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38E15A" w14:textId="7183C67F" w:rsidR="009F62C7" w:rsidRPr="00802CF3" w:rsidRDefault="009F62C7" w:rsidP="00F64540">
      <w:pPr>
        <w:spacing w:line="480" w:lineRule="auto"/>
        <w:rPr>
          <w:rFonts w:ascii="Times New Roman" w:hAnsi="Times New Roman" w:cs="Times New Roman"/>
          <w:b/>
          <w:bCs/>
        </w:rPr>
      </w:pPr>
      <w:bookmarkStart w:id="0" w:name="_Hlk94882851"/>
      <w:bookmarkStart w:id="1" w:name="_Hlk94690746"/>
      <w:bookmarkStart w:id="2" w:name="_Hlk94804074"/>
      <w:bookmarkStart w:id="3" w:name="_GoBack"/>
      <w:bookmarkEnd w:id="3"/>
      <w:r w:rsidRPr="00802CF3">
        <w:rPr>
          <w:rFonts w:ascii="Times New Roman" w:hAnsi="Times New Roman" w:cs="Times New Roman"/>
          <w:b/>
          <w:bCs/>
        </w:rPr>
        <w:t>Endovascular t</w:t>
      </w:r>
      <w:r w:rsidR="00423845" w:rsidRPr="00802CF3">
        <w:rPr>
          <w:rFonts w:ascii="Times New Roman" w:hAnsi="Times New Roman" w:cs="Times New Roman"/>
          <w:b/>
          <w:bCs/>
        </w:rPr>
        <w:t xml:space="preserve">reatment </w:t>
      </w:r>
      <w:r w:rsidRPr="00802CF3">
        <w:rPr>
          <w:rFonts w:ascii="Times New Roman" w:hAnsi="Times New Roman" w:cs="Times New Roman"/>
          <w:b/>
          <w:bCs/>
        </w:rPr>
        <w:t>for ischaemic stroke patients with and without atrial fibrillation, and the effects of adjunctive pharmacotherapy</w:t>
      </w:r>
      <w:bookmarkEnd w:id="0"/>
      <w:r w:rsidRPr="00802CF3">
        <w:rPr>
          <w:rFonts w:ascii="Times New Roman" w:hAnsi="Times New Roman" w:cs="Times New Roman"/>
          <w:b/>
          <w:bCs/>
        </w:rPr>
        <w:t>: a narrative review</w:t>
      </w:r>
    </w:p>
    <w:p w14:paraId="1C678338" w14:textId="77777777" w:rsidR="0024218E" w:rsidRPr="00802CF3" w:rsidRDefault="0024218E" w:rsidP="00F64540">
      <w:pPr>
        <w:spacing w:line="480" w:lineRule="auto"/>
        <w:rPr>
          <w:rFonts w:ascii="Times New Roman" w:hAnsi="Times New Roman" w:cs="Times New Roman"/>
        </w:rPr>
      </w:pPr>
    </w:p>
    <w:p w14:paraId="4A21BE8E" w14:textId="65D14E16" w:rsidR="009F62C7" w:rsidRPr="00802CF3" w:rsidRDefault="00D47C6F" w:rsidP="00F64540">
      <w:pPr>
        <w:spacing w:after="160" w:line="480" w:lineRule="auto"/>
        <w:rPr>
          <w:rFonts w:ascii="Times New Roman" w:hAnsi="Times New Roman" w:cs="Times New Roman"/>
        </w:rPr>
      </w:pPr>
      <w:r w:rsidRPr="00802CF3">
        <w:rPr>
          <w:rFonts w:ascii="Times New Roman" w:hAnsi="Times New Roman" w:cs="Times New Roman"/>
        </w:rPr>
        <w:t>Manuscript w</w:t>
      </w:r>
      <w:r w:rsidR="00CC1C96" w:rsidRPr="00802CF3">
        <w:rPr>
          <w:rFonts w:ascii="Times New Roman" w:hAnsi="Times New Roman" w:cs="Times New Roman"/>
        </w:rPr>
        <w:t>ord count:</w:t>
      </w:r>
      <w:r w:rsidRPr="00802CF3">
        <w:rPr>
          <w:rFonts w:ascii="Times New Roman" w:hAnsi="Times New Roman" w:cs="Times New Roman"/>
        </w:rPr>
        <w:t xml:space="preserve"> </w:t>
      </w:r>
      <w:r w:rsidR="009E4D7A" w:rsidRPr="00802CF3">
        <w:rPr>
          <w:rFonts w:ascii="Times New Roman" w:hAnsi="Times New Roman" w:cs="Times New Roman"/>
        </w:rPr>
        <w:t xml:space="preserve"> 5</w:t>
      </w:r>
      <w:r w:rsidR="000468A8">
        <w:rPr>
          <w:rFonts w:ascii="Times New Roman" w:hAnsi="Times New Roman" w:cs="Times New Roman"/>
        </w:rPr>
        <w:t>62</w:t>
      </w:r>
      <w:r w:rsidR="00816433">
        <w:rPr>
          <w:rFonts w:ascii="Times New Roman" w:hAnsi="Times New Roman" w:cs="Times New Roman"/>
        </w:rPr>
        <w:t>7</w:t>
      </w:r>
      <w:r w:rsidR="009F62C7" w:rsidRPr="00802CF3">
        <w:rPr>
          <w:rFonts w:ascii="Times New Roman" w:hAnsi="Times New Roman" w:cs="Times New Roman"/>
          <w:b/>
          <w:bCs/>
        </w:rPr>
        <w:br w:type="page"/>
      </w:r>
      <w:bookmarkEnd w:id="1"/>
    </w:p>
    <w:p w14:paraId="0B9824CE" w14:textId="77777777" w:rsidR="009F62C7" w:rsidRPr="00802CF3" w:rsidRDefault="009F62C7" w:rsidP="00C476D9">
      <w:pPr>
        <w:pStyle w:val="Heading2"/>
        <w:spacing w:line="480" w:lineRule="auto"/>
        <w:rPr>
          <w:rFonts w:ascii="Times New Roman" w:hAnsi="Times New Roman" w:cs="Times New Roman"/>
          <w:b/>
          <w:bCs/>
          <w:color w:val="auto"/>
          <w:sz w:val="24"/>
          <w:szCs w:val="24"/>
        </w:rPr>
      </w:pPr>
      <w:r w:rsidRPr="00802CF3">
        <w:rPr>
          <w:rFonts w:ascii="Times New Roman" w:hAnsi="Times New Roman" w:cs="Times New Roman"/>
          <w:b/>
          <w:bCs/>
          <w:color w:val="auto"/>
          <w:sz w:val="24"/>
          <w:szCs w:val="24"/>
        </w:rPr>
        <w:lastRenderedPageBreak/>
        <w:t xml:space="preserve">Abstract </w:t>
      </w:r>
    </w:p>
    <w:p w14:paraId="66C8B6CB" w14:textId="77777777" w:rsidR="009F62C7" w:rsidRPr="00802CF3" w:rsidRDefault="009F62C7" w:rsidP="00C476D9">
      <w:pPr>
        <w:spacing w:line="480" w:lineRule="auto"/>
        <w:rPr>
          <w:rFonts w:ascii="Times New Roman" w:hAnsi="Times New Roman" w:cs="Times New Roman"/>
        </w:rPr>
      </w:pPr>
    </w:p>
    <w:p w14:paraId="3D198048" w14:textId="540A718E" w:rsidR="009F62C7" w:rsidRPr="00802CF3" w:rsidRDefault="009F62C7" w:rsidP="00C476D9">
      <w:pPr>
        <w:spacing w:line="480" w:lineRule="auto"/>
        <w:jc w:val="both"/>
        <w:rPr>
          <w:rFonts w:ascii="Times New Roman" w:eastAsia="Times New Roman" w:hAnsi="Times New Roman" w:cs="Times New Roman"/>
          <w:lang w:eastAsia="en-GB"/>
        </w:rPr>
      </w:pPr>
      <w:r w:rsidRPr="00802CF3">
        <w:rPr>
          <w:rFonts w:ascii="Times New Roman" w:eastAsia="Times New Roman" w:hAnsi="Times New Roman" w:cs="Times New Roman"/>
          <w:b/>
          <w:bCs/>
          <w:lang w:eastAsia="en-GB"/>
        </w:rPr>
        <w:t>Introduction: </w:t>
      </w:r>
      <w:r w:rsidR="00711083" w:rsidRPr="00802CF3">
        <w:rPr>
          <w:rFonts w:ascii="Times New Roman" w:eastAsia="Times New Roman" w:hAnsi="Times New Roman" w:cs="Times New Roman"/>
          <w:lang w:eastAsia="en-GB"/>
        </w:rPr>
        <w:t>Endovascular thrombectomy (EVT) is associated with good clinical outcomes in anterior circulation ischaemic stroke</w:t>
      </w:r>
      <w:r w:rsidRPr="00802CF3">
        <w:rPr>
          <w:rFonts w:ascii="Times New Roman" w:eastAsia="Times New Roman" w:hAnsi="Times New Roman" w:cs="Times New Roman"/>
          <w:lang w:eastAsia="en-GB"/>
        </w:rPr>
        <w:t>. The impact of EVT on clinical outcomes in patients with ischaemic stroke with and without atrial fibrillation, and the effect of adjunctive pharmacological therapies with EVT, remains unclear. </w:t>
      </w:r>
    </w:p>
    <w:p w14:paraId="165B31A3" w14:textId="77777777" w:rsidR="009F62C7" w:rsidRPr="00802CF3" w:rsidRDefault="009F62C7" w:rsidP="00C476D9">
      <w:pPr>
        <w:spacing w:line="480" w:lineRule="auto"/>
        <w:jc w:val="both"/>
        <w:rPr>
          <w:rFonts w:ascii="Times New Roman" w:eastAsia="Times New Roman" w:hAnsi="Times New Roman" w:cs="Times New Roman"/>
          <w:lang w:eastAsia="en-GB"/>
        </w:rPr>
      </w:pPr>
    </w:p>
    <w:p w14:paraId="438BE7C5" w14:textId="66FB9999" w:rsidR="009F62C7" w:rsidRPr="00802CF3" w:rsidRDefault="009F62C7" w:rsidP="00C476D9">
      <w:pPr>
        <w:spacing w:line="480" w:lineRule="auto"/>
        <w:jc w:val="both"/>
        <w:rPr>
          <w:rFonts w:ascii="Times New Roman" w:eastAsia="Times New Roman" w:hAnsi="Times New Roman" w:cs="Times New Roman"/>
          <w:lang w:eastAsia="en-GB"/>
        </w:rPr>
      </w:pPr>
      <w:r w:rsidRPr="00802CF3">
        <w:rPr>
          <w:rFonts w:ascii="Times New Roman" w:eastAsia="Times New Roman" w:hAnsi="Times New Roman" w:cs="Times New Roman"/>
          <w:b/>
          <w:bCs/>
          <w:lang w:eastAsia="en-GB"/>
        </w:rPr>
        <w:t>Areas covered:</w:t>
      </w:r>
      <w:r w:rsidRPr="00802CF3">
        <w:rPr>
          <w:rFonts w:ascii="Times New Roman" w:eastAsia="Times New Roman" w:hAnsi="Times New Roman" w:cs="Times New Roman"/>
          <w:lang w:eastAsia="en-GB"/>
        </w:rPr>
        <w:t> </w:t>
      </w:r>
      <w:r w:rsidR="0043645C" w:rsidRPr="00802CF3">
        <w:rPr>
          <w:rFonts w:ascii="Times New Roman" w:eastAsia="Times New Roman" w:hAnsi="Times New Roman" w:cs="Times New Roman"/>
          <w:lang w:eastAsia="en-GB"/>
        </w:rPr>
        <w:t>The goal of t</w:t>
      </w:r>
      <w:r w:rsidR="002266EA" w:rsidRPr="00802CF3">
        <w:rPr>
          <w:rFonts w:ascii="Times New Roman" w:eastAsia="Times New Roman" w:hAnsi="Times New Roman" w:cs="Times New Roman"/>
          <w:lang w:eastAsia="en-GB"/>
        </w:rPr>
        <w:t xml:space="preserve">his narrative review aims to provide an overview of studies which have examined: 1) associations between EVT and outcomes for patients following ischaemic stroke, 2) associations between EVT and outcomes for patients following ischaemic stroke with and without atrial fibrillation, including function, reperfusion, haemorrhage and mortality, 3) the effect of adjunctive pharmacological therapies peri- and post-thrombectomy, and 4) integration of prehospital care on </w:t>
      </w:r>
      <w:r w:rsidR="00BA6A90" w:rsidRPr="00802CF3">
        <w:rPr>
          <w:rFonts w:ascii="Times New Roman" w:eastAsia="Times New Roman" w:hAnsi="Times New Roman" w:cs="Times New Roman"/>
          <w:lang w:eastAsia="en-GB"/>
        </w:rPr>
        <w:t>endovascular treatment</w:t>
      </w:r>
      <w:r w:rsidR="002266EA" w:rsidRPr="00802CF3">
        <w:rPr>
          <w:rFonts w:ascii="Times New Roman" w:eastAsia="Times New Roman" w:hAnsi="Times New Roman" w:cs="Times New Roman"/>
          <w:lang w:eastAsia="en-GB"/>
        </w:rPr>
        <w:t xml:space="preserve"> outcomes</w:t>
      </w:r>
      <w:r w:rsidR="001C7C04" w:rsidRPr="00802CF3">
        <w:rPr>
          <w:rFonts w:ascii="Times New Roman" w:eastAsia="Times New Roman" w:hAnsi="Times New Roman" w:cs="Times New Roman"/>
          <w:lang w:eastAsia="en-GB"/>
        </w:rPr>
        <w:t>.</w:t>
      </w:r>
    </w:p>
    <w:p w14:paraId="69475B30" w14:textId="77777777" w:rsidR="009F62C7" w:rsidRPr="00802CF3" w:rsidRDefault="009F62C7" w:rsidP="00C476D9">
      <w:pPr>
        <w:spacing w:line="480" w:lineRule="auto"/>
        <w:jc w:val="both"/>
        <w:rPr>
          <w:rFonts w:ascii="Times New Roman" w:eastAsia="Times New Roman" w:hAnsi="Times New Roman" w:cs="Times New Roman"/>
          <w:lang w:eastAsia="en-GB"/>
        </w:rPr>
      </w:pPr>
    </w:p>
    <w:p w14:paraId="71822C7B" w14:textId="44FEA248" w:rsidR="00087723" w:rsidRPr="00802CF3" w:rsidRDefault="009F62C7" w:rsidP="00C476D9">
      <w:pPr>
        <w:spacing w:line="480" w:lineRule="auto"/>
        <w:jc w:val="both"/>
        <w:rPr>
          <w:rFonts w:ascii="Times New Roman" w:eastAsia="Times New Roman" w:hAnsi="Times New Roman" w:cs="Times New Roman"/>
          <w:lang w:eastAsia="en-GB"/>
        </w:rPr>
      </w:pPr>
      <w:r w:rsidRPr="00802CF3">
        <w:rPr>
          <w:rFonts w:ascii="Times New Roman" w:eastAsia="Times New Roman" w:hAnsi="Times New Roman" w:cs="Times New Roman"/>
          <w:b/>
          <w:bCs/>
          <w:lang w:eastAsia="en-GB"/>
        </w:rPr>
        <w:t>Expert opinion:</w:t>
      </w:r>
      <w:r w:rsidR="00DF34DC" w:rsidRPr="00802CF3">
        <w:rPr>
          <w:rFonts w:ascii="Times New Roman" w:eastAsia="Times New Roman" w:hAnsi="Times New Roman" w:cs="Times New Roman"/>
          <w:lang w:eastAsia="en-GB"/>
        </w:rPr>
        <w:t xml:space="preserve"> </w:t>
      </w:r>
      <w:bookmarkStart w:id="4" w:name="_Hlk99927529"/>
      <w:r w:rsidR="0016764C" w:rsidRPr="00802CF3">
        <w:rPr>
          <w:rFonts w:ascii="Times New Roman" w:eastAsia="Times New Roman" w:hAnsi="Times New Roman" w:cs="Times New Roman"/>
          <w:lang w:eastAsia="en-GB"/>
        </w:rPr>
        <w:t>There</w:t>
      </w:r>
      <w:r w:rsidR="00653B9A" w:rsidRPr="00802CF3">
        <w:rPr>
          <w:rFonts w:ascii="Times New Roman" w:eastAsia="Times New Roman" w:hAnsi="Times New Roman" w:cs="Times New Roman"/>
          <w:lang w:eastAsia="en-GB"/>
        </w:rPr>
        <w:t xml:space="preserve"> is </w:t>
      </w:r>
      <w:r w:rsidR="00560308" w:rsidRPr="00802CF3">
        <w:rPr>
          <w:rFonts w:ascii="Times New Roman" w:eastAsia="Times New Roman" w:hAnsi="Times New Roman" w:cs="Times New Roman"/>
          <w:lang w:eastAsia="en-GB"/>
        </w:rPr>
        <w:t>little</w:t>
      </w:r>
      <w:r w:rsidR="00653B9A" w:rsidRPr="00802CF3">
        <w:rPr>
          <w:rFonts w:ascii="Times New Roman" w:eastAsia="Times New Roman" w:hAnsi="Times New Roman" w:cs="Times New Roman"/>
          <w:lang w:eastAsia="en-GB"/>
        </w:rPr>
        <w:t xml:space="preserve"> evidence from randomised controlled trials on the effect of atrial fibrillation on stroke outcomes following EVT and the safety and efficacy of </w:t>
      </w:r>
      <w:r w:rsidR="00560308" w:rsidRPr="00802CF3">
        <w:rPr>
          <w:rFonts w:ascii="Times New Roman" w:eastAsia="Times New Roman" w:hAnsi="Times New Roman" w:cs="Times New Roman"/>
          <w:lang w:eastAsia="en-GB"/>
        </w:rPr>
        <w:t>atrial fibrillation</w:t>
      </w:r>
      <w:r w:rsidR="00653B9A" w:rsidRPr="00802CF3">
        <w:rPr>
          <w:rFonts w:ascii="Times New Roman" w:eastAsia="Times New Roman" w:hAnsi="Times New Roman" w:cs="Times New Roman"/>
          <w:lang w:eastAsia="en-GB"/>
        </w:rPr>
        <w:t xml:space="preserve"> treatment in the peri-EVT such as </w:t>
      </w:r>
      <w:r w:rsidR="004B7C8E" w:rsidRPr="00802CF3">
        <w:rPr>
          <w:rFonts w:ascii="Times New Roman" w:eastAsia="Times New Roman" w:hAnsi="Times New Roman" w:cs="Times New Roman"/>
          <w:lang w:eastAsia="en-GB"/>
        </w:rPr>
        <w:t xml:space="preserve">tirofiban or </w:t>
      </w:r>
      <w:r w:rsidR="00560308" w:rsidRPr="00802CF3">
        <w:rPr>
          <w:rFonts w:ascii="Times New Roman" w:eastAsia="Times New Roman" w:hAnsi="Times New Roman" w:cs="Times New Roman"/>
          <w:lang w:eastAsia="en-GB"/>
        </w:rPr>
        <w:t xml:space="preserve">Intravenous thrombolysis </w:t>
      </w:r>
      <w:r w:rsidR="00D31816" w:rsidRPr="00802CF3">
        <w:rPr>
          <w:rFonts w:ascii="Times New Roman" w:eastAsia="Times New Roman" w:hAnsi="Times New Roman" w:cs="Times New Roman"/>
          <w:lang w:eastAsia="en-GB"/>
        </w:rPr>
        <w:t xml:space="preserve">with </w:t>
      </w:r>
      <w:r w:rsidR="00560308" w:rsidRPr="00802CF3">
        <w:rPr>
          <w:rFonts w:ascii="Times New Roman" w:eastAsia="Times New Roman" w:hAnsi="Times New Roman" w:cs="Times New Roman"/>
          <w:lang w:eastAsia="en-GB"/>
        </w:rPr>
        <w:t>Non-vitamin K Antagonist Oral Anticoagulant</w:t>
      </w:r>
      <w:r w:rsidR="00DF34DC" w:rsidRPr="00802CF3">
        <w:rPr>
          <w:rFonts w:ascii="Times New Roman" w:eastAsia="Times New Roman" w:hAnsi="Times New Roman" w:cs="Times New Roman"/>
          <w:lang w:eastAsia="en-GB"/>
        </w:rPr>
        <w:t xml:space="preserve">. The </w:t>
      </w:r>
      <w:r w:rsidR="005831C8" w:rsidRPr="00802CF3">
        <w:rPr>
          <w:rFonts w:ascii="Times New Roman" w:eastAsia="Times New Roman" w:hAnsi="Times New Roman" w:cs="Times New Roman"/>
          <w:lang w:eastAsia="en-GB"/>
        </w:rPr>
        <w:t>available evidence from observational studies</w:t>
      </w:r>
      <w:r w:rsidR="00653B9A" w:rsidRPr="00802CF3">
        <w:rPr>
          <w:rFonts w:ascii="Times New Roman" w:eastAsia="Times New Roman" w:hAnsi="Times New Roman" w:cs="Times New Roman"/>
          <w:lang w:eastAsia="en-GB"/>
        </w:rPr>
        <w:t xml:space="preserve"> on atrial fibrillation and EVT outcomes</w:t>
      </w:r>
      <w:r w:rsidR="005831C8" w:rsidRPr="00802CF3">
        <w:rPr>
          <w:rFonts w:ascii="Times New Roman" w:eastAsia="Times New Roman" w:hAnsi="Times New Roman" w:cs="Times New Roman"/>
          <w:lang w:eastAsia="en-GB"/>
        </w:rPr>
        <w:t xml:space="preserve"> is inconsistent, but factors such as procedural EVT devices, the centre volume, clinician experience, stroke recognition,</w:t>
      </w:r>
      <w:r w:rsidR="0088441E" w:rsidRPr="00802CF3">
        <w:rPr>
          <w:rFonts w:ascii="Times New Roman" w:eastAsia="Times New Roman" w:hAnsi="Times New Roman" w:cs="Times New Roman"/>
          <w:lang w:eastAsia="en-GB"/>
        </w:rPr>
        <w:t xml:space="preserve"> and</w:t>
      </w:r>
      <w:r w:rsidR="005831C8" w:rsidRPr="00802CF3">
        <w:rPr>
          <w:rFonts w:ascii="Times New Roman" w:eastAsia="Times New Roman" w:hAnsi="Times New Roman" w:cs="Times New Roman"/>
          <w:lang w:eastAsia="en-GB"/>
        </w:rPr>
        <w:t xml:space="preserve"> inclusion criteria </w:t>
      </w:r>
      <w:r w:rsidR="00560308" w:rsidRPr="00802CF3">
        <w:rPr>
          <w:rFonts w:ascii="Times New Roman" w:eastAsia="Times New Roman" w:hAnsi="Times New Roman" w:cs="Times New Roman"/>
          <w:lang w:eastAsia="en-GB"/>
        </w:rPr>
        <w:t xml:space="preserve">of studies </w:t>
      </w:r>
      <w:r w:rsidR="005831C8" w:rsidRPr="00802CF3">
        <w:rPr>
          <w:rFonts w:ascii="Times New Roman" w:eastAsia="Times New Roman" w:hAnsi="Times New Roman" w:cs="Times New Roman"/>
          <w:lang w:eastAsia="en-GB"/>
        </w:rPr>
        <w:t>have all been associated with poorer clinical outcome</w:t>
      </w:r>
      <w:r w:rsidR="00DF34DC" w:rsidRPr="00802CF3">
        <w:rPr>
          <w:rFonts w:ascii="Times New Roman" w:eastAsia="Times New Roman" w:hAnsi="Times New Roman" w:cs="Times New Roman"/>
          <w:lang w:eastAsia="en-GB"/>
        </w:rPr>
        <w:t xml:space="preserve">s. Enhancing the clinical network among prehospital and hospitals will facilitate direct transfer to EVT centres, reducing stroke onset to EVT </w:t>
      </w:r>
      <w:r w:rsidR="00D52091" w:rsidRPr="00802CF3">
        <w:rPr>
          <w:rFonts w:ascii="Times New Roman" w:eastAsia="Times New Roman" w:hAnsi="Times New Roman" w:cs="Times New Roman"/>
          <w:lang w:eastAsia="en-GB"/>
        </w:rPr>
        <w:t xml:space="preserve">time </w:t>
      </w:r>
      <w:r w:rsidR="00DF34DC" w:rsidRPr="00802CF3">
        <w:rPr>
          <w:rFonts w:ascii="Times New Roman" w:eastAsia="Times New Roman" w:hAnsi="Times New Roman" w:cs="Times New Roman"/>
          <w:lang w:eastAsia="en-GB"/>
        </w:rPr>
        <w:t>and optimising stroke outcomes.</w:t>
      </w:r>
      <w:bookmarkEnd w:id="4"/>
    </w:p>
    <w:p w14:paraId="29F1680A" w14:textId="77777777" w:rsidR="0016764C" w:rsidRPr="00802CF3" w:rsidRDefault="0016764C" w:rsidP="00C476D9">
      <w:pPr>
        <w:spacing w:line="480" w:lineRule="auto"/>
        <w:jc w:val="both"/>
        <w:rPr>
          <w:rFonts w:ascii="Times New Roman" w:eastAsia="Times New Roman" w:hAnsi="Times New Roman" w:cs="Times New Roman"/>
          <w:lang w:eastAsia="en-GB"/>
        </w:rPr>
      </w:pPr>
    </w:p>
    <w:p w14:paraId="2D311D21" w14:textId="77777777" w:rsidR="009F62C7" w:rsidRPr="00802CF3" w:rsidRDefault="009F62C7" w:rsidP="00C476D9">
      <w:pPr>
        <w:pStyle w:val="Heading2"/>
        <w:spacing w:line="480" w:lineRule="auto"/>
        <w:rPr>
          <w:rFonts w:ascii="Times New Roman" w:hAnsi="Times New Roman" w:cs="Times New Roman"/>
          <w:b/>
          <w:bCs/>
          <w:color w:val="auto"/>
          <w:sz w:val="24"/>
          <w:szCs w:val="24"/>
        </w:rPr>
      </w:pPr>
      <w:r w:rsidRPr="00802CF3">
        <w:rPr>
          <w:rFonts w:ascii="Times New Roman" w:hAnsi="Times New Roman" w:cs="Times New Roman"/>
          <w:b/>
          <w:bCs/>
          <w:color w:val="auto"/>
          <w:sz w:val="24"/>
          <w:szCs w:val="24"/>
        </w:rPr>
        <w:t>Key words:</w:t>
      </w:r>
    </w:p>
    <w:p w14:paraId="3F0BA14B" w14:textId="77777777" w:rsidR="00D11F4A" w:rsidRPr="00802CF3" w:rsidRDefault="009F62C7" w:rsidP="00D11F4A">
      <w:pPr>
        <w:spacing w:line="480" w:lineRule="auto"/>
        <w:rPr>
          <w:rFonts w:ascii="Times New Roman" w:hAnsi="Times New Roman" w:cs="Times New Roman"/>
          <w:b/>
          <w:bCs/>
        </w:rPr>
      </w:pPr>
      <w:r w:rsidRPr="00802CF3">
        <w:rPr>
          <w:rFonts w:ascii="Times New Roman" w:hAnsi="Times New Roman" w:cs="Times New Roman"/>
        </w:rPr>
        <w:t>Stroke, Endovascular thrombectomy, atrial fibrillation, pharmacological, clinical outcomes</w:t>
      </w:r>
    </w:p>
    <w:p w14:paraId="71712C37" w14:textId="3C378B05" w:rsidR="00884C32" w:rsidRPr="00802CF3" w:rsidRDefault="00884C32" w:rsidP="00D11F4A">
      <w:pPr>
        <w:spacing w:line="480" w:lineRule="auto"/>
        <w:rPr>
          <w:rFonts w:ascii="Times New Roman" w:hAnsi="Times New Roman" w:cs="Times New Roman"/>
        </w:rPr>
      </w:pPr>
      <w:r w:rsidRPr="00802CF3">
        <w:rPr>
          <w:rFonts w:ascii="Times New Roman" w:eastAsia="Times New Roman" w:hAnsi="Times New Roman" w:cs="Times New Roman"/>
          <w:b/>
          <w:bCs/>
          <w:lang w:eastAsia="en-GB"/>
        </w:rPr>
        <w:t>Article highlights</w:t>
      </w:r>
    </w:p>
    <w:p w14:paraId="5A856531" w14:textId="14B66903" w:rsidR="00884C32" w:rsidRPr="00802CF3" w:rsidRDefault="00D96900" w:rsidP="003F2896">
      <w:pPr>
        <w:numPr>
          <w:ilvl w:val="0"/>
          <w:numId w:val="4"/>
        </w:numPr>
        <w:spacing w:line="480" w:lineRule="auto"/>
        <w:rPr>
          <w:rFonts w:ascii="Times New Roman" w:eastAsia="Times New Roman" w:hAnsi="Times New Roman" w:cs="Times New Roman"/>
          <w:lang w:eastAsia="en-GB"/>
        </w:rPr>
      </w:pPr>
      <w:r w:rsidRPr="00802CF3">
        <w:rPr>
          <w:rFonts w:ascii="Times New Roman" w:eastAsia="Times New Roman" w:hAnsi="Times New Roman" w:cs="Times New Roman"/>
          <w:lang w:eastAsia="en-GB"/>
        </w:rPr>
        <w:t>R</w:t>
      </w:r>
      <w:r w:rsidR="00884C32" w:rsidRPr="00802CF3">
        <w:rPr>
          <w:rFonts w:ascii="Times New Roman" w:eastAsia="Times New Roman" w:hAnsi="Times New Roman" w:cs="Times New Roman"/>
          <w:lang w:eastAsia="en-GB"/>
        </w:rPr>
        <w:t>isk stratification of patients in relation to long-term outcomes post-thrombectomy and delays to thrombectomy</w:t>
      </w:r>
      <w:r w:rsidR="009E23F7" w:rsidRPr="00802CF3">
        <w:rPr>
          <w:rFonts w:ascii="Times New Roman" w:eastAsia="Times New Roman" w:hAnsi="Times New Roman" w:cs="Times New Roman"/>
          <w:lang w:eastAsia="en-GB"/>
        </w:rPr>
        <w:t xml:space="preserve"> remain areas of uncertainty</w:t>
      </w:r>
      <w:r w:rsidR="00884C32" w:rsidRPr="00802CF3">
        <w:rPr>
          <w:rFonts w:ascii="Times New Roman" w:eastAsia="Times New Roman" w:hAnsi="Times New Roman" w:cs="Times New Roman"/>
          <w:lang w:eastAsia="en-GB"/>
        </w:rPr>
        <w:t>. </w:t>
      </w:r>
    </w:p>
    <w:p w14:paraId="4A87E7E2" w14:textId="77A4730D" w:rsidR="00884C32" w:rsidRPr="00802CF3" w:rsidRDefault="00884C32" w:rsidP="00884C32">
      <w:pPr>
        <w:numPr>
          <w:ilvl w:val="0"/>
          <w:numId w:val="4"/>
        </w:numPr>
        <w:spacing w:line="480" w:lineRule="auto"/>
        <w:rPr>
          <w:rFonts w:ascii="Times New Roman" w:eastAsia="Times New Roman" w:hAnsi="Times New Roman" w:cs="Times New Roman"/>
          <w:lang w:eastAsia="en-GB"/>
        </w:rPr>
      </w:pPr>
      <w:r w:rsidRPr="00802CF3">
        <w:rPr>
          <w:rFonts w:ascii="Times New Roman" w:eastAsia="Times New Roman" w:hAnsi="Times New Roman" w:cs="Times New Roman"/>
          <w:lang w:eastAsia="en-GB"/>
        </w:rPr>
        <w:t xml:space="preserve">Randomised clinical trials </w:t>
      </w:r>
      <w:r w:rsidR="005965F8" w:rsidRPr="00802CF3">
        <w:rPr>
          <w:rFonts w:ascii="Times New Roman" w:eastAsia="Times New Roman" w:hAnsi="Times New Roman" w:cs="Times New Roman"/>
          <w:lang w:eastAsia="en-GB"/>
        </w:rPr>
        <w:t xml:space="preserve">examining </w:t>
      </w:r>
      <w:r w:rsidRPr="00802CF3">
        <w:rPr>
          <w:rFonts w:ascii="Times New Roman" w:eastAsia="Times New Roman" w:hAnsi="Times New Roman" w:cs="Times New Roman"/>
          <w:lang w:eastAsia="en-GB"/>
        </w:rPr>
        <w:t>the efficacy and safety of adjunctive</w:t>
      </w:r>
      <w:r w:rsidR="002A51C6" w:rsidRPr="00802CF3">
        <w:rPr>
          <w:rFonts w:ascii="Times New Roman" w:eastAsia="Times New Roman" w:hAnsi="Times New Roman" w:cs="Times New Roman"/>
          <w:lang w:eastAsia="en-GB"/>
        </w:rPr>
        <w:t xml:space="preserve"> pharmacological</w:t>
      </w:r>
      <w:r w:rsidRPr="00802CF3">
        <w:rPr>
          <w:rFonts w:ascii="Times New Roman" w:eastAsia="Times New Roman" w:hAnsi="Times New Roman" w:cs="Times New Roman"/>
          <w:lang w:eastAsia="en-GB"/>
        </w:rPr>
        <w:t xml:space="preserve"> therapies </w:t>
      </w:r>
      <w:r w:rsidR="005965F8" w:rsidRPr="00802CF3">
        <w:rPr>
          <w:rFonts w:ascii="Times New Roman" w:eastAsia="Times New Roman" w:hAnsi="Times New Roman" w:cs="Times New Roman"/>
          <w:lang w:eastAsia="en-GB"/>
        </w:rPr>
        <w:t>are lacking</w:t>
      </w:r>
      <w:r w:rsidRPr="00802CF3">
        <w:rPr>
          <w:rFonts w:ascii="Times New Roman" w:eastAsia="Times New Roman" w:hAnsi="Times New Roman" w:cs="Times New Roman"/>
          <w:lang w:eastAsia="en-GB"/>
        </w:rPr>
        <w:t>.</w:t>
      </w:r>
    </w:p>
    <w:p w14:paraId="5AD7B632" w14:textId="1655FB66" w:rsidR="00884C32" w:rsidRPr="00802CF3" w:rsidRDefault="00884C32" w:rsidP="00884C32">
      <w:pPr>
        <w:numPr>
          <w:ilvl w:val="0"/>
          <w:numId w:val="4"/>
        </w:numPr>
        <w:spacing w:line="480" w:lineRule="auto"/>
        <w:rPr>
          <w:rFonts w:ascii="Times New Roman" w:eastAsia="Times New Roman" w:hAnsi="Times New Roman" w:cs="Times New Roman"/>
          <w:lang w:eastAsia="en-GB"/>
        </w:rPr>
      </w:pPr>
      <w:r w:rsidRPr="00802CF3">
        <w:rPr>
          <w:rFonts w:ascii="Times New Roman" w:eastAsia="Times New Roman" w:hAnsi="Times New Roman" w:cs="Times New Roman"/>
          <w:lang w:eastAsia="en-GB"/>
        </w:rPr>
        <w:t>The effect or relevance of atrial fibrillation on EVT outcome</w:t>
      </w:r>
      <w:r w:rsidR="004D179A" w:rsidRPr="00802CF3">
        <w:rPr>
          <w:rFonts w:ascii="Times New Roman" w:eastAsia="Times New Roman" w:hAnsi="Times New Roman" w:cs="Times New Roman"/>
          <w:lang w:eastAsia="en-GB"/>
        </w:rPr>
        <w:t>s</w:t>
      </w:r>
      <w:r w:rsidRPr="00802CF3">
        <w:rPr>
          <w:rFonts w:ascii="Times New Roman" w:eastAsia="Times New Roman" w:hAnsi="Times New Roman" w:cs="Times New Roman"/>
          <w:lang w:eastAsia="en-GB"/>
        </w:rPr>
        <w:t xml:space="preserve"> remains un</w:t>
      </w:r>
      <w:r w:rsidR="002A51C6" w:rsidRPr="00802CF3">
        <w:rPr>
          <w:rFonts w:ascii="Times New Roman" w:eastAsia="Times New Roman" w:hAnsi="Times New Roman" w:cs="Times New Roman"/>
          <w:lang w:eastAsia="en-GB"/>
        </w:rPr>
        <w:t xml:space="preserve">clear as available evidence from observational studies is inconsistent. </w:t>
      </w:r>
    </w:p>
    <w:p w14:paraId="7B9A2695" w14:textId="3E32A9BF" w:rsidR="002A662D" w:rsidRPr="00802CF3" w:rsidRDefault="002A662D" w:rsidP="00884C32">
      <w:pPr>
        <w:numPr>
          <w:ilvl w:val="0"/>
          <w:numId w:val="4"/>
        </w:numPr>
        <w:spacing w:line="480" w:lineRule="auto"/>
        <w:rPr>
          <w:rFonts w:ascii="Times New Roman" w:eastAsia="Times New Roman" w:hAnsi="Times New Roman" w:cs="Times New Roman"/>
          <w:lang w:eastAsia="en-GB"/>
        </w:rPr>
      </w:pPr>
      <w:r w:rsidRPr="00802CF3">
        <w:rPr>
          <w:rFonts w:ascii="Times New Roman" w:eastAsia="Times New Roman" w:hAnsi="Times New Roman" w:cs="Times New Roman"/>
          <w:lang w:eastAsia="en-GB"/>
        </w:rPr>
        <w:t xml:space="preserve">Evidence of </w:t>
      </w:r>
      <w:r w:rsidR="00560308" w:rsidRPr="00802CF3">
        <w:rPr>
          <w:rFonts w:ascii="Times New Roman" w:eastAsia="Times New Roman" w:hAnsi="Times New Roman" w:cs="Times New Roman"/>
          <w:lang w:eastAsia="en-GB"/>
        </w:rPr>
        <w:t>intravenous</w:t>
      </w:r>
      <w:r w:rsidRPr="00802CF3">
        <w:rPr>
          <w:rFonts w:ascii="Times New Roman" w:eastAsia="Times New Roman" w:hAnsi="Times New Roman" w:cs="Times New Roman"/>
          <w:lang w:eastAsia="en-GB"/>
        </w:rPr>
        <w:t xml:space="preserve"> thrombolysis before EVT in patient</w:t>
      </w:r>
      <w:r w:rsidR="00560308" w:rsidRPr="00802CF3">
        <w:rPr>
          <w:rFonts w:ascii="Times New Roman" w:eastAsia="Times New Roman" w:hAnsi="Times New Roman" w:cs="Times New Roman"/>
          <w:lang w:eastAsia="en-GB"/>
        </w:rPr>
        <w:t xml:space="preserve">s with atrial fibrillation receiving </w:t>
      </w:r>
      <w:r w:rsidRPr="00802CF3">
        <w:rPr>
          <w:rFonts w:ascii="Times New Roman" w:eastAsia="Times New Roman" w:hAnsi="Times New Roman" w:cs="Times New Roman"/>
          <w:lang w:eastAsia="en-GB"/>
        </w:rPr>
        <w:t>anticoagulation</w:t>
      </w:r>
      <w:r w:rsidR="00D03629" w:rsidRPr="00802CF3">
        <w:rPr>
          <w:rFonts w:ascii="Times New Roman" w:eastAsia="Times New Roman" w:hAnsi="Times New Roman" w:cs="Times New Roman"/>
          <w:lang w:eastAsia="en-GB"/>
        </w:rPr>
        <w:t xml:space="preserve"> therapy</w:t>
      </w:r>
      <w:r w:rsidRPr="00802CF3">
        <w:rPr>
          <w:rFonts w:ascii="Times New Roman" w:eastAsia="Times New Roman" w:hAnsi="Times New Roman" w:cs="Times New Roman"/>
          <w:lang w:eastAsia="en-GB"/>
        </w:rPr>
        <w:t xml:space="preserve"> </w:t>
      </w:r>
      <w:r w:rsidR="00560308" w:rsidRPr="00802CF3">
        <w:rPr>
          <w:rFonts w:ascii="Times New Roman" w:eastAsia="Times New Roman" w:hAnsi="Times New Roman" w:cs="Times New Roman"/>
          <w:lang w:eastAsia="en-GB"/>
        </w:rPr>
        <w:t>is unclear</w:t>
      </w:r>
    </w:p>
    <w:p w14:paraId="207587FD" w14:textId="77777777" w:rsidR="00884C32" w:rsidRPr="00802CF3" w:rsidRDefault="00884C32" w:rsidP="00884C32">
      <w:pPr>
        <w:numPr>
          <w:ilvl w:val="0"/>
          <w:numId w:val="4"/>
        </w:numPr>
        <w:spacing w:line="480" w:lineRule="auto"/>
        <w:rPr>
          <w:rFonts w:ascii="Times New Roman" w:eastAsia="Times New Roman" w:hAnsi="Times New Roman" w:cs="Times New Roman"/>
          <w:lang w:eastAsia="en-GB"/>
        </w:rPr>
      </w:pPr>
      <w:r w:rsidRPr="00802CF3">
        <w:rPr>
          <w:rFonts w:ascii="Times New Roman" w:eastAsia="Times New Roman" w:hAnsi="Times New Roman" w:cs="Times New Roman"/>
          <w:lang w:eastAsia="en-GB"/>
        </w:rPr>
        <w:t>The</w:t>
      </w:r>
      <w:r w:rsidR="002A51C6" w:rsidRPr="00802CF3">
        <w:rPr>
          <w:rFonts w:ascii="Times New Roman" w:eastAsia="Times New Roman" w:hAnsi="Times New Roman" w:cs="Times New Roman"/>
          <w:lang w:eastAsia="en-GB"/>
        </w:rPr>
        <w:t>re is</w:t>
      </w:r>
      <w:r w:rsidRPr="00802CF3">
        <w:rPr>
          <w:rFonts w:ascii="Times New Roman" w:eastAsia="Times New Roman" w:hAnsi="Times New Roman" w:cs="Times New Roman"/>
          <w:lang w:eastAsia="en-GB"/>
        </w:rPr>
        <w:t xml:space="preserve"> considerable between-centre variation in patient outcomes after EVT for</w:t>
      </w:r>
      <w:r w:rsidR="00C41DB3" w:rsidRPr="00802CF3">
        <w:rPr>
          <w:rFonts w:ascii="Times New Roman" w:eastAsia="Times New Roman" w:hAnsi="Times New Roman" w:cs="Times New Roman"/>
          <w:lang w:eastAsia="en-GB"/>
        </w:rPr>
        <w:t xml:space="preserve"> </w:t>
      </w:r>
      <w:r w:rsidR="00C41DB3" w:rsidRPr="00802CF3">
        <w:rPr>
          <w:rFonts w:ascii="Times New Roman" w:hAnsi="Times New Roman" w:cs="Times New Roman"/>
        </w:rPr>
        <w:t>ischaemic stroke</w:t>
      </w:r>
      <w:r w:rsidR="00C21EA8" w:rsidRPr="00802CF3">
        <w:rPr>
          <w:rFonts w:ascii="Times New Roman" w:hAnsi="Times New Roman" w:cs="Times New Roman"/>
        </w:rPr>
        <w:t>.</w:t>
      </w:r>
    </w:p>
    <w:p w14:paraId="57EEB6FF" w14:textId="77777777" w:rsidR="00884C32" w:rsidRPr="00802CF3" w:rsidRDefault="00884C32" w:rsidP="00EC5D18">
      <w:pPr>
        <w:rPr>
          <w:rFonts w:ascii="Times New Roman" w:hAnsi="Times New Roman" w:cs="Times New Roman"/>
        </w:rPr>
      </w:pPr>
    </w:p>
    <w:p w14:paraId="7BEF366A" w14:textId="77777777" w:rsidR="00884C32" w:rsidRPr="00802CF3" w:rsidRDefault="00884C32" w:rsidP="00EC5D18">
      <w:pPr>
        <w:rPr>
          <w:rFonts w:ascii="Times New Roman" w:hAnsi="Times New Roman" w:cs="Times New Roman"/>
        </w:rPr>
      </w:pPr>
    </w:p>
    <w:p w14:paraId="23078249" w14:textId="77777777" w:rsidR="00105F4D" w:rsidRPr="00802CF3" w:rsidRDefault="00884C32">
      <w:pPr>
        <w:spacing w:after="160" w:line="259" w:lineRule="auto"/>
        <w:rPr>
          <w:rStyle w:val="Strong"/>
          <w:rFonts w:ascii="Times New Roman" w:hAnsi="Times New Roman" w:cs="Times New Roman"/>
        </w:rPr>
        <w:sectPr w:rsidR="00105F4D" w:rsidRPr="00802CF3">
          <w:footerReference w:type="default" r:id="rId8"/>
          <w:pgSz w:w="11906" w:h="16838"/>
          <w:pgMar w:top="1440" w:right="1440" w:bottom="1440" w:left="1440" w:header="708" w:footer="708" w:gutter="0"/>
          <w:cols w:space="708"/>
          <w:docGrid w:linePitch="360"/>
        </w:sectPr>
      </w:pPr>
      <w:r w:rsidRPr="00802CF3">
        <w:rPr>
          <w:rStyle w:val="Strong"/>
          <w:rFonts w:ascii="Times New Roman" w:hAnsi="Times New Roman" w:cs="Times New Roman"/>
        </w:rPr>
        <w:br w:type="page"/>
      </w:r>
    </w:p>
    <w:p w14:paraId="721DF512" w14:textId="77777777" w:rsidR="009C6C1E" w:rsidRPr="00802CF3" w:rsidRDefault="009C6C1E" w:rsidP="009C6C1E">
      <w:pPr>
        <w:spacing w:after="160" w:line="480" w:lineRule="auto"/>
        <w:jc w:val="both"/>
        <w:rPr>
          <w:rFonts w:ascii="Times New Roman" w:hAnsi="Times New Roman" w:cs="Times New Roman"/>
          <w:b/>
          <w:bCs/>
        </w:rPr>
      </w:pPr>
      <w:r w:rsidRPr="00802CF3">
        <w:rPr>
          <w:rFonts w:ascii="Times New Roman" w:hAnsi="Times New Roman" w:cs="Times New Roman"/>
          <w:b/>
          <w:bCs/>
        </w:rPr>
        <w:t>Abbreviations</w:t>
      </w:r>
    </w:p>
    <w:p w14:paraId="024FA97B" w14:textId="77777777" w:rsidR="009C6C1E" w:rsidRPr="00802CF3" w:rsidRDefault="009C6C1E" w:rsidP="009C6C1E">
      <w:pPr>
        <w:spacing w:line="480" w:lineRule="auto"/>
        <w:jc w:val="both"/>
        <w:rPr>
          <w:rFonts w:ascii="Times New Roman" w:hAnsi="Times New Roman" w:cs="Times New Roman"/>
        </w:rPr>
      </w:pPr>
      <w:r w:rsidRPr="00802CF3">
        <w:rPr>
          <w:rFonts w:ascii="Times New Roman" w:hAnsi="Times New Roman" w:cs="Times New Roman"/>
        </w:rPr>
        <w:t xml:space="preserve">ASPECTS: Alberta stroke programme early CT score </w:t>
      </w:r>
    </w:p>
    <w:p w14:paraId="45258390" w14:textId="77777777" w:rsidR="009C6C1E" w:rsidRPr="00802CF3" w:rsidRDefault="009C6C1E" w:rsidP="009C6C1E">
      <w:pPr>
        <w:spacing w:line="480" w:lineRule="auto"/>
        <w:jc w:val="both"/>
        <w:rPr>
          <w:rFonts w:ascii="Times New Roman" w:hAnsi="Times New Roman" w:cs="Times New Roman"/>
        </w:rPr>
      </w:pPr>
      <w:r w:rsidRPr="00802CF3">
        <w:rPr>
          <w:rFonts w:ascii="Times New Roman" w:hAnsi="Times New Roman" w:cs="Times New Roman"/>
        </w:rPr>
        <w:t xml:space="preserve">AF: atrial fibrillation </w:t>
      </w:r>
    </w:p>
    <w:p w14:paraId="4B3507C7" w14:textId="611F7482" w:rsidR="009C6C1E" w:rsidRPr="00802CF3" w:rsidRDefault="007F3AE6" w:rsidP="009C6C1E">
      <w:pPr>
        <w:spacing w:line="480" w:lineRule="auto"/>
        <w:jc w:val="both"/>
        <w:rPr>
          <w:rFonts w:ascii="Times New Roman" w:hAnsi="Times New Roman" w:cs="Times New Roman"/>
        </w:rPr>
      </w:pPr>
      <w:r w:rsidRPr="00802CF3">
        <w:rPr>
          <w:rFonts w:ascii="Times New Roman" w:hAnsi="Times New Roman" w:cs="Times New Roman"/>
        </w:rPr>
        <w:t>N</w:t>
      </w:r>
      <w:r w:rsidR="009C6C1E" w:rsidRPr="00802CF3">
        <w:rPr>
          <w:rFonts w:ascii="Times New Roman" w:hAnsi="Times New Roman" w:cs="Times New Roman"/>
        </w:rPr>
        <w:t xml:space="preserve">OAC: </w:t>
      </w:r>
      <w:r w:rsidR="002A662D" w:rsidRPr="00802CF3">
        <w:rPr>
          <w:rFonts w:ascii="Times New Roman" w:hAnsi="Times New Roman" w:cs="Times New Roman"/>
        </w:rPr>
        <w:t>nonvitamin K antagonist</w:t>
      </w:r>
      <w:r w:rsidR="002A662D" w:rsidRPr="00802CF3" w:rsidDel="002A662D">
        <w:rPr>
          <w:rFonts w:ascii="Times New Roman" w:hAnsi="Times New Roman" w:cs="Times New Roman"/>
        </w:rPr>
        <w:t xml:space="preserve"> </w:t>
      </w:r>
      <w:r w:rsidR="009C6C1E" w:rsidRPr="00802CF3">
        <w:rPr>
          <w:rFonts w:ascii="Times New Roman" w:hAnsi="Times New Roman" w:cs="Times New Roman"/>
        </w:rPr>
        <w:t>oral anticoagulants</w:t>
      </w:r>
    </w:p>
    <w:p w14:paraId="4C782D51" w14:textId="77777777" w:rsidR="009C6C1E" w:rsidRPr="00802CF3" w:rsidRDefault="009C6C1E" w:rsidP="009C6C1E">
      <w:pPr>
        <w:spacing w:line="480" w:lineRule="auto"/>
        <w:jc w:val="both"/>
        <w:rPr>
          <w:rFonts w:ascii="Times New Roman" w:hAnsi="Times New Roman" w:cs="Times New Roman"/>
        </w:rPr>
      </w:pPr>
      <w:r w:rsidRPr="00802CF3">
        <w:rPr>
          <w:rFonts w:ascii="Times New Roman" w:hAnsi="Times New Roman" w:cs="Times New Roman"/>
        </w:rPr>
        <w:t>EVT: endovascular thrombectomy</w:t>
      </w:r>
    </w:p>
    <w:p w14:paraId="396F55F7" w14:textId="77777777" w:rsidR="0060127A" w:rsidRPr="00802CF3" w:rsidRDefault="009C6C1E" w:rsidP="00105F4D">
      <w:pPr>
        <w:spacing w:line="480" w:lineRule="auto"/>
        <w:jc w:val="both"/>
        <w:rPr>
          <w:rFonts w:ascii="Times New Roman" w:hAnsi="Times New Roman" w:cs="Times New Roman"/>
        </w:rPr>
      </w:pPr>
      <w:r w:rsidRPr="00802CF3">
        <w:rPr>
          <w:rFonts w:ascii="Times New Roman" w:hAnsi="Times New Roman" w:cs="Times New Roman"/>
        </w:rPr>
        <w:t>ICH: i</w:t>
      </w:r>
      <w:r w:rsidR="00105F4D" w:rsidRPr="00802CF3">
        <w:rPr>
          <w:rFonts w:ascii="Times New Roman" w:hAnsi="Times New Roman" w:cs="Times New Roman"/>
        </w:rPr>
        <w:t xml:space="preserve">ntracerebral haemorrhage </w:t>
      </w:r>
    </w:p>
    <w:p w14:paraId="7F41C0E4" w14:textId="77777777" w:rsidR="0060127A" w:rsidRPr="00802CF3" w:rsidRDefault="009C6C1E" w:rsidP="00105F4D">
      <w:pPr>
        <w:spacing w:line="480" w:lineRule="auto"/>
        <w:jc w:val="both"/>
        <w:rPr>
          <w:rFonts w:ascii="Times New Roman" w:hAnsi="Times New Roman" w:cs="Times New Roman"/>
        </w:rPr>
      </w:pPr>
      <w:r w:rsidRPr="00802CF3">
        <w:rPr>
          <w:rFonts w:ascii="Times New Roman" w:hAnsi="Times New Roman" w:cs="Times New Roman"/>
        </w:rPr>
        <w:t>IVT: i</w:t>
      </w:r>
      <w:r w:rsidR="00105F4D" w:rsidRPr="00802CF3">
        <w:rPr>
          <w:rFonts w:ascii="Times New Roman" w:hAnsi="Times New Roman" w:cs="Times New Roman"/>
        </w:rPr>
        <w:t xml:space="preserve">ntravenous thrombolysis </w:t>
      </w:r>
    </w:p>
    <w:p w14:paraId="1891D4B4" w14:textId="77777777" w:rsidR="0060127A" w:rsidRPr="00802CF3" w:rsidRDefault="009C6C1E" w:rsidP="00105F4D">
      <w:pPr>
        <w:spacing w:line="480" w:lineRule="auto"/>
        <w:jc w:val="both"/>
        <w:rPr>
          <w:rFonts w:ascii="Times New Roman" w:hAnsi="Times New Roman" w:cs="Times New Roman"/>
        </w:rPr>
      </w:pPr>
      <w:proofErr w:type="spellStart"/>
      <w:r w:rsidRPr="00802CF3">
        <w:rPr>
          <w:rFonts w:ascii="Times New Roman" w:hAnsi="Times New Roman" w:cs="Times New Roman"/>
        </w:rPr>
        <w:t>mRS</w:t>
      </w:r>
      <w:proofErr w:type="spellEnd"/>
      <w:r w:rsidRPr="00802CF3">
        <w:rPr>
          <w:rFonts w:ascii="Times New Roman" w:hAnsi="Times New Roman" w:cs="Times New Roman"/>
        </w:rPr>
        <w:t xml:space="preserve">: </w:t>
      </w:r>
      <w:r w:rsidR="00105F4D" w:rsidRPr="00802CF3">
        <w:rPr>
          <w:rFonts w:ascii="Times New Roman" w:hAnsi="Times New Roman" w:cs="Times New Roman"/>
        </w:rPr>
        <w:t>modified Rankin Scale</w:t>
      </w:r>
    </w:p>
    <w:p w14:paraId="2D99CA32" w14:textId="77777777" w:rsidR="0060127A" w:rsidRPr="00802CF3" w:rsidRDefault="009C6C1E" w:rsidP="00105F4D">
      <w:pPr>
        <w:spacing w:line="480" w:lineRule="auto"/>
        <w:jc w:val="both"/>
        <w:rPr>
          <w:rFonts w:ascii="Times New Roman" w:hAnsi="Times New Roman" w:cs="Times New Roman"/>
        </w:rPr>
      </w:pPr>
      <w:r w:rsidRPr="00802CF3">
        <w:rPr>
          <w:rFonts w:ascii="Times New Roman" w:hAnsi="Times New Roman" w:cs="Times New Roman"/>
        </w:rPr>
        <w:t>NIHSS: n</w:t>
      </w:r>
      <w:r w:rsidR="00105F4D" w:rsidRPr="00802CF3">
        <w:rPr>
          <w:rFonts w:ascii="Times New Roman" w:hAnsi="Times New Roman" w:cs="Times New Roman"/>
        </w:rPr>
        <w:t>ational institutes of health stroke scale</w:t>
      </w:r>
    </w:p>
    <w:p w14:paraId="7FEE9A9B" w14:textId="77777777" w:rsidR="0060127A" w:rsidRPr="00802CF3" w:rsidRDefault="009C6C1E" w:rsidP="00105F4D">
      <w:pPr>
        <w:spacing w:line="480" w:lineRule="auto"/>
        <w:jc w:val="both"/>
        <w:rPr>
          <w:rFonts w:ascii="Times New Roman" w:hAnsi="Times New Roman" w:cs="Times New Roman"/>
        </w:rPr>
      </w:pPr>
      <w:r w:rsidRPr="00802CF3">
        <w:rPr>
          <w:rFonts w:ascii="Times New Roman" w:hAnsi="Times New Roman" w:cs="Times New Roman"/>
        </w:rPr>
        <w:t>PSM: p</w:t>
      </w:r>
      <w:r w:rsidR="00E32407" w:rsidRPr="00802CF3">
        <w:rPr>
          <w:rFonts w:ascii="Times New Roman" w:hAnsi="Times New Roman" w:cs="Times New Roman"/>
        </w:rPr>
        <w:t>ropensity</w:t>
      </w:r>
      <w:r w:rsidR="00105F4D" w:rsidRPr="00802CF3">
        <w:rPr>
          <w:rFonts w:ascii="Times New Roman" w:hAnsi="Times New Roman" w:cs="Times New Roman"/>
        </w:rPr>
        <w:t xml:space="preserve"> score-matched </w:t>
      </w:r>
    </w:p>
    <w:p w14:paraId="4C16409B" w14:textId="77777777" w:rsidR="00E32407" w:rsidRPr="00802CF3" w:rsidRDefault="009C6C1E" w:rsidP="00105F4D">
      <w:pPr>
        <w:spacing w:line="480" w:lineRule="auto"/>
        <w:jc w:val="both"/>
        <w:rPr>
          <w:rFonts w:ascii="Times New Roman" w:hAnsi="Times New Roman" w:cs="Times New Roman"/>
        </w:rPr>
      </w:pPr>
      <w:proofErr w:type="spellStart"/>
      <w:r w:rsidRPr="00802CF3">
        <w:rPr>
          <w:rFonts w:ascii="Times New Roman" w:hAnsi="Times New Roman" w:cs="Times New Roman"/>
        </w:rPr>
        <w:t>sICH</w:t>
      </w:r>
      <w:proofErr w:type="spellEnd"/>
      <w:r w:rsidRPr="00802CF3">
        <w:rPr>
          <w:rFonts w:ascii="Times New Roman" w:hAnsi="Times New Roman" w:cs="Times New Roman"/>
        </w:rPr>
        <w:t xml:space="preserve"> s</w:t>
      </w:r>
      <w:r w:rsidR="00105F4D" w:rsidRPr="00802CF3">
        <w:rPr>
          <w:rFonts w:ascii="Times New Roman" w:hAnsi="Times New Roman" w:cs="Times New Roman"/>
        </w:rPr>
        <w:t>ymptomatic intracranial haemorrhage</w:t>
      </w:r>
    </w:p>
    <w:p w14:paraId="26BFA933" w14:textId="123C2E58" w:rsidR="00884C32" w:rsidRPr="00802CF3" w:rsidRDefault="009C6C1E" w:rsidP="00835EA0">
      <w:pPr>
        <w:spacing w:line="480" w:lineRule="auto"/>
        <w:jc w:val="both"/>
        <w:rPr>
          <w:rStyle w:val="Strong"/>
          <w:rFonts w:ascii="Times New Roman" w:hAnsi="Times New Roman" w:cs="Times New Roman"/>
          <w:b w:val="0"/>
          <w:bCs w:val="0"/>
        </w:rPr>
      </w:pPr>
      <w:proofErr w:type="spellStart"/>
      <w:r w:rsidRPr="00802CF3">
        <w:rPr>
          <w:rFonts w:ascii="Times New Roman" w:hAnsi="Times New Roman" w:cs="Times New Roman"/>
        </w:rPr>
        <w:t>tPA</w:t>
      </w:r>
      <w:proofErr w:type="spellEnd"/>
      <w:r w:rsidRPr="00802CF3">
        <w:rPr>
          <w:rFonts w:ascii="Times New Roman" w:hAnsi="Times New Roman" w:cs="Times New Roman"/>
        </w:rPr>
        <w:t>: t</w:t>
      </w:r>
      <w:r w:rsidR="00105F4D" w:rsidRPr="00802CF3">
        <w:rPr>
          <w:rFonts w:ascii="Times New Roman" w:hAnsi="Times New Roman" w:cs="Times New Roman"/>
        </w:rPr>
        <w:t>issue plasminogen activator</w:t>
      </w:r>
    </w:p>
    <w:p w14:paraId="0DAE50A0" w14:textId="77777777" w:rsidR="00105F4D" w:rsidRPr="00802CF3" w:rsidRDefault="00105F4D" w:rsidP="00C476D9">
      <w:pPr>
        <w:pStyle w:val="Heading2"/>
        <w:spacing w:before="0" w:line="480" w:lineRule="auto"/>
        <w:jc w:val="both"/>
        <w:rPr>
          <w:rStyle w:val="Strong"/>
          <w:rFonts w:ascii="Times New Roman" w:hAnsi="Times New Roman" w:cs="Times New Roman"/>
          <w:color w:val="auto"/>
          <w:sz w:val="24"/>
          <w:szCs w:val="24"/>
        </w:rPr>
      </w:pPr>
    </w:p>
    <w:p w14:paraId="070BFA64" w14:textId="77777777" w:rsidR="0037314A" w:rsidRPr="00802CF3" w:rsidRDefault="0037314A" w:rsidP="0037314A"/>
    <w:p w14:paraId="21CAD1FC" w14:textId="10B7FAE2" w:rsidR="0037314A" w:rsidRPr="00802CF3" w:rsidRDefault="0037314A" w:rsidP="0037314A">
      <w:pPr>
        <w:sectPr w:rsidR="0037314A" w:rsidRPr="00802CF3">
          <w:pgSz w:w="11906" w:h="16838"/>
          <w:pgMar w:top="1440" w:right="1440" w:bottom="1440" w:left="1440" w:header="708" w:footer="708" w:gutter="0"/>
          <w:cols w:space="708"/>
          <w:docGrid w:linePitch="360"/>
        </w:sectPr>
      </w:pPr>
    </w:p>
    <w:p w14:paraId="7CE67CD2" w14:textId="2414BCCE" w:rsidR="009F62C7" w:rsidRPr="00802CF3" w:rsidRDefault="00CB529C" w:rsidP="004809AC">
      <w:pPr>
        <w:pStyle w:val="Heading2"/>
        <w:spacing w:before="0" w:line="480" w:lineRule="auto"/>
        <w:jc w:val="both"/>
        <w:rPr>
          <w:rStyle w:val="Strong"/>
          <w:rFonts w:ascii="Times New Roman" w:hAnsi="Times New Roman" w:cs="Times New Roman"/>
          <w:color w:val="auto"/>
          <w:sz w:val="24"/>
          <w:szCs w:val="24"/>
        </w:rPr>
      </w:pPr>
      <w:r w:rsidRPr="00802CF3">
        <w:rPr>
          <w:rStyle w:val="Strong"/>
          <w:rFonts w:ascii="Times New Roman" w:hAnsi="Times New Roman" w:cs="Times New Roman"/>
          <w:color w:val="auto"/>
          <w:sz w:val="24"/>
          <w:szCs w:val="24"/>
        </w:rPr>
        <w:t xml:space="preserve">1. </w:t>
      </w:r>
      <w:r w:rsidR="009F62C7" w:rsidRPr="00802CF3">
        <w:rPr>
          <w:rStyle w:val="Strong"/>
          <w:rFonts w:ascii="Times New Roman" w:hAnsi="Times New Roman" w:cs="Times New Roman"/>
          <w:color w:val="auto"/>
          <w:sz w:val="24"/>
          <w:szCs w:val="24"/>
        </w:rPr>
        <w:t>Introduction</w:t>
      </w:r>
    </w:p>
    <w:p w14:paraId="314F810C" w14:textId="77777777" w:rsidR="00106853" w:rsidRPr="00802CF3" w:rsidRDefault="00106853" w:rsidP="003A44DE">
      <w:pPr>
        <w:rPr>
          <w:rFonts w:ascii="Times New Roman" w:hAnsi="Times New Roman" w:cs="Times New Roman"/>
        </w:rPr>
      </w:pPr>
    </w:p>
    <w:p w14:paraId="5EA7429F" w14:textId="2F7220E0" w:rsidR="009F62C7" w:rsidRPr="00802CF3" w:rsidRDefault="00645689" w:rsidP="007823C8">
      <w:pPr>
        <w:pStyle w:val="NormalWeb"/>
        <w:spacing w:before="0" w:beforeAutospacing="0" w:after="0" w:afterAutospacing="0" w:line="480" w:lineRule="auto"/>
        <w:jc w:val="both"/>
      </w:pPr>
      <w:bookmarkStart w:id="5" w:name="_Hlk99703803"/>
      <w:r w:rsidRPr="00802CF3">
        <w:t xml:space="preserve">Growing evidence has demonstrated the effectiveness of endovascular thrombectomy (EVT) combined with intravenous thrombolysis (IVT) to improve outcomes, such as functional, successful </w:t>
      </w:r>
      <w:proofErr w:type="spellStart"/>
      <w:r w:rsidRPr="00802CF3">
        <w:t>recanalisation</w:t>
      </w:r>
      <w:proofErr w:type="spellEnd"/>
      <w:r w:rsidRPr="00802CF3">
        <w:t xml:space="preserve"> and mortality compared to </w:t>
      </w:r>
      <w:r w:rsidR="000245D0" w:rsidRPr="00802CF3">
        <w:t>E</w:t>
      </w:r>
      <w:r w:rsidRPr="00802CF3">
        <w:t>VT alone in patients with proximal anterior ischemic stroke</w:t>
      </w:r>
      <w:r w:rsidR="00B9496B" w:rsidRPr="00802CF3">
        <w:t xml:space="preserve"> treated within 6 hours from onset</w:t>
      </w:r>
      <w:r w:rsidR="00170B70" w:rsidRPr="00802CF3">
        <w:t>.</w:t>
      </w:r>
      <w:r w:rsidR="0063269C" w:rsidRPr="00802CF3">
        <w:fldChar w:fldCharType="begin">
          <w:fldData xml:space="preserve">PEVuZE5vdGU+PENpdGU+PEF1dGhvcj5UdXJjPC9BdXRob3I+PFllYXI+MjAxOTwvWWVhcj48UmVj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</w:fldData>
        </w:fldChar>
      </w:r>
      <w:r w:rsidR="003E49E7" w:rsidRPr="00802CF3">
        <w:instrText xml:space="preserve"> ADDIN EN.CITE </w:instrText>
      </w:r>
      <w:r w:rsidR="003E49E7" w:rsidRPr="00802CF3">
        <w:fldChar w:fldCharType="begin">
          <w:fldData xml:space="preserve">PEVuZE5vdGU+PENpdGU+PEF1dGhvcj5UdXJjPC9BdXRob3I+PFllYXI+MjAxOTwvWWVhcj48UmVj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</w:fldData>
        </w:fldChar>
      </w:r>
      <w:r w:rsidR="003E49E7" w:rsidRPr="00802CF3">
        <w:instrText xml:space="preserve"> ADDIN EN.CITE.DATA </w:instrText>
      </w:r>
      <w:r w:rsidR="003E49E7" w:rsidRPr="00802CF3">
        <w:fldChar w:fldCharType="end"/>
      </w:r>
      <w:r w:rsidR="0063269C" w:rsidRPr="00802CF3">
        <w:fldChar w:fldCharType="separate"/>
      </w:r>
      <w:r w:rsidR="003E49E7" w:rsidRPr="00802CF3">
        <w:rPr>
          <w:noProof/>
          <w:vertAlign w:val="superscript"/>
        </w:rPr>
        <w:t>1,2</w:t>
      </w:r>
      <w:r w:rsidR="0063269C" w:rsidRPr="00802CF3">
        <w:fldChar w:fldCharType="end"/>
      </w:r>
      <w:bookmarkEnd w:id="5"/>
      <w:r w:rsidRPr="00802CF3" w:rsidDel="00645689">
        <w:t xml:space="preserve"> </w:t>
      </w:r>
      <w:r w:rsidR="00194431" w:rsidRPr="00802CF3">
        <w:fldChar w:fldCharType="begin"/>
      </w:r>
      <w:r w:rsidR="00194431" w:rsidRPr="00802CF3">
        <w:fldChar w:fldCharType="separate"/>
      </w:r>
      <w:r w:rsidR="00194431" w:rsidRPr="00802CF3">
        <w:rPr>
          <w:noProof/>
        </w:rPr>
        <w:t>{Turc, 2019 #641}</w:t>
      </w:r>
      <w:r w:rsidR="00194431" w:rsidRPr="00802CF3">
        <w:fldChar w:fldCharType="end"/>
      </w:r>
      <w:r w:rsidR="0009034B" w:rsidRPr="00802CF3">
        <w:t>This</w:t>
      </w:r>
      <w:r w:rsidR="007823C8" w:rsidRPr="00802CF3">
        <w:t xml:space="preserve"> therapeutic window</w:t>
      </w:r>
      <w:r w:rsidR="0009034B" w:rsidRPr="00802CF3">
        <w:t xml:space="preserve"> may be extended in selected patients up to 16 and 24 hours based on the </w:t>
      </w:r>
      <w:r w:rsidR="007823C8" w:rsidRPr="00802CF3">
        <w:t xml:space="preserve">selection </w:t>
      </w:r>
      <w:r w:rsidR="0009034B" w:rsidRPr="00802CF3">
        <w:t>criteria of the</w:t>
      </w:r>
      <w:r w:rsidR="007823C8" w:rsidRPr="00802CF3">
        <w:t xml:space="preserve"> </w:t>
      </w:r>
      <w:r w:rsidR="00FA291C" w:rsidRPr="00802CF3">
        <w:t>Endovascular Therapy Following Imaging Evaluation for Ischemic Stroke 3 (</w:t>
      </w:r>
      <w:bookmarkStart w:id="6" w:name="_Hlk108028151"/>
      <w:r w:rsidR="007823C8" w:rsidRPr="00802CF3">
        <w:t>DEFUSE-3</w:t>
      </w:r>
      <w:r w:rsidR="00FA291C" w:rsidRPr="00802CF3">
        <w:t>)</w:t>
      </w:r>
      <w:r w:rsidR="007823C8" w:rsidRPr="00802CF3">
        <w:t xml:space="preserve"> and </w:t>
      </w:r>
      <w:r w:rsidR="00FA291C" w:rsidRPr="00802CF3">
        <w:t xml:space="preserve">Clinical Mismatch in the Triage of Wake Up and Late Presenting Strokes Undergoing </w:t>
      </w:r>
      <w:proofErr w:type="spellStart"/>
      <w:r w:rsidR="00FA291C" w:rsidRPr="00802CF3">
        <w:t>Neurointervention</w:t>
      </w:r>
      <w:proofErr w:type="spellEnd"/>
      <w:r w:rsidR="00FA291C" w:rsidRPr="00802CF3">
        <w:t xml:space="preserve"> With </w:t>
      </w:r>
      <w:proofErr w:type="spellStart"/>
      <w:r w:rsidR="00FA291C" w:rsidRPr="00802CF3">
        <w:t>Trevo</w:t>
      </w:r>
      <w:proofErr w:type="spellEnd"/>
      <w:r w:rsidR="00FA291C" w:rsidRPr="00802CF3">
        <w:t xml:space="preserve"> (</w:t>
      </w:r>
      <w:r w:rsidR="007823C8" w:rsidRPr="00802CF3">
        <w:t>DAWN</w:t>
      </w:r>
      <w:r w:rsidR="00FA291C" w:rsidRPr="00802CF3">
        <w:t>)</w:t>
      </w:r>
      <w:bookmarkEnd w:id="6"/>
      <w:r w:rsidR="007823C8" w:rsidRPr="00802CF3">
        <w:t xml:space="preserve"> trials respectively, providing the opportunity to treat stroke patients</w:t>
      </w:r>
      <w:r w:rsidR="009F62C7" w:rsidRPr="00802CF3">
        <w:t xml:space="preserve"> with wake-up strokes or </w:t>
      </w:r>
      <w:r w:rsidR="007823C8" w:rsidRPr="00802CF3">
        <w:t xml:space="preserve">stroke of </w:t>
      </w:r>
      <w:r w:rsidR="009F62C7" w:rsidRPr="00802CF3">
        <w:t xml:space="preserve">unknown </w:t>
      </w:r>
      <w:r w:rsidR="007823C8" w:rsidRPr="00802CF3">
        <w:t xml:space="preserve">time of </w:t>
      </w:r>
      <w:r w:rsidR="009F62C7" w:rsidRPr="00802CF3">
        <w:t>symptom onset</w:t>
      </w:r>
      <w:r w:rsidR="00F457CC" w:rsidRPr="00802CF3">
        <w:t>.</w:t>
      </w:r>
      <w:r w:rsidR="006A5103" w:rsidRPr="00802CF3">
        <w:fldChar w:fldCharType="begin">
          <w:fldData xml:space="preserve">PEVuZE5vdGU+PENpdGU+PFllYXI+MjAxODwvWWVhcj48UmVjTnVtPjUxMTwvUmVjTnVtPjxEaXNw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==
</w:fldData>
        </w:fldChar>
      </w:r>
      <w:r w:rsidR="003E49E7" w:rsidRPr="00802CF3">
        <w:instrText xml:space="preserve"> ADDIN EN.CITE </w:instrText>
      </w:r>
      <w:r w:rsidR="003E49E7" w:rsidRPr="00802CF3">
        <w:fldChar w:fldCharType="begin">
          <w:fldData xml:space="preserve">PEVuZE5vdGU+PENpdGU+PFllYXI+MjAxODwvWWVhcj48UmVjTnVtPjUxMTwvUmVjTnVtPjxEaXNw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==
</w:fldData>
        </w:fldChar>
      </w:r>
      <w:r w:rsidR="003E49E7" w:rsidRPr="00802CF3">
        <w:instrText xml:space="preserve"> ADDIN EN.CITE.DATA </w:instrText>
      </w:r>
      <w:r w:rsidR="003E49E7" w:rsidRPr="00802CF3">
        <w:fldChar w:fldCharType="end"/>
      </w:r>
      <w:r w:rsidR="006A5103" w:rsidRPr="00802CF3">
        <w:fldChar w:fldCharType="separate"/>
      </w:r>
      <w:r w:rsidR="003E49E7" w:rsidRPr="00802CF3">
        <w:rPr>
          <w:noProof/>
          <w:vertAlign w:val="superscript"/>
        </w:rPr>
        <w:t>3,4</w:t>
      </w:r>
      <w:r w:rsidR="006A5103" w:rsidRPr="00802CF3">
        <w:fldChar w:fldCharType="end"/>
      </w:r>
      <w:r w:rsidR="009F62C7" w:rsidRPr="00802CF3">
        <w:t> </w:t>
      </w:r>
      <w:r w:rsidR="00CC7706" w:rsidRPr="00802CF3">
        <w:t xml:space="preserve">Despite the beneficial effects of </w:t>
      </w:r>
      <w:r w:rsidR="00621B29" w:rsidRPr="00802CF3">
        <w:t xml:space="preserve">IVT and </w:t>
      </w:r>
      <w:r w:rsidR="00CC7706" w:rsidRPr="00802CF3">
        <w:t xml:space="preserve">EVT in anterior circulation strokes, </w:t>
      </w:r>
      <w:r w:rsidR="00077E25" w:rsidRPr="00802CF3">
        <w:t>two recent</w:t>
      </w:r>
      <w:r w:rsidR="00560308" w:rsidRPr="00802CF3">
        <w:t xml:space="preserve"> high-quality</w:t>
      </w:r>
      <w:r w:rsidR="00CC7706" w:rsidRPr="00802CF3">
        <w:t xml:space="preserve"> </w:t>
      </w:r>
      <w:r w:rsidR="00077E25" w:rsidRPr="00802CF3">
        <w:t xml:space="preserve">pieces of </w:t>
      </w:r>
      <w:r w:rsidR="00CC7706" w:rsidRPr="00802CF3">
        <w:t>evidence from randomi</w:t>
      </w:r>
      <w:r w:rsidR="00560308" w:rsidRPr="00802CF3">
        <w:t>s</w:t>
      </w:r>
      <w:r w:rsidR="00CC7706" w:rsidRPr="00802CF3">
        <w:t xml:space="preserve">ed clinical trials </w:t>
      </w:r>
      <w:r w:rsidR="00077E25" w:rsidRPr="00802CF3">
        <w:t xml:space="preserve">demonstrated </w:t>
      </w:r>
      <w:r w:rsidR="00560308" w:rsidRPr="00802CF3">
        <w:t xml:space="preserve">the </w:t>
      </w:r>
      <w:r w:rsidR="00077E25" w:rsidRPr="00802CF3">
        <w:t xml:space="preserve">safety and </w:t>
      </w:r>
      <w:r w:rsidR="00560308" w:rsidRPr="00802CF3">
        <w:t xml:space="preserve">effectiveness of </w:t>
      </w:r>
      <w:r w:rsidR="00621B29" w:rsidRPr="00802CF3">
        <w:t>IVT and EVT</w:t>
      </w:r>
      <w:r w:rsidR="00E27B34">
        <w:t xml:space="preserve"> </w:t>
      </w:r>
      <w:r w:rsidR="00621B29" w:rsidRPr="00802CF3">
        <w:t>in posterior circulation strokes.</w:t>
      </w:r>
      <w:r w:rsidR="00077E25" w:rsidRPr="00802CF3">
        <w:fldChar w:fldCharType="begin">
          <w:fldData xml:space="preserve">PEVuZE5vdGU+PENpdGU+PEF1dGhvcj5MaTwvQXV0aG9yPjxZZWFyPjIwMjI8L1llYXI+PFJlY051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</w:fldData>
        </w:fldChar>
      </w:r>
      <w:r w:rsidR="00FF740E" w:rsidRPr="00802CF3">
        <w:instrText xml:space="preserve"> ADDIN EN.CITE </w:instrText>
      </w:r>
      <w:r w:rsidR="00FF740E" w:rsidRPr="00802CF3">
        <w:fldChar w:fldCharType="begin">
          <w:fldData xml:space="preserve">PEVuZE5vdGU+PENpdGU+PEF1dGhvcj5MaTwvQXV0aG9yPjxZZWFyPjIwMjI8L1llYXI+PFJlY051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</w:fldData>
        </w:fldChar>
      </w:r>
      <w:r w:rsidR="00FF740E" w:rsidRPr="00802CF3">
        <w:instrText xml:space="preserve"> ADDIN EN.CITE.DATA </w:instrText>
      </w:r>
      <w:r w:rsidR="00FF740E" w:rsidRPr="00802CF3">
        <w:fldChar w:fldCharType="end"/>
      </w:r>
      <w:r w:rsidR="00077E25" w:rsidRPr="00802CF3">
        <w:fldChar w:fldCharType="separate"/>
      </w:r>
      <w:r w:rsidR="00077E25" w:rsidRPr="00802CF3">
        <w:rPr>
          <w:noProof/>
          <w:vertAlign w:val="superscript"/>
        </w:rPr>
        <w:t>5,6</w:t>
      </w:r>
      <w:r w:rsidR="00077E25" w:rsidRPr="00802CF3">
        <w:fldChar w:fldCharType="end"/>
      </w:r>
    </w:p>
    <w:p w14:paraId="51B3C8CB" w14:textId="77777777" w:rsidR="009F62C7" w:rsidRPr="00802CF3" w:rsidRDefault="009F62C7" w:rsidP="00170B70">
      <w:pPr>
        <w:rPr>
          <w:rFonts w:ascii="Times New Roman" w:hAnsi="Times New Roman" w:cs="Times New Roman"/>
        </w:rPr>
      </w:pPr>
    </w:p>
    <w:p w14:paraId="792AF753" w14:textId="4863FCC1" w:rsidR="00BF5C49" w:rsidRPr="00802CF3" w:rsidRDefault="009F62C7" w:rsidP="00C476D9">
      <w:pPr>
        <w:pStyle w:val="NormalWeb"/>
        <w:spacing w:before="0" w:beforeAutospacing="0" w:after="0" w:afterAutospacing="0" w:line="480" w:lineRule="auto"/>
        <w:jc w:val="both"/>
        <w:rPr>
          <w:rStyle w:val="Strong"/>
          <w:b w:val="0"/>
          <w:bCs w:val="0"/>
        </w:rPr>
      </w:pPr>
      <w:r w:rsidRPr="00802CF3">
        <w:t xml:space="preserve">Atrial fibrillation (AF), is the most common </w:t>
      </w:r>
      <w:r w:rsidR="00D03BE9" w:rsidRPr="00802CF3">
        <w:t>sustained cardiac arrhythmia</w:t>
      </w:r>
      <w:r w:rsidR="008434BA" w:rsidRPr="00802CF3">
        <w:t xml:space="preserve">, </w:t>
      </w:r>
      <w:r w:rsidRPr="00802CF3">
        <w:t>associated with a five-fold increase</w:t>
      </w:r>
      <w:r w:rsidR="00CE605C" w:rsidRPr="00802CF3">
        <w:t xml:space="preserve"> in the risk of </w:t>
      </w:r>
      <w:r w:rsidRPr="00802CF3">
        <w:t xml:space="preserve"> </w:t>
      </w:r>
      <w:r w:rsidR="00C41DB3" w:rsidRPr="00802CF3">
        <w:t>ischaemic stroke</w:t>
      </w:r>
      <w:r w:rsidR="00CE605C" w:rsidRPr="00802CF3">
        <w:t xml:space="preserve">, while AF related strokes are associated with higher </w:t>
      </w:r>
      <w:r w:rsidR="00964BCD" w:rsidRPr="00802CF3">
        <w:t xml:space="preserve">disability </w:t>
      </w:r>
      <w:r w:rsidR="00CE605C" w:rsidRPr="00802CF3">
        <w:t>and mortality</w:t>
      </w:r>
      <w:r w:rsidR="00F457CC" w:rsidRPr="00802CF3">
        <w:t>.</w:t>
      </w:r>
      <w:r w:rsidR="001F2B4E" w:rsidRPr="00802CF3">
        <w:fldChar w:fldCharType="begin">
          <w:fldData xml:space="preserve">PEVuZE5vdGU+PENpdGU+PEF1dGhvcj5NYXJpbmk8L0F1dGhvcj48WWVhcj4yMDA1PC9ZZWFyPjxS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</w:fldData>
        </w:fldChar>
      </w:r>
      <w:r w:rsidR="00077E25" w:rsidRPr="00802CF3">
        <w:instrText xml:space="preserve"> ADDIN EN.CITE </w:instrText>
      </w:r>
      <w:r w:rsidR="00077E25" w:rsidRPr="00802CF3">
        <w:fldChar w:fldCharType="begin">
          <w:fldData xml:space="preserve">PEVuZE5vdGU+PENpdGU+PEF1dGhvcj5NYXJpbmk8L0F1dGhvcj48WWVhcj4yMDA1PC9ZZWFyPjxS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</w:fldData>
        </w:fldChar>
      </w:r>
      <w:r w:rsidR="00077E25" w:rsidRPr="00802CF3">
        <w:instrText xml:space="preserve"> ADDIN EN.CITE.DATA </w:instrText>
      </w:r>
      <w:r w:rsidR="00077E25" w:rsidRPr="00802CF3">
        <w:fldChar w:fldCharType="end"/>
      </w:r>
      <w:r w:rsidR="001F2B4E" w:rsidRPr="00802CF3">
        <w:fldChar w:fldCharType="separate"/>
      </w:r>
      <w:r w:rsidR="00077E25" w:rsidRPr="00802CF3">
        <w:rPr>
          <w:noProof/>
          <w:vertAlign w:val="superscript"/>
        </w:rPr>
        <w:t>7-9</w:t>
      </w:r>
      <w:r w:rsidR="001F2B4E" w:rsidRPr="00802CF3">
        <w:fldChar w:fldCharType="end"/>
      </w:r>
      <w:r w:rsidRPr="00802CF3">
        <w:t>  </w:t>
      </w:r>
      <w:r w:rsidR="002A51C6" w:rsidRPr="00802CF3">
        <w:t>Poorer</w:t>
      </w:r>
      <w:r w:rsidRPr="00802CF3">
        <w:t xml:space="preserve"> outcomes with AF-related strokes are often caused by </w:t>
      </w:r>
      <w:r w:rsidR="00035290" w:rsidRPr="00802CF3">
        <w:t xml:space="preserve">the </w:t>
      </w:r>
      <w:r w:rsidRPr="00802CF3">
        <w:t xml:space="preserve">occlusion of </w:t>
      </w:r>
      <w:r w:rsidR="00035290" w:rsidRPr="00802CF3">
        <w:t xml:space="preserve">large arteries (i.e. </w:t>
      </w:r>
      <w:r w:rsidRPr="00802CF3">
        <w:t>middle cerebral artery</w:t>
      </w:r>
      <w:r w:rsidR="00035290" w:rsidRPr="00802CF3">
        <w:t xml:space="preserve">) resulting in major ischemic regions, which together with the impaired collateral flow seen in patients with AF, may </w:t>
      </w:r>
      <w:r w:rsidR="008434BA" w:rsidRPr="00802CF3">
        <w:t>lead</w:t>
      </w:r>
      <w:r w:rsidR="00035290" w:rsidRPr="00802CF3">
        <w:t xml:space="preserve"> to </w:t>
      </w:r>
      <w:r w:rsidR="006313E0" w:rsidRPr="00802CF3">
        <w:t>serious disability</w:t>
      </w:r>
      <w:r w:rsidR="00F457CC" w:rsidRPr="00802CF3">
        <w:t>.</w:t>
      </w:r>
      <w:r w:rsidR="001F2B4E" w:rsidRPr="00802CF3">
        <w:fldChar w:fldCharType="begin">
          <w:fldData xml:space="preserve">PEVuZE5vdGU+PENpdGU+PFllYXI+MjAxMDwvWWVhcj48UmVjTnVtPjQ5MzwvUmVjTnVtPjxEaXNw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</w:fldData>
        </w:fldChar>
      </w:r>
      <w:r w:rsidR="00077E25" w:rsidRPr="00802CF3">
        <w:instrText xml:space="preserve"> ADDIN EN.CITE </w:instrText>
      </w:r>
      <w:r w:rsidR="00077E25" w:rsidRPr="00802CF3">
        <w:fldChar w:fldCharType="begin">
          <w:fldData xml:space="preserve">PEVuZE5vdGU+PENpdGU+PFllYXI+MjAxMDwvWWVhcj48UmVjTnVtPjQ5MzwvUmVjTnVtPjxEaXNw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</w:fldData>
        </w:fldChar>
      </w:r>
      <w:r w:rsidR="00077E25" w:rsidRPr="00802CF3">
        <w:instrText xml:space="preserve"> ADDIN EN.CITE.DATA </w:instrText>
      </w:r>
      <w:r w:rsidR="00077E25" w:rsidRPr="00802CF3">
        <w:fldChar w:fldCharType="end"/>
      </w:r>
      <w:r w:rsidR="001F2B4E" w:rsidRPr="00802CF3">
        <w:fldChar w:fldCharType="separate"/>
      </w:r>
      <w:r w:rsidR="00077E25" w:rsidRPr="00802CF3">
        <w:rPr>
          <w:noProof/>
          <w:vertAlign w:val="superscript"/>
        </w:rPr>
        <w:t>10,11</w:t>
      </w:r>
      <w:r w:rsidR="001F2B4E" w:rsidRPr="00802CF3">
        <w:fldChar w:fldCharType="end"/>
      </w:r>
      <w:r w:rsidR="00B46524" w:rsidRPr="00802CF3">
        <w:rPr>
          <w:rStyle w:val="Strong"/>
          <w:b w:val="0"/>
          <w:bCs w:val="0"/>
        </w:rPr>
        <w:t xml:space="preserve"> </w:t>
      </w:r>
      <w:r w:rsidR="008434BA" w:rsidRPr="00802CF3">
        <w:rPr>
          <w:rStyle w:val="Strong"/>
          <w:b w:val="0"/>
          <w:bCs w:val="0"/>
        </w:rPr>
        <w:t xml:space="preserve">Which </w:t>
      </w:r>
      <w:r w:rsidR="008434BA" w:rsidRPr="00802CF3">
        <w:t>f</w:t>
      </w:r>
      <w:r w:rsidR="00B46524" w:rsidRPr="00802CF3">
        <w:t xml:space="preserve">actors </w:t>
      </w:r>
      <w:r w:rsidR="008434BA" w:rsidRPr="00802CF3">
        <w:t>may contribute to</w:t>
      </w:r>
      <w:r w:rsidR="00B46524" w:rsidRPr="00802CF3">
        <w:t xml:space="preserve"> adverse outcomes </w:t>
      </w:r>
      <w:r w:rsidR="008434BA" w:rsidRPr="00802CF3">
        <w:t>in</w:t>
      </w:r>
      <w:r w:rsidR="00B46524" w:rsidRPr="00802CF3">
        <w:t xml:space="preserve"> ischaemic stroke</w:t>
      </w:r>
      <w:r w:rsidR="008434BA" w:rsidRPr="00802CF3">
        <w:t xml:space="preserve"> patients </w:t>
      </w:r>
      <w:r w:rsidR="00560308" w:rsidRPr="00802CF3">
        <w:t xml:space="preserve">with AF </w:t>
      </w:r>
      <w:r w:rsidR="008434BA" w:rsidRPr="00802CF3">
        <w:t>undergoing EVT</w:t>
      </w:r>
      <w:r w:rsidR="00B46524" w:rsidRPr="00802CF3">
        <w:t xml:space="preserve"> and</w:t>
      </w:r>
      <w:r w:rsidR="008434BA" w:rsidRPr="00802CF3">
        <w:t xml:space="preserve"> whether</w:t>
      </w:r>
      <w:r w:rsidR="00B46524" w:rsidRPr="00802CF3">
        <w:t xml:space="preserve"> </w:t>
      </w:r>
      <w:r w:rsidR="00B14A60" w:rsidRPr="00802CF3">
        <w:t xml:space="preserve">any </w:t>
      </w:r>
      <w:r w:rsidR="00B46524" w:rsidRPr="00802CF3">
        <w:t>adjunctive pharmacological therap</w:t>
      </w:r>
      <w:r w:rsidR="00B14A60" w:rsidRPr="00802CF3">
        <w:t>y may be beneficial</w:t>
      </w:r>
      <w:r w:rsidR="00B46524" w:rsidRPr="00802CF3">
        <w:t xml:space="preserve"> remain less well understood. </w:t>
      </w:r>
    </w:p>
    <w:p w14:paraId="005F145B" w14:textId="77777777" w:rsidR="009F62C7" w:rsidRPr="00802CF3" w:rsidRDefault="009F62C7" w:rsidP="00F457CC">
      <w:pPr>
        <w:rPr>
          <w:rFonts w:ascii="Times New Roman" w:hAnsi="Times New Roman" w:cs="Times New Roman"/>
        </w:rPr>
      </w:pPr>
    </w:p>
    <w:p w14:paraId="5A9C9B6F" w14:textId="02CFE689" w:rsidR="00D71184" w:rsidRPr="00802CF3" w:rsidRDefault="009E3821" w:rsidP="00967ADD">
      <w:pPr>
        <w:pStyle w:val="NormalWeb"/>
        <w:spacing w:before="0" w:beforeAutospacing="0" w:after="0" w:afterAutospacing="0" w:line="480" w:lineRule="auto"/>
        <w:jc w:val="both"/>
      </w:pPr>
      <w:r w:rsidRPr="00802CF3">
        <w:t>The role of intra-arterial adjunctive therapies, such as glycoprotein IIb/IIIa inhibitor</w:t>
      </w:r>
      <w:r w:rsidR="00B14A60" w:rsidRPr="00802CF3">
        <w:t xml:space="preserve">, </w:t>
      </w:r>
      <w:r w:rsidRPr="00802CF3">
        <w:t xml:space="preserve">alteplase, urokinase during EVT is controversial, but </w:t>
      </w:r>
      <w:r w:rsidR="006313E0" w:rsidRPr="00802CF3">
        <w:t xml:space="preserve">their use may be beneficial to </w:t>
      </w:r>
      <w:r w:rsidR="00560308" w:rsidRPr="00802CF3">
        <w:t xml:space="preserve">improve </w:t>
      </w:r>
      <w:r w:rsidR="00DC05A5" w:rsidRPr="00802CF3">
        <w:t xml:space="preserve">functional </w:t>
      </w:r>
      <w:r w:rsidR="001C7C04" w:rsidRPr="00802CF3">
        <w:t xml:space="preserve"> outcomes</w:t>
      </w:r>
      <w:r w:rsidR="00DC05A5" w:rsidRPr="00802CF3">
        <w:t xml:space="preserve"> and </w:t>
      </w:r>
      <w:r w:rsidR="00560308" w:rsidRPr="00802CF3">
        <w:t xml:space="preserve">reduce </w:t>
      </w:r>
      <w:r w:rsidR="00DC05A5" w:rsidRPr="00802CF3">
        <w:t>mortality</w:t>
      </w:r>
      <w:r w:rsidR="00F457CC" w:rsidRPr="00802CF3">
        <w:t>.</w:t>
      </w:r>
      <w:r w:rsidR="006B5EB2" w:rsidRPr="00802CF3">
        <w:fldChar w:fldCharType="begin"/>
      </w:r>
      <w:r w:rsidR="00077E25" w:rsidRPr="00802CF3">
        <w:instrText xml:space="preserve"> ADDIN EN.CITE &lt;EndNote&gt;&lt;Cite&gt;&lt;Year&gt;2021&lt;/Year&gt;&lt;RecNum&gt;463&lt;/RecNum&gt;&lt;DisplayText&gt;&lt;style face="superscript"&gt;12&lt;/style&gt;&lt;/DisplayText&gt;&lt;record&gt;&lt;rec-number&gt;463&lt;/rec-number&gt;&lt;foreign-keys&gt;&lt;key app="EN" db-id="s25aap0ajwzfpaewadwxtr55spe5drff02zt" timestamp="1643901915"&gt;463&lt;/key&gt;&lt;/foreign-keys&gt;&lt;contributors&gt;&lt;authors&gt;&lt;author&gt;&amp;#xD;            Chen, Vanessa H.E.&amp;#xD;          &lt;/author&gt;&lt;author&gt;&amp;#xD;            Lee, Grace K.H.&amp;#xD;          &lt;/author&gt;&lt;author&gt;&amp;#xD;            Tan, Choon Han&amp;#xD;          &lt;/author&gt;&lt;author&gt;&amp;#xD;            Leow, Aloysius S.T.&amp;#xD;          &lt;/author&gt;&lt;author&gt;&amp;#xD;            Tan, Ying Kiat&amp;#xD;          &lt;/author&gt;&lt;author&gt;&amp;#xD;            Goh, Claire&amp;#xD;          &lt;/author&gt;&lt;author&gt;&amp;#xD;            Gopinathan, Anil&amp;#xD;          &lt;/author&gt;&lt;author&gt;&amp;#xD;            Yang, Cunli&amp;#xD;          &lt;/author&gt;&lt;author&gt;&amp;#xD;            Chan, Bernard P.L.&amp;#xD;          &lt;/author&gt;&lt;author&gt;&amp;#xD;            Sharma, Vijay K.&amp;#xD;          &lt;/author&gt;&lt;author&gt;&amp;#xD;            Tan, Benjamin Y.Q.&amp;#xD;          &lt;/author&gt;&lt;author&gt;&amp;#xD;            Yeo, Leonard L.L.&amp;#xD;          &lt;/author&gt;&lt;/authors&gt;&lt;/contributors&gt;&lt;titles&gt;&lt;title&gt;Intra-Arterial Adjunctive Medications for Acute Ischemic Stroke during Mechanical Thrombectomy: A Meta-Analysis&lt;/title&gt;&lt;/titles&gt;&lt;dates&gt;&lt;year&gt;2021&lt;/year&gt;&lt;/dates&gt;&lt;urls&gt;&lt;/urls&gt;&lt;electronic-resource-num&gt;10.1161/STROKEAHA.120.031738&lt;/electronic-resource-num&gt;&lt;/record&gt;&lt;/Cite&gt;&lt;/EndNote&gt;</w:instrText>
      </w:r>
      <w:r w:rsidR="006B5EB2" w:rsidRPr="00802CF3">
        <w:fldChar w:fldCharType="separate"/>
      </w:r>
      <w:r w:rsidR="00077E25" w:rsidRPr="00802CF3">
        <w:rPr>
          <w:noProof/>
          <w:vertAlign w:val="superscript"/>
        </w:rPr>
        <w:t>12</w:t>
      </w:r>
      <w:r w:rsidR="006B5EB2" w:rsidRPr="00802CF3">
        <w:fldChar w:fldCharType="end"/>
      </w:r>
      <w:r w:rsidR="001C7C04" w:rsidRPr="00802CF3">
        <w:t xml:space="preserve"> </w:t>
      </w:r>
      <w:r w:rsidR="009B4E6A" w:rsidRPr="00802CF3">
        <w:t>The</w:t>
      </w:r>
      <w:r w:rsidR="00823A7F" w:rsidRPr="00802CF3">
        <w:t xml:space="preserve">re </w:t>
      </w:r>
      <w:r w:rsidR="00EA6B71" w:rsidRPr="00802CF3">
        <w:t>is</w:t>
      </w:r>
      <w:r w:rsidR="00823A7F" w:rsidRPr="00802CF3">
        <w:t xml:space="preserve"> </w:t>
      </w:r>
      <w:r w:rsidR="003F1366" w:rsidRPr="00802CF3">
        <w:t xml:space="preserve">less evidence from </w:t>
      </w:r>
      <w:r w:rsidR="009B4E6A" w:rsidRPr="00802CF3">
        <w:t>randomised control</w:t>
      </w:r>
      <w:r w:rsidR="00560308" w:rsidRPr="00802CF3">
        <w:t>led</w:t>
      </w:r>
      <w:r w:rsidR="009B4E6A" w:rsidRPr="00802CF3">
        <w:t xml:space="preserve"> trials</w:t>
      </w:r>
      <w:r w:rsidR="00422599" w:rsidRPr="00802CF3">
        <w:t xml:space="preserve"> and </w:t>
      </w:r>
      <w:r w:rsidR="002F0EFB" w:rsidRPr="00802CF3">
        <w:t xml:space="preserve">the available </w:t>
      </w:r>
      <w:r w:rsidR="00422599" w:rsidRPr="00802CF3">
        <w:t xml:space="preserve">data were derived from </w:t>
      </w:r>
      <w:r w:rsidR="00064AF6" w:rsidRPr="00802CF3">
        <w:t>observational</w:t>
      </w:r>
      <w:r w:rsidR="00422599" w:rsidRPr="00802CF3">
        <w:t xml:space="preserve"> stud</w:t>
      </w:r>
      <w:r w:rsidR="00064AF6" w:rsidRPr="00802CF3">
        <w:t>ies</w:t>
      </w:r>
      <w:r w:rsidR="009B4E6A" w:rsidRPr="00802CF3">
        <w:t xml:space="preserve"> in patients following ischaemic stroke who underwent EVT</w:t>
      </w:r>
      <w:r w:rsidR="00F457CC" w:rsidRPr="00802CF3">
        <w:t>.</w:t>
      </w:r>
      <w:r w:rsidR="00797941" w:rsidRPr="00802CF3">
        <w:fldChar w:fldCharType="begin"/>
      </w:r>
      <w:r w:rsidR="00077E25" w:rsidRPr="00802CF3">
        <w:instrText xml:space="preserve"> ADDIN EN.CITE &lt;EndNote&gt;&lt;Cite&gt;&lt;Author&gt;Berge&lt;/Author&gt;&lt;Year&gt;2021&lt;/Year&gt;&lt;RecNum&gt;626&lt;/RecNum&gt;&lt;DisplayText&gt;&lt;style face="superscript"&gt;13&lt;/style&gt;&lt;/DisplayText&gt;&lt;record&gt;&lt;rec-number&gt;626&lt;/rec-number&gt;&lt;foreign-keys&gt;&lt;key app="EN" db-id="s25aap0ajwzfpaewadwxtr55spe5drff02zt" timestamp="1648219254" guid="11d284d1-0477-4e97-acb2-0f95becaa689"&gt;626&lt;/key&gt;&lt;/foreign-keys&gt;&lt;ref-type name="Journal Article"&gt;17&lt;/ref-type&gt;&lt;contributors&gt;&lt;authors&gt;&lt;author&gt;Berge, Eivind&lt;/author&gt;&lt;author&gt;Whiteley, William&lt;/author&gt;&lt;author&gt;Audebert, Heinrich&lt;/author&gt;&lt;author&gt;De Marchis, GM&lt;/author&gt;&lt;author&gt;Fonseca, Ana Catarina&lt;/author&gt;&lt;author&gt;Padiglioni, Chiara&lt;/author&gt;&lt;author&gt;Pérez de la Ossa, Natalia&lt;/author&gt;&lt;author&gt;Strbian, Daniel&lt;/author&gt;&lt;author&gt;Tsivgoulis, Georgios&lt;/author&gt;&lt;author&gt;Turc, Guillaume&lt;/author&gt;&lt;/authors&gt;&lt;/contributors&gt;&lt;titles&gt;&lt;title&gt;European Stroke Organisation (ESO) guidelines on intravenous thrombolysis for acute ischaemic stroke&lt;/title&gt;&lt;secondary-title&gt;European Stroke Journal&lt;/secondary-title&gt;&lt;/titles&gt;&lt;periodical&gt;&lt;full-title&gt;European Stroke Journal&lt;/full-title&gt;&lt;/periodical&gt;&lt;pages&gt;I-LXII&lt;/pages&gt;&lt;volume&gt;6&lt;/volume&gt;&lt;number&gt;1&lt;/number&gt;&lt;keywords&gt;&lt;keyword&gt;Ischaemic stroke,thrombolysis,fibrinolysis,recommendations,thrombectomy&lt;/keyword&gt;&lt;/keywords&gt;&lt;dates&gt;&lt;year&gt;2021&lt;/year&gt;&lt;/dates&gt;&lt;accession-num&gt;33817340&lt;/accession-num&gt;&lt;urls&gt;&lt;related-urls&gt;&lt;url&gt;https://journals.sagepub.com/doi/abs/10.1177/2396987321989865&lt;/url&gt;&lt;/related-urls&gt;&lt;/urls&gt;&lt;electronic-resource-num&gt;10.1177/2396987321989865&lt;/electronic-resource-num&gt;&lt;/record&gt;&lt;/Cite&gt;&lt;/EndNote&gt;</w:instrText>
      </w:r>
      <w:r w:rsidR="00797941" w:rsidRPr="00802CF3">
        <w:fldChar w:fldCharType="separate"/>
      </w:r>
      <w:r w:rsidR="00077E25" w:rsidRPr="00802CF3">
        <w:rPr>
          <w:noProof/>
          <w:vertAlign w:val="superscript"/>
        </w:rPr>
        <w:t>13</w:t>
      </w:r>
      <w:r w:rsidR="00797941" w:rsidRPr="00802CF3">
        <w:fldChar w:fldCharType="end"/>
      </w:r>
      <w:r w:rsidR="00797941" w:rsidRPr="00802CF3">
        <w:t xml:space="preserve"> </w:t>
      </w:r>
      <w:r w:rsidR="00514C94" w:rsidRPr="00802CF3">
        <w:t>The role of the prehospital care pathway in stroke has improved clinical outcomes, such as functional and mortality following EVT using mobile stroke units</w:t>
      </w:r>
      <w:r w:rsidR="00207FBD" w:rsidRPr="00802CF3">
        <w:t xml:space="preserve">. </w:t>
      </w:r>
    </w:p>
    <w:p w14:paraId="4503C9E4" w14:textId="77777777" w:rsidR="00D71184" w:rsidRPr="00802CF3" w:rsidRDefault="00D71184" w:rsidP="00F222BD">
      <w:pPr>
        <w:rPr>
          <w:rFonts w:ascii="Times New Roman" w:hAnsi="Times New Roman" w:cs="Times New Roman"/>
        </w:rPr>
      </w:pPr>
    </w:p>
    <w:p w14:paraId="3D650C84" w14:textId="2BB668B8" w:rsidR="00111195" w:rsidRPr="00802CF3" w:rsidRDefault="001C7C04" w:rsidP="00C476D9">
      <w:pPr>
        <w:pStyle w:val="NormalWeb"/>
        <w:spacing w:before="0" w:beforeAutospacing="0" w:after="0" w:afterAutospacing="0" w:line="480" w:lineRule="auto"/>
        <w:jc w:val="both"/>
      </w:pPr>
      <w:bookmarkStart w:id="7" w:name="_Hlk108173588"/>
      <w:bookmarkStart w:id="8" w:name="_Hlk107924570"/>
      <w:r w:rsidRPr="00802CF3">
        <w:t>Th</w:t>
      </w:r>
      <w:r w:rsidR="00303E7E" w:rsidRPr="00802CF3">
        <w:t>e goal of th</w:t>
      </w:r>
      <w:r w:rsidRPr="00802CF3">
        <w:t xml:space="preserve">is narrative review </w:t>
      </w:r>
      <w:r w:rsidR="00303E7E" w:rsidRPr="00802CF3">
        <w:t xml:space="preserve">is </w:t>
      </w:r>
      <w:r w:rsidRPr="00802CF3">
        <w:t xml:space="preserve">to provide an overview of studies which have examined </w:t>
      </w:r>
      <w:r w:rsidR="00504C72" w:rsidRPr="00802CF3">
        <w:t xml:space="preserve">the effect of </w:t>
      </w:r>
      <w:r w:rsidRPr="00802CF3">
        <w:t xml:space="preserve">EVT </w:t>
      </w:r>
      <w:r w:rsidR="00504C72" w:rsidRPr="00802CF3">
        <w:t xml:space="preserve">in </w:t>
      </w:r>
      <w:r w:rsidRPr="00802CF3">
        <w:t>ischaemic stroke</w:t>
      </w:r>
      <w:r w:rsidR="00504C72" w:rsidRPr="00802CF3">
        <w:t xml:space="preserve"> patients</w:t>
      </w:r>
      <w:r w:rsidRPr="00802CF3">
        <w:t xml:space="preserve"> with and without atrial fibrillation, including function, reperfusion, haemorrhage and mortality</w:t>
      </w:r>
      <w:r w:rsidR="00DE14DD" w:rsidRPr="00802CF3">
        <w:t>;</w:t>
      </w:r>
      <w:r w:rsidRPr="00802CF3">
        <w:t xml:space="preserve">  the effect of pharmacological therapies peri- and post-thrombectomy</w:t>
      </w:r>
      <w:r w:rsidR="00DE14DD" w:rsidRPr="00802CF3">
        <w:t>;</w:t>
      </w:r>
      <w:r w:rsidRPr="00802CF3">
        <w:t xml:space="preserve"> and </w:t>
      </w:r>
      <w:r w:rsidR="00504C72" w:rsidRPr="00802CF3">
        <w:t>the</w:t>
      </w:r>
      <w:r w:rsidRPr="00802CF3">
        <w:t xml:space="preserve"> integration of pre</w:t>
      </w:r>
      <w:r w:rsidR="00DE14DD" w:rsidRPr="00802CF3">
        <w:t>-</w:t>
      </w:r>
      <w:r w:rsidRPr="00802CF3">
        <w:t xml:space="preserve">hospital care on </w:t>
      </w:r>
      <w:r w:rsidR="00850A7F" w:rsidRPr="00802CF3">
        <w:t xml:space="preserve">endovascular treatment </w:t>
      </w:r>
      <w:r w:rsidRPr="00802CF3">
        <w:t>outcomes.</w:t>
      </w:r>
      <w:r w:rsidR="00D71184" w:rsidRPr="00802CF3">
        <w:t xml:space="preserve"> </w:t>
      </w:r>
      <w:bookmarkEnd w:id="7"/>
    </w:p>
    <w:p w14:paraId="6F7A28F7" w14:textId="77777777" w:rsidR="00477BE1" w:rsidRPr="00802CF3" w:rsidRDefault="00477BE1" w:rsidP="00C476D9">
      <w:pPr>
        <w:pStyle w:val="NormalWeb"/>
        <w:spacing w:before="0" w:beforeAutospacing="0" w:after="0" w:afterAutospacing="0" w:line="480" w:lineRule="auto"/>
        <w:jc w:val="both"/>
      </w:pPr>
    </w:p>
    <w:p w14:paraId="4BA35DEB" w14:textId="4D6386E1" w:rsidR="00477BE1" w:rsidRPr="00802CF3" w:rsidRDefault="00477BE1" w:rsidP="00477BE1">
      <w:pPr>
        <w:pStyle w:val="NormalWeb"/>
        <w:spacing w:before="0" w:beforeAutospacing="0" w:after="0" w:afterAutospacing="0" w:line="480" w:lineRule="auto"/>
        <w:jc w:val="both"/>
        <w:rPr>
          <w:b/>
          <w:bCs/>
        </w:rPr>
      </w:pPr>
      <w:bookmarkStart w:id="9" w:name="_Hlk107952111"/>
      <w:r w:rsidRPr="00802CF3">
        <w:rPr>
          <w:b/>
          <w:bCs/>
        </w:rPr>
        <w:t xml:space="preserve">1.1. </w:t>
      </w:r>
      <w:r w:rsidR="00B12A1A" w:rsidRPr="00802CF3">
        <w:rPr>
          <w:b/>
          <w:bCs/>
        </w:rPr>
        <w:t xml:space="preserve">Search </w:t>
      </w:r>
      <w:r w:rsidRPr="00802CF3">
        <w:rPr>
          <w:b/>
          <w:bCs/>
        </w:rPr>
        <w:t xml:space="preserve">strategy and selection criteria </w:t>
      </w:r>
    </w:p>
    <w:p w14:paraId="42EDE45D" w14:textId="77777777" w:rsidR="00477BE1" w:rsidRPr="00802CF3" w:rsidRDefault="00477BE1" w:rsidP="00477BE1">
      <w:pPr>
        <w:pStyle w:val="NormalWeb"/>
        <w:spacing w:before="0" w:beforeAutospacing="0" w:after="0" w:afterAutospacing="0" w:line="480" w:lineRule="auto"/>
        <w:jc w:val="both"/>
        <w:rPr>
          <w:b/>
          <w:bCs/>
        </w:rPr>
      </w:pPr>
    </w:p>
    <w:p w14:paraId="2910FFDD" w14:textId="5B827620" w:rsidR="00477BE1" w:rsidRPr="00802CF3" w:rsidRDefault="00477BE1" w:rsidP="00850A7F">
      <w:pPr>
        <w:pStyle w:val="NormalWeb"/>
        <w:spacing w:before="0" w:beforeAutospacing="0" w:after="0" w:afterAutospacing="0" w:line="480" w:lineRule="auto"/>
        <w:jc w:val="both"/>
      </w:pPr>
      <w:bookmarkStart w:id="10" w:name="_Hlk108615923"/>
      <w:r w:rsidRPr="00802CF3">
        <w:rPr>
          <w:rFonts w:asciiTheme="majorBidi" w:hAnsiTheme="majorBidi" w:cstheme="majorBidi"/>
        </w:rPr>
        <w:t xml:space="preserve">PubMed and Google Scholar were searched for articles on EVT for ischaemic stroke patients with and without atrial fibrillation and the effects of adjunctive pharmacotherapy, published in the English language from 1988 to 2022. The search strategy used for PubMed database and Google </w:t>
      </w:r>
      <w:r w:rsidR="00BD05FD" w:rsidRPr="00802CF3">
        <w:rPr>
          <w:rFonts w:asciiTheme="majorBidi" w:hAnsiTheme="majorBidi" w:cstheme="majorBidi"/>
        </w:rPr>
        <w:t>S</w:t>
      </w:r>
      <w:r w:rsidRPr="00802CF3">
        <w:rPr>
          <w:rFonts w:asciiTheme="majorBidi" w:hAnsiTheme="majorBidi" w:cstheme="majorBidi"/>
        </w:rPr>
        <w:t>cholar were different combinations of Medical Subject Headings (</w:t>
      </w:r>
      <w:proofErr w:type="spellStart"/>
      <w:r w:rsidRPr="00802CF3">
        <w:rPr>
          <w:rFonts w:asciiTheme="majorBidi" w:hAnsiTheme="majorBidi" w:cstheme="majorBidi"/>
        </w:rPr>
        <w:t>MeSH</w:t>
      </w:r>
      <w:proofErr w:type="spellEnd"/>
      <w:r w:rsidRPr="00802CF3">
        <w:rPr>
          <w:rFonts w:asciiTheme="majorBidi" w:hAnsiTheme="majorBidi" w:cstheme="majorBidi"/>
        </w:rPr>
        <w:t>) terms of the National Library of Medicine, which are used to index articles for PubMed and keywords. MESH terms and Keywords were “Atrial Fibrillation”, “Ischemic Stroke”, “Adjunctive Intra-arterial Therapies”, “Treatment Outcome”, “Intravenous Thrombolysis”, “Alteplase”, “</w:t>
      </w:r>
      <w:proofErr w:type="spellStart"/>
      <w:r w:rsidRPr="00802CF3">
        <w:rPr>
          <w:rFonts w:asciiTheme="majorBidi" w:hAnsiTheme="majorBidi" w:cstheme="majorBidi"/>
        </w:rPr>
        <w:t>Tenecteplase</w:t>
      </w:r>
      <w:proofErr w:type="spellEnd"/>
      <w:r w:rsidRPr="00802CF3">
        <w:rPr>
          <w:rFonts w:asciiTheme="majorBidi" w:hAnsiTheme="majorBidi" w:cstheme="majorBidi"/>
        </w:rPr>
        <w:t>”, “Risk Factor”, “Prehospital Care”, “Endovascular Treatment” and “Endovascular Thrombectomy” or “Mechanical Thrombectomy”. The selection criteria in the PubMed database and Google Scholar were restricted to observational studies, post-hoc analyses of randomised controlled trials and randomised controlled trials. In addition, from the articles retrieved, additional references were identified by a manual search among the cited references.</w:t>
      </w:r>
      <w:bookmarkEnd w:id="9"/>
      <w:r w:rsidR="005C7628" w:rsidRPr="00802CF3">
        <w:rPr>
          <w:rFonts w:asciiTheme="majorBidi" w:hAnsiTheme="majorBidi" w:cstheme="majorBidi"/>
        </w:rPr>
        <w:t xml:space="preserve"> We used the Scale for the Assessment of Narrative Review Articles (SANRA) to ensure the quality assessment of non-systematic reviews in Appendix. </w:t>
      </w:r>
      <w:bookmarkEnd w:id="10"/>
    </w:p>
    <w:bookmarkEnd w:id="8"/>
    <w:p w14:paraId="71F8EBA4" w14:textId="1D541F19" w:rsidR="009F62C7" w:rsidRPr="00802CF3" w:rsidRDefault="00CB529C" w:rsidP="003F2896">
      <w:pPr>
        <w:pStyle w:val="NormalWeb"/>
        <w:spacing w:before="0" w:beforeAutospacing="0" w:after="0" w:afterAutospacing="0" w:line="480" w:lineRule="auto"/>
        <w:jc w:val="both"/>
        <w:rPr>
          <w:b/>
          <w:bCs/>
        </w:rPr>
      </w:pPr>
      <w:r w:rsidRPr="00802CF3">
        <w:rPr>
          <w:b/>
          <w:bCs/>
        </w:rPr>
        <w:t xml:space="preserve">2. </w:t>
      </w:r>
      <w:r w:rsidR="008C2833" w:rsidRPr="00802CF3">
        <w:rPr>
          <w:b/>
          <w:bCs/>
        </w:rPr>
        <w:t>E</w:t>
      </w:r>
      <w:r w:rsidR="00111195" w:rsidRPr="00802CF3">
        <w:rPr>
          <w:b/>
          <w:bCs/>
        </w:rPr>
        <w:t xml:space="preserve">ndovascular thrombectomy and </w:t>
      </w:r>
      <w:r w:rsidR="00823A7F" w:rsidRPr="00802CF3">
        <w:rPr>
          <w:b/>
          <w:bCs/>
        </w:rPr>
        <w:t>i</w:t>
      </w:r>
      <w:r w:rsidR="00111195" w:rsidRPr="00802CF3">
        <w:rPr>
          <w:b/>
          <w:bCs/>
        </w:rPr>
        <w:t>ntravenous thrombolysis</w:t>
      </w:r>
      <w:r w:rsidR="008C2833" w:rsidRPr="00802CF3">
        <w:rPr>
          <w:b/>
          <w:bCs/>
        </w:rPr>
        <w:t xml:space="preserve"> </w:t>
      </w:r>
      <w:r w:rsidR="00504C72" w:rsidRPr="00802CF3">
        <w:rPr>
          <w:b/>
          <w:bCs/>
          <w:i/>
          <w:iCs/>
        </w:rPr>
        <w:t>V</w:t>
      </w:r>
      <w:r w:rsidR="008C2833" w:rsidRPr="00802CF3">
        <w:rPr>
          <w:b/>
          <w:bCs/>
          <w:i/>
          <w:iCs/>
        </w:rPr>
        <w:t>s</w:t>
      </w:r>
      <w:r w:rsidR="00504C72" w:rsidRPr="00802CF3">
        <w:rPr>
          <w:b/>
          <w:bCs/>
          <w:i/>
          <w:iCs/>
        </w:rPr>
        <w:t>.</w:t>
      </w:r>
      <w:r w:rsidR="008C2833" w:rsidRPr="00802CF3">
        <w:rPr>
          <w:b/>
          <w:bCs/>
        </w:rPr>
        <w:t xml:space="preserve"> endovascular alone </w:t>
      </w:r>
    </w:p>
    <w:p w14:paraId="01DB1193" w14:textId="77777777" w:rsidR="003A44DE" w:rsidRPr="00802CF3" w:rsidRDefault="003A44DE" w:rsidP="003A44DE">
      <w:pPr>
        <w:rPr>
          <w:rFonts w:ascii="Times New Roman" w:hAnsi="Times New Roman" w:cs="Times New Roman"/>
        </w:rPr>
      </w:pPr>
    </w:p>
    <w:p w14:paraId="752FA4CE" w14:textId="0F95CF43" w:rsidR="005F531C" w:rsidRPr="00802CF3" w:rsidRDefault="00C079E8" w:rsidP="00F01C0A">
      <w:pPr>
        <w:pStyle w:val="NormalWeb"/>
        <w:spacing w:before="0" w:beforeAutospacing="0" w:after="0" w:afterAutospacing="0" w:line="480" w:lineRule="auto"/>
        <w:jc w:val="both"/>
      </w:pPr>
      <w:bookmarkStart w:id="11" w:name="_Hlk99375774"/>
      <w:r w:rsidRPr="00802CF3">
        <w:t xml:space="preserve">The use of IVT </w:t>
      </w:r>
      <w:r w:rsidR="00504C72" w:rsidRPr="00802CF3">
        <w:t xml:space="preserve">in stroke patients within the time window of 4.5 hours </w:t>
      </w:r>
      <w:r w:rsidRPr="00802CF3">
        <w:t>has been well established</w:t>
      </w:r>
      <w:r w:rsidR="000B3A8D" w:rsidRPr="00802CF3">
        <w:t xml:space="preserve"> and</w:t>
      </w:r>
      <w:r w:rsidR="00504C72" w:rsidRPr="00802CF3">
        <w:t xml:space="preserve"> i</w:t>
      </w:r>
      <w:r w:rsidR="00177681" w:rsidRPr="00802CF3">
        <w:t>s</w:t>
      </w:r>
      <w:r w:rsidR="000B3A8D" w:rsidRPr="00802CF3">
        <w:t xml:space="preserve"> </w:t>
      </w:r>
      <w:r w:rsidR="00BB72D2" w:rsidRPr="00802CF3">
        <w:t>considered the</w:t>
      </w:r>
      <w:r w:rsidR="000B3A8D" w:rsidRPr="00802CF3">
        <w:t xml:space="preserve"> main adjunctive therapy </w:t>
      </w:r>
      <w:r w:rsidR="00BB72D2" w:rsidRPr="00802CF3">
        <w:t>for EVT</w:t>
      </w:r>
      <w:r w:rsidR="00703365" w:rsidRPr="00802CF3">
        <w:t>, although</w:t>
      </w:r>
      <w:r w:rsidR="006E6BA5" w:rsidRPr="00802CF3">
        <w:t xml:space="preserve"> there is debate on the necessity of its use in patients arriving directly to stroke </w:t>
      </w:r>
      <w:r w:rsidR="00711EA8" w:rsidRPr="00802CF3">
        <w:t>centres</w:t>
      </w:r>
      <w:r w:rsidR="006E6BA5" w:rsidRPr="00802CF3">
        <w:t xml:space="preserve"> providing both EVT and IVT, should be treated with IVT.</w:t>
      </w:r>
      <w:r w:rsidR="00011A70" w:rsidRPr="00802CF3">
        <w:t xml:space="preserve"> </w:t>
      </w:r>
      <w:bookmarkStart w:id="12" w:name="_Hlk108091300"/>
      <w:r w:rsidR="00F01C0A" w:rsidRPr="00802CF3">
        <w:t>EVT is contraindicated beyond 6-24 hours from stroke onset in patients with large vessel occlusion if not eligible for DEFUSE-3 or DAWN criteria and those with small vessel occlusions, no vascular access or contraindications to arterial puncture.</w:t>
      </w:r>
      <w:r w:rsidR="00F01C0A" w:rsidRPr="00802CF3">
        <w:fldChar w:fldCharType="begin">
          <w:fldData xml:space="preserve">PEVuZE5vdGU+PENpdGU+PEF1dGhvcj5Qb3dlcnM8L0F1dGhvcj48WWVhcj4yMDE5PC9ZZWFyPjxS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=
</w:fldData>
        </w:fldChar>
      </w:r>
      <w:r w:rsidR="00F01C0A" w:rsidRPr="00802CF3">
        <w:instrText xml:space="preserve"> ADDIN EN.CITE </w:instrText>
      </w:r>
      <w:r w:rsidR="00F01C0A" w:rsidRPr="00802CF3">
        <w:fldChar w:fldCharType="begin">
          <w:fldData xml:space="preserve">PEVuZE5vdGU+PENpdGU+PEF1dGhvcj5Qb3dlcnM8L0F1dGhvcj48WWVhcj4yMDE5PC9ZZWFyPjxS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=
</w:fldData>
        </w:fldChar>
      </w:r>
      <w:r w:rsidR="00F01C0A" w:rsidRPr="00802CF3">
        <w:instrText xml:space="preserve"> ADDIN EN.CITE.DATA </w:instrText>
      </w:r>
      <w:r w:rsidR="00F01C0A" w:rsidRPr="00802CF3">
        <w:fldChar w:fldCharType="end"/>
      </w:r>
      <w:r w:rsidR="00F01C0A" w:rsidRPr="00802CF3">
        <w:fldChar w:fldCharType="separate"/>
      </w:r>
      <w:r w:rsidR="00F01C0A" w:rsidRPr="00802CF3">
        <w:rPr>
          <w:noProof/>
          <w:vertAlign w:val="superscript"/>
        </w:rPr>
        <w:t>14</w:t>
      </w:r>
      <w:r w:rsidR="00F01C0A" w:rsidRPr="00802CF3">
        <w:fldChar w:fldCharType="end"/>
      </w:r>
      <w:r w:rsidR="00F01C0A" w:rsidRPr="00802CF3">
        <w:t xml:space="preserve"> Similarly, IVT is still not recommended in patients with mild non-disabling, extensive regions of clear hypoattenuation or acute </w:t>
      </w:r>
      <w:r w:rsidR="00E27B34">
        <w:t>intracerebral haemorrhage (</w:t>
      </w:r>
      <w:r w:rsidR="00F01C0A" w:rsidRPr="00802CF3">
        <w:t>ICH</w:t>
      </w:r>
      <w:r w:rsidR="00E27B34">
        <w:t>)</w:t>
      </w:r>
      <w:r w:rsidR="00F01C0A" w:rsidRPr="00802CF3">
        <w:t xml:space="preserve"> on computerized tomography (CT) brain imaging or for patients with a history of previous ischaemic stroke, severe head injury, or intracranial/intraspinal surgery within 90 days, acute head trauma, history of ICH, subarachnoid haemorrhage, coagulopathy, low-molecular-weight heparin, thrombin inhibitors or factor </w:t>
      </w:r>
      <w:proofErr w:type="spellStart"/>
      <w:r w:rsidR="00F01C0A" w:rsidRPr="00802CF3">
        <w:t>Xa</w:t>
      </w:r>
      <w:proofErr w:type="spellEnd"/>
      <w:r w:rsidR="00F01C0A" w:rsidRPr="00802CF3">
        <w:t xml:space="preserve"> inhibitors, concomitant Abciximab, concomitant IV aspirin, infective endocarditis, aortic arch dissection or intra-axial intracranial neoplasm.</w:t>
      </w:r>
      <w:r w:rsidR="00011A70" w:rsidRPr="00802CF3">
        <w:fldChar w:fldCharType="begin">
          <w:fldData xml:space="preserve">PEVuZE5vdGU+PENpdGU+PEF1dGhvcj5Qb3dlcnM8L0F1dGhvcj48WWVhcj4yMDE5PC9ZZWFyPjxS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=
</w:fldData>
        </w:fldChar>
      </w:r>
      <w:r w:rsidR="00077E25" w:rsidRPr="00802CF3">
        <w:instrText xml:space="preserve"> ADDIN EN.CITE </w:instrText>
      </w:r>
      <w:r w:rsidR="00077E25" w:rsidRPr="00802CF3">
        <w:fldChar w:fldCharType="begin">
          <w:fldData xml:space="preserve">PEVuZE5vdGU+PENpdGU+PEF1dGhvcj5Qb3dlcnM8L0F1dGhvcj48WWVhcj4yMDE5PC9ZZWFyPjxS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=
</w:fldData>
        </w:fldChar>
      </w:r>
      <w:r w:rsidR="00077E25" w:rsidRPr="00802CF3">
        <w:instrText xml:space="preserve"> ADDIN EN.CITE.DATA </w:instrText>
      </w:r>
      <w:r w:rsidR="00077E25" w:rsidRPr="00802CF3">
        <w:fldChar w:fldCharType="end"/>
      </w:r>
      <w:r w:rsidR="00011A70" w:rsidRPr="00802CF3">
        <w:fldChar w:fldCharType="separate"/>
      </w:r>
      <w:r w:rsidR="00077E25" w:rsidRPr="00802CF3">
        <w:rPr>
          <w:noProof/>
          <w:vertAlign w:val="superscript"/>
        </w:rPr>
        <w:t>14</w:t>
      </w:r>
      <w:r w:rsidR="00011A70" w:rsidRPr="00802CF3">
        <w:fldChar w:fldCharType="end"/>
      </w:r>
      <w:r w:rsidR="00011A70" w:rsidRPr="00802CF3">
        <w:t xml:space="preserve"> </w:t>
      </w:r>
      <w:bookmarkEnd w:id="12"/>
    </w:p>
    <w:p w14:paraId="1719827D" w14:textId="77777777" w:rsidR="00560308" w:rsidRPr="00802CF3" w:rsidRDefault="00560308" w:rsidP="0069519F">
      <w:pPr>
        <w:pStyle w:val="NormalWeb"/>
        <w:spacing w:before="0" w:beforeAutospacing="0" w:after="0" w:afterAutospacing="0" w:line="480" w:lineRule="auto"/>
        <w:jc w:val="both"/>
      </w:pPr>
    </w:p>
    <w:p w14:paraId="4DB006E6" w14:textId="6E06F34B" w:rsidR="005F531C" w:rsidRPr="00802CF3" w:rsidRDefault="005F531C" w:rsidP="0069519F">
      <w:pPr>
        <w:pStyle w:val="NormalWeb"/>
        <w:spacing w:before="0" w:beforeAutospacing="0" w:after="0" w:afterAutospacing="0" w:line="480" w:lineRule="auto"/>
        <w:jc w:val="both"/>
      </w:pPr>
      <w:r w:rsidRPr="00802CF3">
        <w:t xml:space="preserve">The Direct Intraarterial Thrombectomy in Order to Revascularize Acute Ischemic Stroke Patients with Large Vessel Occlusion Efficiently in Chinese Tertiary Hospitals </w:t>
      </w:r>
      <w:proofErr w:type="spellStart"/>
      <w:r w:rsidRPr="00802CF3">
        <w:t>Multicenter</w:t>
      </w:r>
      <w:proofErr w:type="spellEnd"/>
      <w:r w:rsidRPr="00802CF3">
        <w:t xml:space="preserve"> Randomized Clinical Trial (DIRECT-MT) </w:t>
      </w:r>
      <w:r w:rsidR="00FA2E04" w:rsidRPr="00802CF3">
        <w:t>which included</w:t>
      </w:r>
      <w:r w:rsidRPr="00802CF3">
        <w:t xml:space="preserve"> 654 patients with anterior ischaemic stroke, </w:t>
      </w:r>
      <w:r w:rsidR="006E6BA5" w:rsidRPr="00802CF3">
        <w:t xml:space="preserve">showed that </w:t>
      </w:r>
      <w:r w:rsidRPr="00802CF3">
        <w:t xml:space="preserve">EVT alone </w:t>
      </w:r>
      <w:r w:rsidR="006E6BA5" w:rsidRPr="00802CF3">
        <w:t xml:space="preserve">was not inferior to </w:t>
      </w:r>
      <w:r w:rsidRPr="00802CF3">
        <w:t xml:space="preserve">IVT plus EVT for favourable functional outcomes (1-point shift in </w:t>
      </w:r>
      <w:r w:rsidR="00560308" w:rsidRPr="00802CF3">
        <w:t>modified Rankin Scale [</w:t>
      </w:r>
      <w:proofErr w:type="spellStart"/>
      <w:r w:rsidRPr="00802CF3">
        <w:t>mRS</w:t>
      </w:r>
      <w:proofErr w:type="spellEnd"/>
      <w:r w:rsidR="00560308" w:rsidRPr="00802CF3">
        <w:t>]</w:t>
      </w:r>
      <w:r w:rsidRPr="00802CF3">
        <w:t xml:space="preserve"> at 90 days)</w:t>
      </w:r>
      <w:r w:rsidR="00A205B2" w:rsidRPr="00802CF3">
        <w:t>,</w:t>
      </w:r>
      <w:r w:rsidR="006E6BA5" w:rsidRPr="00802CF3">
        <w:t xml:space="preserve"> with no difference </w:t>
      </w:r>
      <w:r w:rsidR="00A205B2" w:rsidRPr="00802CF3">
        <w:t xml:space="preserve">in the rates of reperfusion (OR 0.70, 95% CI 0.47–1.06) and </w:t>
      </w:r>
      <w:r w:rsidR="00560308" w:rsidRPr="00802CF3">
        <w:t>symptomatic intracranial haemorrhage (</w:t>
      </w:r>
      <w:proofErr w:type="spellStart"/>
      <w:r w:rsidR="00A205B2" w:rsidRPr="00802CF3">
        <w:t>sICH</w:t>
      </w:r>
      <w:proofErr w:type="spellEnd"/>
      <w:r w:rsidR="00560308" w:rsidRPr="00802CF3">
        <w:t>)</w:t>
      </w:r>
      <w:r w:rsidR="00A205B2" w:rsidRPr="00802CF3">
        <w:t xml:space="preserve"> (adjusted OR 0.73, 95% CI: 0.47–1.13).</w:t>
      </w:r>
      <w:r w:rsidRPr="00802CF3">
        <w:fldChar w:fldCharType="begin"/>
      </w:r>
      <w:r w:rsidR="00077E25" w:rsidRPr="00802CF3">
        <w:instrText xml:space="preserve"> ADDIN EN.CITE &lt;EndNote&gt;&lt;Cite&gt;&lt;Author&gt;Yang&lt;/Author&gt;&lt;Year&gt;2020&lt;/Year&gt;&lt;RecNum&gt;651&lt;/RecNum&gt;&lt;DisplayText&gt;&lt;style face="superscript"&gt;15&lt;/style&gt;&lt;/DisplayText&gt;&lt;record&gt;&lt;rec-number&gt;651&lt;/rec-number&gt;&lt;foreign-keys&gt;&lt;key app="EN" db-id="s25aap0ajwzfpaewadwxtr55spe5drff02zt" timestamp="1649335399" guid="56e7140c-9885-4a06-bd1b-e8a7b0ac2b13"&gt;651&lt;/key&gt;&lt;/foreign-keys&gt;&lt;ref-type name="Journal Article"&gt;17&lt;/ref-type&gt;&lt;contributors&gt;&lt;authors&gt;&lt;author&gt;Yang, Pengfei&lt;/author&gt;&lt;author&gt;Zhang, Yongwei&lt;/author&gt;&lt;author&gt;Zhang, Lei&lt;/author&gt;&lt;author&gt;Zhang, Yongxin&lt;/author&gt;&lt;author&gt;Treurniet, Kilian M&lt;/author&gt;&lt;author&gt;Chen, Wenhuo&lt;/author&gt;&lt;author&gt;Peng, YA&lt;/author&gt;&lt;author&gt;Han, Hongxing&lt;/author&gt;&lt;author&gt;Wang, Jiyue&lt;/author&gt;&lt;author&gt;Wang, Shouchun&lt;/author&gt;&lt;/authors&gt;&lt;/contributors&gt;&lt;titles&gt;&lt;title&gt;Endovascular thrombectomy with or without intravenous alteplase in acute stroke&lt;/title&gt;&lt;secondary-title&gt;New England Journal of Medicine&lt;/secondary-title&gt;&lt;/titles&gt;&lt;periodical&gt;&lt;full-title&gt;New England Journal of Medicine&lt;/full-title&gt;&lt;/periodical&gt;&lt;pages&gt;1981-1993&lt;/pages&gt;&lt;volume&gt;382&lt;/volume&gt;&lt;number&gt;21&lt;/number&gt;&lt;dates&gt;&lt;year&gt;2020&lt;/year&gt;&lt;/dates&gt;&lt;isbn&gt;0028-4793&lt;/isbn&gt;&lt;urls&gt;&lt;/urls&gt;&lt;/record&gt;&lt;/Cite&gt;&lt;/EndNote&gt;</w:instrText>
      </w:r>
      <w:r w:rsidRPr="00802CF3">
        <w:fldChar w:fldCharType="separate"/>
      </w:r>
      <w:r w:rsidR="00077E25" w:rsidRPr="00802CF3">
        <w:rPr>
          <w:noProof/>
          <w:vertAlign w:val="superscript"/>
        </w:rPr>
        <w:t>15</w:t>
      </w:r>
      <w:r w:rsidRPr="00802CF3">
        <w:fldChar w:fldCharType="end"/>
      </w:r>
      <w:r w:rsidRPr="00802CF3">
        <w:t xml:space="preserve"> However, liberal margin of non-inferiority, wide confidence intervals and </w:t>
      </w:r>
      <w:r w:rsidRPr="00802CF3">
        <w:rPr>
          <w:rStyle w:val="Strong"/>
          <w:b w:val="0"/>
          <w:bCs w:val="0"/>
        </w:rPr>
        <w:t xml:space="preserve">the delay in randomisation with a long door to IVT time </w:t>
      </w:r>
      <w:r w:rsidRPr="00802CF3">
        <w:t>may</w:t>
      </w:r>
      <w:r w:rsidR="00A205B2" w:rsidRPr="00802CF3">
        <w:t xml:space="preserve"> have</w:t>
      </w:r>
      <w:r w:rsidRPr="00802CF3">
        <w:t xml:space="preserve"> affect</w:t>
      </w:r>
      <w:r w:rsidR="00A205B2" w:rsidRPr="00802CF3">
        <w:t>ed</w:t>
      </w:r>
      <w:r w:rsidRPr="00802CF3">
        <w:t xml:space="preserve"> the results. </w:t>
      </w:r>
      <w:r w:rsidR="008D0D02" w:rsidRPr="00802CF3">
        <w:t>Similarly</w:t>
      </w:r>
      <w:r w:rsidRPr="00802CF3">
        <w:t xml:space="preserve">, the </w:t>
      </w:r>
      <w:proofErr w:type="spellStart"/>
      <w:r w:rsidRPr="00802CF3">
        <w:t>Multicenter</w:t>
      </w:r>
      <w:proofErr w:type="spellEnd"/>
      <w:r w:rsidRPr="00802CF3">
        <w:t xml:space="preserve"> Randomized </w:t>
      </w:r>
      <w:proofErr w:type="spellStart"/>
      <w:r w:rsidRPr="00802CF3">
        <w:t>CLinical</w:t>
      </w:r>
      <w:proofErr w:type="spellEnd"/>
      <w:r w:rsidRPr="00802CF3">
        <w:t xml:space="preserve"> trial of Endovascular treatment for Acute ischemic stroke in the Netherlands- NO IV (MR CLEAN-NO IV) </w:t>
      </w:r>
      <w:r w:rsidR="00A205B2" w:rsidRPr="00802CF3">
        <w:t>with</w:t>
      </w:r>
      <w:r w:rsidRPr="00802CF3">
        <w:t xml:space="preserve"> 539 </w:t>
      </w:r>
      <w:r w:rsidR="00A205B2" w:rsidRPr="00802CF3">
        <w:t xml:space="preserve">ischaemic stroke </w:t>
      </w:r>
      <w:r w:rsidRPr="00802CF3">
        <w:t xml:space="preserve">patients, did not </w:t>
      </w:r>
      <w:r w:rsidR="008D0D02" w:rsidRPr="00802CF3">
        <w:t>identify any significant differences</w:t>
      </w:r>
      <w:r w:rsidRPr="00802CF3">
        <w:t xml:space="preserve"> of EVT alone compared with IVT plus EVT for favourable functional outcomes (adjusted OR 0.84, 95% CI 0.62 –1.15)</w:t>
      </w:r>
      <w:r w:rsidR="008D0D02" w:rsidRPr="00802CF3">
        <w:t xml:space="preserve"> as well as the rates of successful reperfusion, </w:t>
      </w:r>
      <w:proofErr w:type="spellStart"/>
      <w:r w:rsidR="008D0D02" w:rsidRPr="00802CF3">
        <w:t>sICH</w:t>
      </w:r>
      <w:proofErr w:type="spellEnd"/>
      <w:r w:rsidR="008D0D02" w:rsidRPr="00802CF3">
        <w:t xml:space="preserve"> and mortality of EVT alone compared with IVT plus EVT (</w:t>
      </w:r>
      <w:proofErr w:type="spellStart"/>
      <w:r w:rsidR="008D0D02" w:rsidRPr="00802CF3">
        <w:t>adjOR</w:t>
      </w:r>
      <w:proofErr w:type="spellEnd"/>
      <w:r w:rsidR="00C72298" w:rsidRPr="00802CF3">
        <w:t xml:space="preserve">: </w:t>
      </w:r>
      <w:r w:rsidR="008D0D02" w:rsidRPr="00802CF3">
        <w:t>0.73, 95% CI</w:t>
      </w:r>
      <w:r w:rsidR="00FA2E04" w:rsidRPr="00802CF3">
        <w:t xml:space="preserve">: </w:t>
      </w:r>
      <w:r w:rsidR="008D0D02" w:rsidRPr="00802CF3">
        <w:t xml:space="preserve">0.47–1.13, </w:t>
      </w:r>
      <w:proofErr w:type="spellStart"/>
      <w:r w:rsidR="008D0D02" w:rsidRPr="00802CF3">
        <w:t>adjOR</w:t>
      </w:r>
      <w:proofErr w:type="spellEnd"/>
      <w:r w:rsidR="00C72298" w:rsidRPr="00802CF3">
        <w:t>:</w:t>
      </w:r>
      <w:r w:rsidR="008D0D02" w:rsidRPr="00802CF3">
        <w:t xml:space="preserve"> 1.30, 95%CI</w:t>
      </w:r>
      <w:r w:rsidR="00FA2E04" w:rsidRPr="00802CF3">
        <w:t xml:space="preserve">: </w:t>
      </w:r>
      <w:r w:rsidR="008D0D02" w:rsidRPr="00802CF3">
        <w:t>0.60–2.81, adjOR</w:t>
      </w:r>
      <w:r w:rsidR="00FA2E04" w:rsidRPr="00802CF3">
        <w:t>:</w:t>
      </w:r>
      <w:r w:rsidR="008D0D02" w:rsidRPr="00802CF3">
        <w:t>1.39, 95% CI</w:t>
      </w:r>
      <w:r w:rsidR="00FA2E04" w:rsidRPr="00802CF3">
        <w:t xml:space="preserve">: </w:t>
      </w:r>
      <w:r w:rsidR="008D0D02" w:rsidRPr="00802CF3">
        <w:t>0.84–2.30, respectively).</w:t>
      </w:r>
      <w:r w:rsidRPr="00802CF3">
        <w:fldChar w:fldCharType="begin"/>
      </w:r>
      <w:r w:rsidR="00077E25" w:rsidRPr="00802CF3">
        <w:instrText xml:space="preserve"> ADDIN EN.CITE &lt;EndNote&gt;&lt;Cite&gt;&lt;Author&gt;LeCouffe&lt;/Author&gt;&lt;Year&gt;2021&lt;/Year&gt;&lt;RecNum&gt;652&lt;/RecNum&gt;&lt;DisplayText&gt;&lt;style face="superscript"&gt;16&lt;/style&gt;&lt;/DisplayText&gt;&lt;record&gt;&lt;rec-number&gt;652&lt;/rec-number&gt;&lt;foreign-keys&gt;&lt;key app="EN" db-id="s25aap0ajwzfpaewadwxtr55spe5drff02zt" timestamp="1649335445" guid="1f1d05c8-b36c-415e-b6d4-a062cbee1326"&gt;652&lt;/key&gt;&lt;/foreign-keys&gt;&lt;ref-type name="Journal Article"&gt;17&lt;/ref-type&gt;&lt;contributors&gt;&lt;authors&gt;&lt;author&gt;LeCouffe, Natalie E&lt;/author&gt;&lt;author&gt;Kappelhof, Manon&lt;/author&gt;&lt;author&gt;Treurniet, Kilian M&lt;/author&gt;&lt;author&gt;Rinkel, Leon A&lt;/author&gt;&lt;author&gt;Bruggeman, Agnetha E&lt;/author&gt;&lt;author&gt;Berkhemer, Olvert A&lt;/author&gt;&lt;author&gt;Wolff, Lennard&lt;/author&gt;&lt;author&gt;van Voorst, Henk&lt;/author&gt;&lt;author&gt;Tolhuisen, Manon L&lt;/author&gt;&lt;author&gt;Dippel, Diederik WJ&lt;/author&gt;&lt;/authors&gt;&lt;/contributors&gt;&lt;titles&gt;&lt;title&gt;A randomized trial of intravenous alteplase before endovascular treatment for stroke&lt;/title&gt;&lt;secondary-title&gt;New England Journal of Medicine&lt;/secondary-title&gt;&lt;/titles&gt;&lt;periodical&gt;&lt;full-title&gt;New England Journal of Medicine&lt;/full-title&gt;&lt;/periodical&gt;&lt;pages&gt;1833-1844&lt;/pages&gt;&lt;volume&gt;385&lt;/volume&gt;&lt;number&gt;20&lt;/number&gt;&lt;dates&gt;&lt;year&gt;2021&lt;/year&gt;&lt;/dates&gt;&lt;isbn&gt;0028-4793&lt;/isbn&gt;&lt;urls&gt;&lt;/urls&gt;&lt;/record&gt;&lt;/Cite&gt;&lt;/EndNote&gt;</w:instrText>
      </w:r>
      <w:r w:rsidRPr="00802CF3">
        <w:fldChar w:fldCharType="separate"/>
      </w:r>
      <w:r w:rsidR="00077E25" w:rsidRPr="00802CF3">
        <w:rPr>
          <w:noProof/>
          <w:vertAlign w:val="superscript"/>
        </w:rPr>
        <w:t>16</w:t>
      </w:r>
      <w:r w:rsidRPr="00802CF3">
        <w:fldChar w:fldCharType="end"/>
      </w:r>
      <w:r w:rsidRPr="00802CF3">
        <w:t xml:space="preserve"> Subsequently</w:t>
      </w:r>
      <w:r w:rsidRPr="00802CF3">
        <w:rPr>
          <w:rStyle w:val="Strong"/>
          <w:b w:val="0"/>
          <w:bCs w:val="0"/>
        </w:rPr>
        <w:t>, a meta-analysis of six randomised controlled trials</w:t>
      </w:r>
      <w:r w:rsidR="004A6EB8" w:rsidRPr="00802CF3">
        <w:rPr>
          <w:rStyle w:val="Strong"/>
          <w:b w:val="0"/>
          <w:bCs w:val="0"/>
        </w:rPr>
        <w:t xml:space="preserve"> including 2331 patients with acute ischaemic stroke which compared </w:t>
      </w:r>
      <w:r w:rsidRPr="00802CF3">
        <w:rPr>
          <w:rStyle w:val="Strong"/>
          <w:b w:val="0"/>
          <w:bCs w:val="0"/>
        </w:rPr>
        <w:t>EVT alone vs. bridging therapy</w:t>
      </w:r>
      <w:r w:rsidR="004A6EB8" w:rsidRPr="00802CF3">
        <w:rPr>
          <w:rStyle w:val="Strong"/>
          <w:b w:val="0"/>
          <w:bCs w:val="0"/>
        </w:rPr>
        <w:t xml:space="preserve">, </w:t>
      </w:r>
      <w:r w:rsidRPr="00802CF3">
        <w:rPr>
          <w:rStyle w:val="Strong"/>
          <w:b w:val="0"/>
          <w:bCs w:val="0"/>
        </w:rPr>
        <w:t xml:space="preserve">did not </w:t>
      </w:r>
      <w:r w:rsidR="004A6EB8" w:rsidRPr="00802CF3">
        <w:rPr>
          <w:rStyle w:val="Strong"/>
          <w:b w:val="0"/>
          <w:bCs w:val="0"/>
        </w:rPr>
        <w:t>identify</w:t>
      </w:r>
      <w:r w:rsidRPr="00802CF3">
        <w:rPr>
          <w:rStyle w:val="Strong"/>
          <w:b w:val="0"/>
          <w:bCs w:val="0"/>
        </w:rPr>
        <w:t xml:space="preserve"> </w:t>
      </w:r>
      <w:r w:rsidR="006E42C5" w:rsidRPr="00802CF3">
        <w:rPr>
          <w:rStyle w:val="Strong"/>
          <w:b w:val="0"/>
          <w:bCs w:val="0"/>
        </w:rPr>
        <w:t xml:space="preserve">difference in </w:t>
      </w:r>
      <w:r w:rsidRPr="00802CF3">
        <w:rPr>
          <w:rStyle w:val="Strong"/>
          <w:b w:val="0"/>
          <w:bCs w:val="0"/>
        </w:rPr>
        <w:t>good functional outcome (OR</w:t>
      </w:r>
      <w:r w:rsidR="00C72298" w:rsidRPr="00802CF3">
        <w:rPr>
          <w:rStyle w:val="Strong"/>
          <w:b w:val="0"/>
          <w:bCs w:val="0"/>
        </w:rPr>
        <w:t>:</w:t>
      </w:r>
      <w:r w:rsidRPr="00802CF3">
        <w:rPr>
          <w:rStyle w:val="Strong"/>
          <w:b w:val="0"/>
          <w:bCs w:val="0"/>
        </w:rPr>
        <w:t xml:space="preserve"> 0.92</w:t>
      </w:r>
      <w:r w:rsidR="00C72298" w:rsidRPr="00802CF3">
        <w:rPr>
          <w:rStyle w:val="Strong"/>
          <w:b w:val="0"/>
          <w:bCs w:val="0"/>
        </w:rPr>
        <w:t xml:space="preserve">, </w:t>
      </w:r>
      <w:r w:rsidRPr="00802CF3">
        <w:rPr>
          <w:rStyle w:val="Strong"/>
          <w:b w:val="0"/>
          <w:bCs w:val="0"/>
        </w:rPr>
        <w:t>95% CI</w:t>
      </w:r>
      <w:r w:rsidR="00C72298" w:rsidRPr="00802CF3">
        <w:rPr>
          <w:rStyle w:val="Strong"/>
          <w:b w:val="0"/>
          <w:bCs w:val="0"/>
        </w:rPr>
        <w:t xml:space="preserve">: </w:t>
      </w:r>
      <w:r w:rsidRPr="00802CF3">
        <w:rPr>
          <w:rStyle w:val="Strong"/>
          <w:b w:val="0"/>
          <w:bCs w:val="0"/>
        </w:rPr>
        <w:t xml:space="preserve">0.80–1.07), </w:t>
      </w:r>
      <w:proofErr w:type="spellStart"/>
      <w:r w:rsidRPr="00802CF3">
        <w:rPr>
          <w:rStyle w:val="Strong"/>
          <w:b w:val="0"/>
          <w:bCs w:val="0"/>
        </w:rPr>
        <w:t>sICH</w:t>
      </w:r>
      <w:proofErr w:type="spellEnd"/>
      <w:r w:rsidRPr="00802CF3">
        <w:rPr>
          <w:rStyle w:val="Strong"/>
          <w:b w:val="0"/>
          <w:bCs w:val="0"/>
        </w:rPr>
        <w:t xml:space="preserve"> (OR</w:t>
      </w:r>
      <w:r w:rsidR="00C72298" w:rsidRPr="00802CF3">
        <w:rPr>
          <w:rStyle w:val="Strong"/>
          <w:b w:val="0"/>
          <w:bCs w:val="0"/>
        </w:rPr>
        <w:t xml:space="preserve">: </w:t>
      </w:r>
      <w:r w:rsidRPr="00802CF3">
        <w:rPr>
          <w:rStyle w:val="Strong"/>
          <w:b w:val="0"/>
          <w:bCs w:val="0"/>
        </w:rPr>
        <w:t>0.77</w:t>
      </w:r>
      <w:r w:rsidR="00C72298" w:rsidRPr="00802CF3">
        <w:rPr>
          <w:rStyle w:val="Strong"/>
          <w:b w:val="0"/>
          <w:bCs w:val="0"/>
        </w:rPr>
        <w:t xml:space="preserve">, </w:t>
      </w:r>
      <w:r w:rsidRPr="00802CF3">
        <w:rPr>
          <w:rStyle w:val="Strong"/>
          <w:b w:val="0"/>
          <w:bCs w:val="0"/>
        </w:rPr>
        <w:t>95% CI</w:t>
      </w:r>
      <w:r w:rsidR="00C72298" w:rsidRPr="00802CF3">
        <w:rPr>
          <w:rStyle w:val="Strong"/>
          <w:b w:val="0"/>
          <w:bCs w:val="0"/>
        </w:rPr>
        <w:t xml:space="preserve">: </w:t>
      </w:r>
      <w:r w:rsidRPr="00802CF3">
        <w:rPr>
          <w:rStyle w:val="Strong"/>
          <w:b w:val="0"/>
          <w:bCs w:val="0"/>
        </w:rPr>
        <w:t>0.52–1.13), and all-cause mortality (OR</w:t>
      </w:r>
      <w:r w:rsidR="00C72298" w:rsidRPr="00802CF3">
        <w:rPr>
          <w:rStyle w:val="Strong"/>
          <w:b w:val="0"/>
          <w:bCs w:val="0"/>
        </w:rPr>
        <w:t>:</w:t>
      </w:r>
      <w:r w:rsidRPr="00802CF3">
        <w:rPr>
          <w:rStyle w:val="Strong"/>
          <w:b w:val="0"/>
          <w:bCs w:val="0"/>
        </w:rPr>
        <w:t xml:space="preserve"> 1.06</w:t>
      </w:r>
      <w:r w:rsidR="00C72298" w:rsidRPr="00802CF3">
        <w:rPr>
          <w:rStyle w:val="Strong"/>
          <w:b w:val="0"/>
          <w:bCs w:val="0"/>
        </w:rPr>
        <w:t xml:space="preserve">, </w:t>
      </w:r>
      <w:r w:rsidRPr="00802CF3">
        <w:rPr>
          <w:rStyle w:val="Strong"/>
          <w:b w:val="0"/>
          <w:bCs w:val="0"/>
        </w:rPr>
        <w:t>95%CI</w:t>
      </w:r>
      <w:r w:rsidR="00C72298" w:rsidRPr="00802CF3">
        <w:rPr>
          <w:rStyle w:val="Strong"/>
          <w:b w:val="0"/>
          <w:bCs w:val="0"/>
        </w:rPr>
        <w:t>:</w:t>
      </w:r>
      <w:r w:rsidRPr="00802CF3">
        <w:rPr>
          <w:rStyle w:val="Strong"/>
          <w:b w:val="0"/>
          <w:bCs w:val="0"/>
        </w:rPr>
        <w:t xml:space="preserve"> 0.84–1.35), </w:t>
      </w:r>
      <w:r w:rsidR="004A6EB8" w:rsidRPr="00802CF3">
        <w:rPr>
          <w:rStyle w:val="Strong"/>
          <w:b w:val="0"/>
          <w:bCs w:val="0"/>
        </w:rPr>
        <w:t xml:space="preserve">although there </w:t>
      </w:r>
      <w:r w:rsidR="00712B43" w:rsidRPr="00802CF3">
        <w:rPr>
          <w:rStyle w:val="Strong"/>
          <w:b w:val="0"/>
          <w:bCs w:val="0"/>
        </w:rPr>
        <w:t>were</w:t>
      </w:r>
      <w:r w:rsidR="004A6EB8" w:rsidRPr="00802CF3">
        <w:rPr>
          <w:rStyle w:val="Strong"/>
          <w:b w:val="0"/>
          <w:bCs w:val="0"/>
        </w:rPr>
        <w:t xml:space="preserve"> better recanalization rates in patients treated with bridging therapy (OR</w:t>
      </w:r>
      <w:r w:rsidR="00C72298" w:rsidRPr="00802CF3">
        <w:rPr>
          <w:rStyle w:val="Strong"/>
          <w:b w:val="0"/>
          <w:bCs w:val="0"/>
        </w:rPr>
        <w:t xml:space="preserve">: </w:t>
      </w:r>
      <w:r w:rsidR="004A6EB8" w:rsidRPr="00802CF3">
        <w:rPr>
          <w:rStyle w:val="Strong"/>
          <w:b w:val="0"/>
          <w:bCs w:val="0"/>
        </w:rPr>
        <w:t>0.72, 95%CI</w:t>
      </w:r>
      <w:r w:rsidR="00C72298" w:rsidRPr="00802CF3">
        <w:rPr>
          <w:rStyle w:val="Strong"/>
          <w:b w:val="0"/>
          <w:bCs w:val="0"/>
        </w:rPr>
        <w:t>:</w:t>
      </w:r>
      <w:r w:rsidR="004A6EB8" w:rsidRPr="00802CF3">
        <w:rPr>
          <w:rStyle w:val="Strong"/>
          <w:b w:val="0"/>
          <w:bCs w:val="0"/>
        </w:rPr>
        <w:t xml:space="preserve"> 0.57-0.92)</w:t>
      </w:r>
      <w:r w:rsidR="00712B43" w:rsidRPr="00802CF3">
        <w:rPr>
          <w:rStyle w:val="Strong"/>
          <w:b w:val="0"/>
          <w:bCs w:val="0"/>
        </w:rPr>
        <w:t>,</w:t>
      </w:r>
      <w:r w:rsidR="004A6EB8" w:rsidRPr="00802CF3">
        <w:rPr>
          <w:rStyle w:val="Strong"/>
          <w:b w:val="0"/>
          <w:bCs w:val="0"/>
        </w:rPr>
        <w:t xml:space="preserve"> </w:t>
      </w:r>
      <w:r w:rsidR="00712B43" w:rsidRPr="00802CF3">
        <w:rPr>
          <w:rStyle w:val="Strong"/>
          <w:b w:val="0"/>
          <w:bCs w:val="0"/>
        </w:rPr>
        <w:t xml:space="preserve">while </w:t>
      </w:r>
      <w:r w:rsidRPr="00802CF3">
        <w:rPr>
          <w:rStyle w:val="Strong"/>
          <w:b w:val="0"/>
          <w:bCs w:val="0"/>
        </w:rPr>
        <w:t xml:space="preserve">the </w:t>
      </w:r>
      <w:r w:rsidR="00712B43" w:rsidRPr="00802CF3">
        <w:rPr>
          <w:rStyle w:val="Strong"/>
          <w:b w:val="0"/>
          <w:bCs w:val="0"/>
        </w:rPr>
        <w:t>odds</w:t>
      </w:r>
      <w:r w:rsidRPr="00802CF3">
        <w:rPr>
          <w:rStyle w:val="Strong"/>
          <w:b w:val="0"/>
          <w:bCs w:val="0"/>
        </w:rPr>
        <w:t xml:space="preserve"> of any </w:t>
      </w:r>
      <w:r w:rsidR="004A6EB8" w:rsidRPr="00802CF3">
        <w:rPr>
          <w:rStyle w:val="Strong"/>
          <w:b w:val="0"/>
          <w:bCs w:val="0"/>
        </w:rPr>
        <w:t xml:space="preserve">intracranial </w:t>
      </w:r>
      <w:r w:rsidR="00236FC1" w:rsidRPr="00802CF3">
        <w:rPr>
          <w:rStyle w:val="Strong"/>
          <w:b w:val="0"/>
          <w:bCs w:val="0"/>
        </w:rPr>
        <w:t>haemorrhage</w:t>
      </w:r>
      <w:r w:rsidRPr="00802CF3">
        <w:rPr>
          <w:rStyle w:val="Strong"/>
          <w:b w:val="0"/>
          <w:bCs w:val="0"/>
        </w:rPr>
        <w:t xml:space="preserve"> w</w:t>
      </w:r>
      <w:r w:rsidR="00712B43" w:rsidRPr="00802CF3">
        <w:rPr>
          <w:rStyle w:val="Strong"/>
          <w:b w:val="0"/>
          <w:bCs w:val="0"/>
        </w:rPr>
        <w:t>ere</w:t>
      </w:r>
      <w:r w:rsidRPr="00802CF3">
        <w:rPr>
          <w:rStyle w:val="Strong"/>
          <w:b w:val="0"/>
          <w:bCs w:val="0"/>
        </w:rPr>
        <w:t xml:space="preserve"> less in EVT alone group (OR, 0.80</w:t>
      </w:r>
      <w:r w:rsidR="00C72298" w:rsidRPr="00802CF3">
        <w:rPr>
          <w:rStyle w:val="Strong"/>
          <w:b w:val="0"/>
          <w:bCs w:val="0"/>
        </w:rPr>
        <w:t xml:space="preserve">, </w:t>
      </w:r>
      <w:r w:rsidRPr="00802CF3">
        <w:rPr>
          <w:rStyle w:val="Strong"/>
          <w:b w:val="0"/>
          <w:bCs w:val="0"/>
        </w:rPr>
        <w:t>95% CI, 0.66–0.96</w:t>
      </w:r>
      <w:r w:rsidR="00C72298" w:rsidRPr="00802CF3">
        <w:rPr>
          <w:rStyle w:val="Strong"/>
          <w:b w:val="0"/>
          <w:bCs w:val="0"/>
        </w:rPr>
        <w:t>)</w:t>
      </w:r>
      <w:r w:rsidRPr="00802CF3">
        <w:rPr>
          <w:rStyle w:val="Strong"/>
          <w:b w:val="0"/>
          <w:bCs w:val="0"/>
        </w:rPr>
        <w:t>.</w:t>
      </w:r>
      <w:r w:rsidRPr="00802CF3">
        <w:rPr>
          <w:rStyle w:val="Strong"/>
          <w:b w:val="0"/>
          <w:bCs w:val="0"/>
        </w:rPr>
        <w:fldChar w:fldCharType="begin"/>
      </w:r>
      <w:r w:rsidRPr="00802CF3">
        <w:rPr>
          <w:rStyle w:val="Strong"/>
          <w:b w:val="0"/>
          <w:bCs w:val="0"/>
        </w:rPr>
        <w:instrText xml:space="preserve"> ADDIN EN.CITE &lt;EndNote&gt;&lt;Cite&gt;&lt;Author&gt;Turc&lt;/Author&gt;&lt;Year&gt;2022&lt;/Year&gt;&lt;RecNum&gt;629&lt;/RecNum&gt;&lt;DisplayText&gt;&lt;style face="superscript"&gt;2&lt;/style&gt;&lt;/DisplayText&gt;&lt;record&gt;&lt;rec-number&gt;629&lt;/rec-number&gt;&lt;foreign-keys&gt;&lt;key app="EN" db-id="s25aap0ajwzfpaewadwxtr55spe5drff02zt" timestamp="1648488153" guid="f91dcd4c-1c4f-4f84-ac04-0954aa2bb867"&gt;629&lt;/key&gt;&lt;/foreign-keys&gt;&lt;ref-type name="Journal Article"&gt;17&lt;/ref-type&gt;&lt;contributors&gt;&lt;authors&gt;&lt;author&gt;Turc, Guillaume&lt;/author&gt;&lt;author&gt;Tsivgoulis, Georgios&lt;/author&gt;&lt;author&gt;Audebert, Heinrich J&lt;/author&gt;&lt;author&gt;Boogaarts, Hieronymus&lt;/author&gt;&lt;author&gt;Bhogal, Pervinder&lt;/author&gt;&lt;author&gt;De Marchis, Gian Marco&lt;/author&gt;&lt;author&gt;Fonseca, Ana Catarina&lt;/author&gt;&lt;author&gt;Khatri, Pooja&lt;/author&gt;&lt;author&gt;Mazighi, Mikaël&lt;/author&gt;&lt;author&gt;Pérez de la Ossa, Natalia&lt;/author&gt;&lt;author&gt;Schellinger, Peter D&lt;/author&gt;&lt;author&gt;Strbian, Daniel&lt;/author&gt;&lt;author&gt;Toni, Danilo&lt;/author&gt;&lt;author&gt;White, Philip&lt;/author&gt;&lt;author&gt;Whiteley, William&lt;/author&gt;&lt;author&gt;Zini, Andrea&lt;/author&gt;&lt;author&gt;van Zwam, Wim&lt;/author&gt;&lt;author&gt;Fiehler, Jens&lt;/author&gt;&lt;/authors&gt;&lt;/contributors&gt;&lt;titles&gt;&lt;title&gt;European Stroke Organisation (ESO)–European Society for Minimally Invasive Neurological Therapy (ESMINT) expedited recommendation on indication for intravenous thrombolysis before mechanical thrombectomy in patients with acute ischemic stroke and anterior circulation large vessel occlusion&lt;/title&gt;&lt;secondary-title&gt;Journal of NeuroInterventional Surgery&lt;/secondary-title&gt;&lt;/titles&gt;&lt;periodical&gt;&lt;full-title&gt;Journal of NeuroInterventional Surgery&lt;/full-title&gt;&lt;/periodical&gt;&lt;pages&gt;209-227&lt;/pages&gt;&lt;volume&gt;14&lt;/volume&gt;&lt;number&gt;3&lt;/number&gt;&lt;dates&gt;&lt;year&gt;2022&lt;/year&gt;&lt;/dates&gt;&lt;urls&gt;&lt;related-urls&gt;&lt;url&gt;https://jnis.bmj.com/content/neurintsurg/14/3/209.full.pdf&lt;/url&gt;&lt;/related-urls&gt;&lt;/urls&gt;&lt;electronic-resource-num&gt;10.1136/neurintsurg-2021-018589&lt;/electronic-resource-num&gt;&lt;/record&gt;&lt;/Cite&gt;&lt;/EndNote&gt;</w:instrText>
      </w:r>
      <w:r w:rsidRPr="00802CF3">
        <w:rPr>
          <w:rStyle w:val="Strong"/>
          <w:b w:val="0"/>
          <w:bCs w:val="0"/>
        </w:rPr>
        <w:fldChar w:fldCharType="separate"/>
      </w:r>
      <w:r w:rsidRPr="00802CF3">
        <w:rPr>
          <w:rStyle w:val="Strong"/>
          <w:b w:val="0"/>
          <w:bCs w:val="0"/>
          <w:noProof/>
          <w:vertAlign w:val="superscript"/>
        </w:rPr>
        <w:t>2</w:t>
      </w:r>
      <w:r w:rsidRPr="00802CF3">
        <w:rPr>
          <w:rStyle w:val="Strong"/>
          <w:b w:val="0"/>
          <w:bCs w:val="0"/>
        </w:rPr>
        <w:fldChar w:fldCharType="end"/>
      </w:r>
      <w:r w:rsidRPr="00802CF3">
        <w:rPr>
          <w:rStyle w:val="Strong"/>
        </w:rPr>
        <w:t xml:space="preserve"> </w:t>
      </w:r>
      <w:r w:rsidRPr="00802CF3">
        <w:t xml:space="preserve">A meta-analysis of </w:t>
      </w:r>
      <w:r w:rsidR="00712B43" w:rsidRPr="00802CF3">
        <w:t>five</w:t>
      </w:r>
      <w:r w:rsidRPr="00802CF3">
        <w:t xml:space="preserve"> randomised controlled trials</w:t>
      </w:r>
      <w:r w:rsidR="00712B43" w:rsidRPr="00802CF3">
        <w:t>,</w:t>
      </w:r>
      <w:r w:rsidRPr="00802CF3">
        <w:t xml:space="preserve"> </w:t>
      </w:r>
      <w:r w:rsidR="00712B43" w:rsidRPr="00802CF3">
        <w:t xml:space="preserve">which </w:t>
      </w:r>
      <w:r w:rsidRPr="00802CF3">
        <w:t>evaluated the relationship of time to treatment to EVT outcomes, showed that earlier EVT and IVT treatment (&lt;7.3 hours from stroke onset) was associated with better functional outcomes at 90 days compared to EVT+IVT &gt;7.3 hours.</w:t>
      </w:r>
      <w:r w:rsidRPr="00802CF3">
        <w:fldChar w:fldCharType="begin">
          <w:fldData xml:space="preserve">PEVuZE5vdGU+PENpdGU+PFllYXI+MjAxNjwvWWVhcj48UmVjTnVtPjUwMTwvUmVjTnVtPjxEaXNw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</w:fldData>
        </w:fldChar>
      </w:r>
      <w:r w:rsidR="00077E25" w:rsidRPr="00802CF3">
        <w:instrText xml:space="preserve"> ADDIN EN.CITE </w:instrText>
      </w:r>
      <w:r w:rsidR="00077E25" w:rsidRPr="00802CF3">
        <w:fldChar w:fldCharType="begin">
          <w:fldData xml:space="preserve">PEVuZE5vdGU+PENpdGU+PFllYXI+MjAxNjwvWWVhcj48UmVjTnVtPjUwMTwvUmVjTnVtPjxEaXNw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</w:fldData>
        </w:fldChar>
      </w:r>
      <w:r w:rsidR="00077E25" w:rsidRPr="00802CF3">
        <w:instrText xml:space="preserve"> ADDIN EN.CITE.DATA </w:instrText>
      </w:r>
      <w:r w:rsidR="00077E25" w:rsidRPr="00802CF3">
        <w:fldChar w:fldCharType="end"/>
      </w:r>
      <w:r w:rsidRPr="00802CF3">
        <w:fldChar w:fldCharType="separate"/>
      </w:r>
      <w:r w:rsidR="00077E25" w:rsidRPr="00802CF3">
        <w:rPr>
          <w:noProof/>
          <w:vertAlign w:val="superscript"/>
        </w:rPr>
        <w:t>17</w:t>
      </w:r>
      <w:r w:rsidRPr="00802CF3">
        <w:fldChar w:fldCharType="end"/>
      </w:r>
      <w:r w:rsidRPr="00802CF3">
        <w:t> </w:t>
      </w:r>
      <w:r w:rsidR="00712B43" w:rsidRPr="00802CF3">
        <w:t xml:space="preserve"> </w:t>
      </w:r>
      <w:r w:rsidRPr="00802CF3">
        <w:t>Furthermore, an observational study with a propensity score-matched cohort suggested there was no significant difference between EVT and bridging therapy on the association with physical function at three months for patients following mild ischaemic stroke.</w:t>
      </w:r>
      <w:r w:rsidR="00A01E85" w:rsidRPr="00802CF3">
        <w:fldChar w:fldCharType="begin"/>
      </w:r>
      <w:r w:rsidR="00077E25" w:rsidRPr="00802CF3">
        <w:instrText xml:space="preserve"> ADDIN EN.CITE &lt;EndNote&gt;&lt;Cite&gt;&lt;Author&gt;Manno&lt;/Author&gt;&lt;Year&gt;2019&lt;/Year&gt;&lt;RecNum&gt;577&lt;/RecNum&gt;&lt;DisplayText&gt;&lt;style face="superscript"&gt;18&lt;/style&gt;&lt;/DisplayText&gt;&lt;record&gt;&lt;rec-number&gt;577&lt;/rec-number&gt;&lt;foreign-keys&gt;&lt;key app="EN" db-id="s25aap0ajwzfpaewadwxtr55spe5drff02zt" timestamp="1643910506" guid="c09777cb-34b0-4aca-94c5-80dd693a369d"&gt;577&lt;/key&gt;&lt;/foreign-keys&gt;&lt;ref-type name="Generic"&gt;13&lt;/ref-type&gt;&lt;contributors&gt;&lt;authors&gt;&lt;author&gt;Manno, Concetta&amp;#xD;          &lt;/author&gt;&lt;author&gt;Disanto, Giulio&amp;#xD;          &lt;/author&gt;&lt;author&gt;Bianco, Giovanni&amp;#xD;          &lt;/author&gt;&lt;author&gt;Nannoni, Stefania&amp;#xD;          &lt;/author&gt;&lt;author&gt;Heldner, Mirjam&amp;#xD;          &lt;/author&gt;&lt;author&gt;Jung, Simon&amp;#xD;          &lt;/author&gt;&lt;author&gt;Arnold, Marcel&amp;#xD;          &lt;/author&gt;&lt;author&gt;Kaesmacher, Johannes&amp;#xD;          &lt;/author&gt;&lt;author&gt;Müller, Mandy&amp;#xD;          &lt;/author&gt;&lt;author&gt;Thilemann, Sebastian&amp;#xD;          &lt;/author&gt;&lt;author&gt;Gensicke, Henrik&amp;#xD;          &lt;/author&gt;&lt;author&gt;Carrera, Emmanuel&amp;#xD;          &lt;/author&gt;&lt;author&gt;Fischer, Urs&amp;#xD;          &lt;/author&gt;&lt;author&gt;Kahles, Timo&amp;#xD;          &lt;/author&gt;&lt;author&gt;Luft, Andreas&amp;#xD;          &lt;/author&gt;&lt;author&gt;Nedeltchev, Krassen&amp;#xD;          &lt;/author&gt;&lt;author&gt;Staedler, Claudio&amp;#xD;          &lt;/author&gt;&lt;author&gt;Cianfoni, Alessandro&amp;#xD;          &lt;/author&gt;&lt;author&gt;Kägi, Georg&amp;#xD;          &lt;/author&gt;&lt;author&gt;Bonati, Leo H.&amp;#xD;          &lt;/author&gt;&lt;author&gt;Michel, Patrik&amp;#xD;          &lt;/author&gt;&lt;author&gt;Cereda, Carlo W.&amp;#xD;          &lt;/author&gt;&lt;/authors&gt;&lt;/contributors&gt;&lt;titles&gt;&lt;title&gt;Outcome of endovascular therapy in stroke with large vessel occlusion and mild symptoms&lt;/title&gt;&lt;/titles&gt;&lt;volume&gt;93&lt;/volume&gt;&lt;dates&gt;&lt;year&gt;2019&lt;/year&gt;&lt;/dates&gt;&lt;urls&gt;&lt;related-urls&gt;&lt;url&gt;https://n.neurology.org/content/neurology/93/17/e1618.full.pdf&lt;/url&gt;&lt;/related-urls&gt;&lt;/urls&gt;&lt;electronic-resource-num&gt;10.1212/WNL.0000000000008362&lt;/electronic-resource-num&gt;&lt;/record&gt;&lt;/Cite&gt;&lt;/EndNote&gt;</w:instrText>
      </w:r>
      <w:r w:rsidR="00A01E85" w:rsidRPr="00802CF3">
        <w:fldChar w:fldCharType="separate"/>
      </w:r>
      <w:r w:rsidR="00077E25" w:rsidRPr="00802CF3">
        <w:rPr>
          <w:noProof/>
          <w:vertAlign w:val="superscript"/>
        </w:rPr>
        <w:t>18</w:t>
      </w:r>
      <w:r w:rsidR="00A01E85" w:rsidRPr="00802CF3">
        <w:fldChar w:fldCharType="end"/>
      </w:r>
      <w:r w:rsidRPr="00802CF3">
        <w:t xml:space="preserve"> However, there was a statistically significant difference in stroke onset to thrombolysis or thrombectomy even after matching; this difference can be explained by varying time windows in the performance of IVT and EVT.</w:t>
      </w:r>
      <w:r w:rsidRPr="00802CF3">
        <w:fldChar w:fldCharType="begin"/>
      </w:r>
      <w:r w:rsidR="00077E25" w:rsidRPr="00802CF3">
        <w:instrText xml:space="preserve"> ADDIN EN.CITE &lt;EndNote&gt;&lt;Cite&gt;&lt;Year&gt;2019&lt;/Year&gt;&lt;RecNum&gt;500&lt;/RecNum&gt;&lt;DisplayText&gt;&lt;style face="superscript"&gt;19&lt;/style&gt;&lt;/DisplayText&gt;&lt;record&gt;&lt;rec-number&gt;500&lt;/rec-number&gt;&lt;foreign-keys&gt;&lt;key app="EN" db-id="s25aap0ajwzfpaewadwxtr55spe5drff02zt" timestamp="1643901915"&gt;500&lt;/key&gt;&lt;/foreign-keys&gt;&lt;contributors&gt;&lt;authors&gt;&lt;author&gt;&amp;#xD;            Manno, Concetta&amp;#xD;          &lt;/author&gt;&lt;author&gt;&amp;#xD;            Disanto, Giulio&amp;#xD;          &lt;/author&gt;&lt;author&gt;&amp;#xD;            Bianco, Giovanni&amp;#xD;          &lt;/author&gt;&lt;author&gt;&amp;#xD;            Nannoni, Stefania&amp;#xD;          &lt;/author&gt;&lt;author&gt;&amp;#xD;            Heldner, Mirjam&amp;#xD;          &lt;/author&gt;&lt;author&gt;&amp;#xD;            Jung, Simon&amp;#xD;          &lt;/author&gt;&lt;author&gt;&amp;#xD;            Arnold, Marcel&amp;#xD;          &lt;/author&gt;&lt;author&gt;&amp;#xD;            Kaesmacher, Johannes&amp;#xD;          &lt;/author&gt;&lt;author&gt;&amp;#xD;            Müller, Mandy&amp;#xD;          &lt;/author&gt;&lt;author&gt;&amp;#xD;            Thilemann, Sebastian&amp;#xD;          &lt;/author&gt;&lt;author&gt;&amp;#xD;            Gensicke, Henrik&amp;#xD;          &lt;/author&gt;&lt;author&gt;&amp;#xD;            Carrera, Emmanuel&amp;#xD;          &lt;/author&gt;&lt;author&gt;&amp;#xD;            Fischer, Urs&amp;#xD;          &lt;/author&gt;&lt;author&gt;&amp;#xD;            Kahles, Timo&amp;#xD;          &lt;/author&gt;&lt;author&gt;&amp;#xD;            Luft, Andreas&amp;#xD;          &lt;/author&gt;&lt;author&gt;&amp;#xD;            Nedeltchev, Krassen&amp;#xD;          &lt;/author&gt;&lt;author&gt;&amp;#xD;            Staedler, Claudio&amp;#xD;          &lt;/author&gt;&lt;author&gt;&amp;#xD;            Cianfoni, Alessandro&amp;#xD;          &lt;/author&gt;&lt;author&gt;&amp;#xD;            Kägi, Georg&amp;#xD;          &lt;/author&gt;&lt;author&gt;&amp;#xD;            Bonati, Leo H.&amp;#xD;          &lt;/author&gt;&lt;author&gt;&amp;#xD;            Michel, Patrik&amp;#xD;          &lt;/author&gt;&lt;author&gt;&amp;#xD;            Cereda, Carlo W.&amp;#xD;          &lt;/author&gt;&lt;/authors&gt;&lt;/contributors&gt;&lt;titles&gt;&lt;title&gt;Outcome of endovascular therapy in stroke with large vessel occlusion and mild symptoms&lt;/title&gt;&lt;/titles&gt;&lt;volume&gt;93&lt;/volume&gt;&lt;dates&gt;&lt;year&gt;2019&lt;/year&gt;&lt;/dates&gt;&lt;urls&gt;&lt;/urls&gt;&lt;electronic-resource-num&gt;10.1212/WNL.0000000000008362&lt;/electronic-resource-num&gt;&lt;/record&gt;&lt;/Cite&gt;&lt;/EndNote&gt;</w:instrText>
      </w:r>
      <w:r w:rsidRPr="00802CF3">
        <w:fldChar w:fldCharType="separate"/>
      </w:r>
      <w:r w:rsidR="00077E25" w:rsidRPr="00802CF3">
        <w:rPr>
          <w:noProof/>
          <w:vertAlign w:val="superscript"/>
        </w:rPr>
        <w:t>19</w:t>
      </w:r>
      <w:r w:rsidRPr="00802CF3">
        <w:fldChar w:fldCharType="end"/>
      </w:r>
      <w:r w:rsidRPr="00802CF3">
        <w:rPr>
          <w:rStyle w:val="Strong"/>
          <w:b w:val="0"/>
          <w:bCs w:val="0"/>
        </w:rPr>
        <w:t xml:space="preserve"> </w:t>
      </w:r>
      <w:r w:rsidR="00712B43" w:rsidRPr="00802CF3">
        <w:t>Although conflicting</w:t>
      </w:r>
      <w:r w:rsidRPr="00802CF3">
        <w:t xml:space="preserve">, the available evidence </w:t>
      </w:r>
      <w:r w:rsidR="00712B43" w:rsidRPr="00802CF3">
        <w:t>favours</w:t>
      </w:r>
      <w:r w:rsidRPr="00802CF3">
        <w:t xml:space="preserve"> the treatment with bridging therapy in patients with ischaemic stroke (≤4.5 hrs of stroke onset) who are eligible for both treatments over the EVT alone.</w:t>
      </w:r>
      <w:r w:rsidR="00A01E85" w:rsidRPr="00802CF3">
        <w:fldChar w:fldCharType="begin"/>
      </w:r>
      <w:r w:rsidR="00A01E85" w:rsidRPr="00802CF3">
        <w:instrText xml:space="preserve"> ADDIN EN.CITE &lt;EndNote&gt;&lt;Cite&gt;&lt;Author&gt;Turc&lt;/Author&gt;&lt;Year&gt;2022&lt;/Year&gt;&lt;RecNum&gt;629&lt;/RecNum&gt;&lt;DisplayText&gt;&lt;style face="superscript"&gt;2&lt;/style&gt;&lt;/DisplayText&gt;&lt;record&gt;&lt;rec-number&gt;629&lt;/rec-number&gt;&lt;foreign-keys&gt;&lt;key app="EN" db-id="s25aap0ajwzfpaewadwxtr55spe5drff02zt" timestamp="1648488153" guid="f91dcd4c-1c4f-4f84-ac04-0954aa2bb867"&gt;629&lt;/key&gt;&lt;/foreign-keys&gt;&lt;ref-type name="Journal Article"&gt;17&lt;/ref-type&gt;&lt;contributors&gt;&lt;authors&gt;&lt;author&gt;Turc, Guillaume&lt;/author&gt;&lt;author&gt;Tsivgoulis, Georgios&lt;/author&gt;&lt;author&gt;Audebert, Heinrich J&lt;/author&gt;&lt;author&gt;Boogaarts, Hieronymus&lt;/author&gt;&lt;author&gt;Bhogal, Pervinder&lt;/author&gt;&lt;author&gt;De Marchis, Gian Marco&lt;/author&gt;&lt;author&gt;Fonseca, Ana Catarina&lt;/author&gt;&lt;author&gt;Khatri, Pooja&lt;/author&gt;&lt;author&gt;Mazighi, Mikaël&lt;/author&gt;&lt;author&gt;Pérez de la Ossa, Natalia&lt;/author&gt;&lt;author&gt;Schellinger, Peter D&lt;/author&gt;&lt;author&gt;Strbian, Daniel&lt;/author&gt;&lt;author&gt;Toni, Danilo&lt;/author&gt;&lt;author&gt;White, Philip&lt;/author&gt;&lt;author&gt;Whiteley, William&lt;/author&gt;&lt;author&gt;Zini, Andrea&lt;/author&gt;&lt;author&gt;van Zwam, Wim&lt;/author&gt;&lt;author&gt;Fiehler, Jens&lt;/author&gt;&lt;/authors&gt;&lt;/contributors&gt;&lt;titles&gt;&lt;title&gt;European Stroke Organisation (ESO)–European Society for Minimally Invasive Neurological Therapy (ESMINT) expedited recommendation on indication for intravenous thrombolysis before mechanical thrombectomy in patients with acute ischemic stroke and anterior circulation large vessel occlusion&lt;/title&gt;&lt;secondary-title&gt;Journal of NeuroInterventional Surgery&lt;/secondary-title&gt;&lt;/titles&gt;&lt;periodical&gt;&lt;full-title&gt;Journal of NeuroInterventional Surgery&lt;/full-title&gt;&lt;/periodical&gt;&lt;pages&gt;209-227&lt;/pages&gt;&lt;volume&gt;14&lt;/volume&gt;&lt;number&gt;3&lt;/number&gt;&lt;dates&gt;&lt;year&gt;2022&lt;/year&gt;&lt;/dates&gt;&lt;urls&gt;&lt;related-urls&gt;&lt;url&gt;https://jnis.bmj.com/content/neurintsurg/14/3/209.full.pdf&lt;/url&gt;&lt;/related-urls&gt;&lt;/urls&gt;&lt;electronic-resource-num&gt;10.1136/neurintsurg-2021-018589&lt;/electronic-resource-num&gt;&lt;/record&gt;&lt;/Cite&gt;&lt;/EndNote&gt;</w:instrText>
      </w:r>
      <w:r w:rsidR="00A01E85" w:rsidRPr="00802CF3">
        <w:fldChar w:fldCharType="separate"/>
      </w:r>
      <w:r w:rsidR="00A01E85" w:rsidRPr="00802CF3">
        <w:rPr>
          <w:noProof/>
          <w:vertAlign w:val="superscript"/>
        </w:rPr>
        <w:t>2</w:t>
      </w:r>
      <w:r w:rsidR="00A01E85" w:rsidRPr="00802CF3">
        <w:fldChar w:fldCharType="end"/>
      </w:r>
      <w:r w:rsidRPr="00802CF3">
        <w:t xml:space="preserve"> </w:t>
      </w:r>
    </w:p>
    <w:p w14:paraId="255BB44E" w14:textId="77777777" w:rsidR="002C113B" w:rsidRPr="00802CF3" w:rsidRDefault="00177681" w:rsidP="00711EA8">
      <w:pPr>
        <w:pStyle w:val="NormalWeb"/>
        <w:spacing w:before="0" w:beforeAutospacing="0" w:after="0" w:afterAutospacing="0" w:line="480" w:lineRule="auto"/>
        <w:jc w:val="both"/>
      </w:pPr>
      <w:r w:rsidRPr="00802CF3">
        <w:t xml:space="preserve">Although, alteplase remains the standard-of-care in IVT, </w:t>
      </w:r>
      <w:proofErr w:type="spellStart"/>
      <w:r w:rsidRPr="00802CF3">
        <w:t>tenecteplase</w:t>
      </w:r>
      <w:proofErr w:type="spellEnd"/>
      <w:r w:rsidRPr="00802CF3">
        <w:t xml:space="preserve"> may be a safe and effective alternative in patients undergoing both IVT and EVT.</w:t>
      </w:r>
      <w:r w:rsidR="00A01E85" w:rsidRPr="00802CF3">
        <w:fldChar w:fldCharType="begin"/>
      </w:r>
      <w:r w:rsidR="00077E25" w:rsidRPr="00802CF3">
        <w:instrText xml:space="preserve"> ADDIN EN.CITE &lt;EndNote&gt;&lt;Cite&gt;&lt;Author&gt;Berge&lt;/Author&gt;&lt;Year&gt;2021&lt;/Year&gt;&lt;RecNum&gt;626&lt;/RecNum&gt;&lt;DisplayText&gt;&lt;style face="superscript"&gt;13&lt;/style&gt;&lt;/DisplayText&gt;&lt;record&gt;&lt;rec-number&gt;626&lt;/rec-number&gt;&lt;foreign-keys&gt;&lt;key app="EN" db-id="s25aap0ajwzfpaewadwxtr55spe5drff02zt" timestamp="1648219254" guid="11d284d1-0477-4e97-acb2-0f95becaa689"&gt;626&lt;/key&gt;&lt;/foreign-keys&gt;&lt;ref-type name="Journal Article"&gt;17&lt;/ref-type&gt;&lt;contributors&gt;&lt;authors&gt;&lt;author&gt;Berge, Eivind&lt;/author&gt;&lt;author&gt;Whiteley, William&lt;/author&gt;&lt;author&gt;Audebert, Heinrich&lt;/author&gt;&lt;author&gt;De Marchis, GM&lt;/author&gt;&lt;author&gt;Fonseca, Ana Catarina&lt;/author&gt;&lt;author&gt;Padiglioni, Chiara&lt;/author&gt;&lt;author&gt;Pérez de la Ossa, Natalia&lt;/author&gt;&lt;author&gt;Strbian, Daniel&lt;/author&gt;&lt;author&gt;Tsivgoulis, Georgios&lt;/author&gt;&lt;author&gt;Turc, Guillaume&lt;/author&gt;&lt;/authors&gt;&lt;/contributors&gt;&lt;titles&gt;&lt;title&gt;European Stroke Organisation (ESO) guidelines on intravenous thrombolysis for acute ischaemic stroke&lt;/title&gt;&lt;secondary-title&gt;European Stroke Journal&lt;/secondary-title&gt;&lt;/titles&gt;&lt;periodical&gt;&lt;full-title&gt;European Stroke Journal&lt;/full-title&gt;&lt;/periodical&gt;&lt;pages&gt;I-LXII&lt;/pages&gt;&lt;volume&gt;6&lt;/volume&gt;&lt;number&gt;1&lt;/number&gt;&lt;keywords&gt;&lt;keyword&gt;Ischaemic stroke,thrombolysis,fibrinolysis,recommendations,thrombectomy&lt;/keyword&gt;&lt;/keywords&gt;&lt;dates&gt;&lt;year&gt;2021&lt;/year&gt;&lt;/dates&gt;&lt;accession-num&gt;33817340&lt;/accession-num&gt;&lt;urls&gt;&lt;related-urls&gt;&lt;url&gt;https://journals.sagepub.com/doi/abs/10.1177/2396987321989865&lt;/url&gt;&lt;/related-urls&gt;&lt;/urls&gt;&lt;electronic-resource-num&gt;10.1177/2396987321989865&lt;/electronic-resource-num&gt;&lt;/record&gt;&lt;/Cite&gt;&lt;/EndNote&gt;</w:instrText>
      </w:r>
      <w:r w:rsidR="00A01E85" w:rsidRPr="00802CF3">
        <w:fldChar w:fldCharType="separate"/>
      </w:r>
      <w:r w:rsidR="00077E25" w:rsidRPr="00802CF3">
        <w:rPr>
          <w:noProof/>
          <w:vertAlign w:val="superscript"/>
        </w:rPr>
        <w:t>13</w:t>
      </w:r>
      <w:r w:rsidR="00A01E85" w:rsidRPr="00802CF3">
        <w:fldChar w:fldCharType="end"/>
      </w:r>
      <w:r w:rsidRPr="00802CF3">
        <w:t xml:space="preserve"> </w:t>
      </w:r>
      <w:r w:rsidR="00A66918" w:rsidRPr="00802CF3">
        <w:t>One small randomised control</w:t>
      </w:r>
      <w:r w:rsidR="00560308" w:rsidRPr="00802CF3">
        <w:t>led trial</w:t>
      </w:r>
      <w:r w:rsidR="00A66918" w:rsidRPr="00802CF3">
        <w:t xml:space="preserve"> </w:t>
      </w:r>
      <w:r w:rsidR="00655FE5" w:rsidRPr="00802CF3">
        <w:t xml:space="preserve">including </w:t>
      </w:r>
      <w:r w:rsidR="00A66918" w:rsidRPr="00802CF3">
        <w:t xml:space="preserve">202 patients with </w:t>
      </w:r>
      <w:r w:rsidR="000C5BE7" w:rsidRPr="00802CF3">
        <w:t xml:space="preserve">anterior and basilar ischaemic stroke eligible for EVT, showed </w:t>
      </w:r>
      <w:r w:rsidR="00A80A2C" w:rsidRPr="00802CF3">
        <w:t xml:space="preserve">higher </w:t>
      </w:r>
      <w:proofErr w:type="spellStart"/>
      <w:r w:rsidR="00A80A2C" w:rsidRPr="00802CF3">
        <w:t>recanalisation</w:t>
      </w:r>
      <w:proofErr w:type="spellEnd"/>
      <w:r w:rsidR="00A80A2C" w:rsidRPr="00802CF3">
        <w:t xml:space="preserve"> rate, borderline association with better functional outcomes and similar proportions of </w:t>
      </w:r>
      <w:proofErr w:type="spellStart"/>
      <w:r w:rsidR="00A80A2C" w:rsidRPr="00802CF3">
        <w:t>sICH</w:t>
      </w:r>
      <w:proofErr w:type="spellEnd"/>
      <w:r w:rsidR="002410D7" w:rsidRPr="00802CF3">
        <w:t xml:space="preserve"> in patient treated </w:t>
      </w:r>
      <w:proofErr w:type="spellStart"/>
      <w:r w:rsidR="002410D7" w:rsidRPr="00802CF3">
        <w:t>tenecteplase</w:t>
      </w:r>
      <w:proofErr w:type="spellEnd"/>
      <w:r w:rsidR="002410D7" w:rsidRPr="00802CF3">
        <w:t xml:space="preserve"> compared to alteplase</w:t>
      </w:r>
      <w:r w:rsidR="00A80A2C" w:rsidRPr="00802CF3">
        <w:t>.</w:t>
      </w:r>
      <w:r w:rsidR="0007194E" w:rsidRPr="00802CF3">
        <w:fldChar w:fldCharType="begin"/>
      </w:r>
      <w:r w:rsidR="00077E25" w:rsidRPr="00802CF3">
        <w:instrText xml:space="preserve"> ADDIN EN.CITE &lt;EndNote&gt;&lt;Cite&gt;&lt;Author&gt;Campbell&lt;/Author&gt;&lt;Year&gt;2018&lt;/Year&gt;&lt;RecNum&gt;653&lt;/RecNum&gt;&lt;DisplayText&gt;&lt;style face="superscript"&gt;20&lt;/style&gt;&lt;/DisplayText&gt;&lt;record&gt;&lt;rec-number&gt;653&lt;/rec-number&gt;&lt;foreign-keys&gt;&lt;key app="EN" db-id="s25aap0ajwzfpaewadwxtr55spe5drff02zt" timestamp="1649423578" guid="8bcfb70a-0837-4806-b848-1f437aad1eaf"&gt;653&lt;/key&gt;&lt;/foreign-keys&gt;&lt;ref-type name="Journal Article"&gt;17&lt;/ref-type&gt;&lt;contributors&gt;&lt;authors&gt;&lt;author&gt;Campbell, Bruce CV&lt;/author&gt;&lt;author&gt;Mitchell, Peter J&lt;/author&gt;&lt;author&gt;Churilov, Leonid&lt;/author&gt;&lt;author&gt;Yassi, Nawaf&lt;/author&gt;&lt;author&gt;Kleinig, Timothy J&lt;/author&gt;&lt;author&gt;Dowling, Richard J&lt;/author&gt;&lt;author&gt;Yan, Bernard&lt;/author&gt;&lt;author&gt;Bush, Steven J&lt;/author&gt;&lt;author&gt;Dewey, Helen M&lt;/author&gt;&lt;author&gt;Thijs, Vincent&lt;/author&gt;&lt;/authors&gt;&lt;/contributors&gt;&lt;titles&gt;&lt;title&gt;Tenecteplase versus alteplase before thrombectomy for ischemic stroke&lt;/title&gt;&lt;secondary-title&gt;New England Journal of Medicine&lt;/secondary-title&gt;&lt;/titles&gt;&lt;periodical&gt;&lt;full-title&gt;New England Journal of Medicine&lt;/full-title&gt;&lt;/periodical&gt;&lt;pages&gt;1573-1582&lt;/pages&gt;&lt;volume&gt;378&lt;/volume&gt;&lt;number&gt;17&lt;/number&gt;&lt;dates&gt;&lt;year&gt;2018&lt;/year&gt;&lt;/dates&gt;&lt;isbn&gt;0028-4793&lt;/isbn&gt;&lt;urls&gt;&lt;/urls&gt;&lt;/record&gt;&lt;/Cite&gt;&lt;/EndNote&gt;</w:instrText>
      </w:r>
      <w:r w:rsidR="0007194E" w:rsidRPr="00802CF3">
        <w:fldChar w:fldCharType="separate"/>
      </w:r>
      <w:r w:rsidR="00077E25" w:rsidRPr="00802CF3">
        <w:rPr>
          <w:noProof/>
          <w:vertAlign w:val="superscript"/>
        </w:rPr>
        <w:t>20</w:t>
      </w:r>
      <w:r w:rsidR="0007194E" w:rsidRPr="00802CF3">
        <w:fldChar w:fldCharType="end"/>
      </w:r>
      <w:r w:rsidR="00A80A2C" w:rsidRPr="00802CF3">
        <w:t xml:space="preserve"> </w:t>
      </w:r>
      <w:r w:rsidR="002410D7" w:rsidRPr="00802CF3">
        <w:t>Further, p</w:t>
      </w:r>
      <w:r w:rsidR="00746E9F" w:rsidRPr="00802CF3">
        <w:t xml:space="preserve">ooled </w:t>
      </w:r>
      <w:r w:rsidR="002410D7" w:rsidRPr="00802CF3">
        <w:t xml:space="preserve">subgroup </w:t>
      </w:r>
      <w:r w:rsidR="00746E9F" w:rsidRPr="00802CF3">
        <w:t xml:space="preserve">analysis </w:t>
      </w:r>
      <w:r w:rsidR="002410D7" w:rsidRPr="00802CF3">
        <w:t xml:space="preserve">of two randomised controlled trials, demonstrated </w:t>
      </w:r>
      <w:r w:rsidR="00C2280B" w:rsidRPr="00802CF3">
        <w:t xml:space="preserve">higher rates of </w:t>
      </w:r>
      <w:proofErr w:type="spellStart"/>
      <w:r w:rsidR="00C2280B" w:rsidRPr="00802CF3">
        <w:t>recanalisation</w:t>
      </w:r>
      <w:proofErr w:type="spellEnd"/>
      <w:r w:rsidR="00C2280B" w:rsidRPr="00802CF3">
        <w:t xml:space="preserve"> and functional outcomes in patient treated with</w:t>
      </w:r>
      <w:r w:rsidR="002410D7" w:rsidRPr="00802CF3">
        <w:t xml:space="preserve"> </w:t>
      </w:r>
      <w:proofErr w:type="spellStart"/>
      <w:r w:rsidR="002410D7" w:rsidRPr="00802CF3">
        <w:t>tenecteplase</w:t>
      </w:r>
      <w:proofErr w:type="spellEnd"/>
      <w:r w:rsidR="002410D7" w:rsidRPr="00802CF3">
        <w:t xml:space="preserve"> compared to alteplase</w:t>
      </w:r>
      <w:r w:rsidR="00C2280B" w:rsidRPr="00802CF3">
        <w:t>.</w:t>
      </w:r>
      <w:r w:rsidR="0007194E" w:rsidRPr="00802CF3">
        <w:fldChar w:fldCharType="begin"/>
      </w:r>
      <w:r w:rsidR="00077E25" w:rsidRPr="00802CF3">
        <w:instrText xml:space="preserve"> ADDIN EN.CITE &lt;EndNote&gt;&lt;Cite&gt;&lt;Author&gt;Bivard&lt;/Author&gt;&lt;Year&gt;2017&lt;/Year&gt;&lt;RecNum&gt;654&lt;/RecNum&gt;&lt;DisplayText&gt;&lt;style face="superscript"&gt;21&lt;/style&gt;&lt;/DisplayText&gt;&lt;record&gt;&lt;rec-number&gt;654&lt;/rec-number&gt;&lt;foreign-keys&gt;&lt;key app="EN" db-id="s25aap0ajwzfpaewadwxtr55spe5drff02zt" timestamp="1649423621" guid="439a6487-f6ca-4547-8ec2-7a38d8ec4ed5"&gt;654&lt;/key&gt;&lt;/foreign-keys&gt;&lt;ref-type name="Journal Article"&gt;17&lt;/ref-type&gt;&lt;contributors&gt;&lt;authors&gt;&lt;author&gt;Bivard, Andrew&lt;/author&gt;&lt;author&gt;Huang, Xuya&lt;/author&gt;&lt;author&gt;Levi, Christopher R&lt;/author&gt;&lt;author&gt;Spratt, Neil&lt;/author&gt;&lt;author&gt;Campbell, Bruce CV&lt;/author&gt;&lt;author&gt;Cheripelli, Bharath Kumar&lt;/author&gt;&lt;author&gt;Kalladka, Dheeraj&lt;/author&gt;&lt;author&gt;Moreton, Fiona Catherine&lt;/author&gt;&lt;author&gt;Ford, Ian&lt;/author&gt;&lt;author&gt;Bladin, Christopher F&lt;/author&gt;&lt;/authors&gt;&lt;/contributors&gt;&lt;titles&gt;&lt;title&gt;Tenecteplase in ischemic stroke offers improved recanalization: analysis of 2 trials&lt;/title&gt;&lt;secondary-title&gt;Neurology&lt;/secondary-title&gt;&lt;/titles&gt;&lt;periodical&gt;&lt;full-title&gt;Neurology&lt;/full-title&gt;&lt;/periodical&gt;&lt;pages&gt;62-67&lt;/pages&gt;&lt;volume&gt;89&lt;/volume&gt;&lt;number&gt;1&lt;/number&gt;&lt;dates&gt;&lt;year&gt;2017&lt;/year&gt;&lt;/dates&gt;&lt;isbn&gt;0028-3878&lt;/isbn&gt;&lt;urls&gt;&lt;/urls&gt;&lt;/record&gt;&lt;/Cite&gt;&lt;/EndNote&gt;</w:instrText>
      </w:r>
      <w:r w:rsidR="0007194E" w:rsidRPr="00802CF3">
        <w:fldChar w:fldCharType="separate"/>
      </w:r>
      <w:r w:rsidR="00077E25" w:rsidRPr="00802CF3">
        <w:rPr>
          <w:noProof/>
          <w:vertAlign w:val="superscript"/>
        </w:rPr>
        <w:t>21</w:t>
      </w:r>
      <w:r w:rsidR="0007194E" w:rsidRPr="00802CF3">
        <w:fldChar w:fldCharType="end"/>
      </w:r>
      <w:r w:rsidR="00C2280B" w:rsidRPr="00802CF3">
        <w:t xml:space="preserve"> Accordingly, a meta-analysis of </w:t>
      </w:r>
      <w:r w:rsidR="00A66C12" w:rsidRPr="00802CF3">
        <w:t xml:space="preserve">post-hoc pooled subgroup analysis of </w:t>
      </w:r>
      <w:r w:rsidR="006323C6" w:rsidRPr="00802CF3">
        <w:t>randomi</w:t>
      </w:r>
      <w:r w:rsidR="00560308" w:rsidRPr="00802CF3">
        <w:t>s</w:t>
      </w:r>
      <w:r w:rsidR="006323C6" w:rsidRPr="00802CF3">
        <w:t xml:space="preserve">ed </w:t>
      </w:r>
      <w:r w:rsidR="00A66C12" w:rsidRPr="00802CF3">
        <w:t>controlled</w:t>
      </w:r>
      <w:r w:rsidR="00C2280B" w:rsidRPr="00802CF3">
        <w:t xml:space="preserve"> </w:t>
      </w:r>
      <w:r w:rsidR="00A66C12" w:rsidRPr="00802CF3">
        <w:t xml:space="preserve">trials, based on non-clinical primary outcomes </w:t>
      </w:r>
      <w:r w:rsidR="00C2280B" w:rsidRPr="00802CF3">
        <w:t xml:space="preserve">showed better functional outcomes </w:t>
      </w:r>
      <w:r w:rsidR="00CA419D" w:rsidRPr="00802CF3">
        <w:t>(</w:t>
      </w:r>
      <w:r w:rsidR="00A66C12" w:rsidRPr="00802CF3">
        <w:t xml:space="preserve">modified Rankin Scale; </w:t>
      </w:r>
      <w:proofErr w:type="spellStart"/>
      <w:r w:rsidR="00CA419D" w:rsidRPr="00802CF3">
        <w:t>mRS</w:t>
      </w:r>
      <w:proofErr w:type="spellEnd"/>
      <w:r w:rsidR="006323C6" w:rsidRPr="00802CF3">
        <w:t>,</w:t>
      </w:r>
      <w:r w:rsidR="00CA419D" w:rsidRPr="00802CF3">
        <w:t xml:space="preserve"> 0-2) </w:t>
      </w:r>
      <w:r w:rsidR="00C2280B" w:rsidRPr="00802CF3">
        <w:t>with</w:t>
      </w:r>
      <w:r w:rsidR="00CA419D" w:rsidRPr="00802CF3">
        <w:t xml:space="preserve"> </w:t>
      </w:r>
      <w:proofErr w:type="spellStart"/>
      <w:r w:rsidR="00CA419D" w:rsidRPr="00802CF3">
        <w:t>tenecteplase</w:t>
      </w:r>
      <w:proofErr w:type="spellEnd"/>
      <w:r w:rsidR="00CA419D" w:rsidRPr="00802CF3">
        <w:t xml:space="preserve"> compared to alteplase (OR</w:t>
      </w:r>
      <w:r w:rsidR="00655FE5" w:rsidRPr="00802CF3">
        <w:t>:</w:t>
      </w:r>
      <w:r w:rsidR="00CA419D" w:rsidRPr="00802CF3">
        <w:t xml:space="preserve"> 2.09</w:t>
      </w:r>
      <w:r w:rsidR="00655FE5" w:rsidRPr="00802CF3">
        <w:t>,</w:t>
      </w:r>
      <w:r w:rsidR="006323C6" w:rsidRPr="00802CF3">
        <w:t xml:space="preserve"> 95% CI</w:t>
      </w:r>
      <w:r w:rsidR="00655FE5" w:rsidRPr="00802CF3">
        <w:t>:</w:t>
      </w:r>
      <w:r w:rsidR="00C2280B" w:rsidRPr="00802CF3">
        <w:t xml:space="preserve"> </w:t>
      </w:r>
      <w:r w:rsidR="00CA419D" w:rsidRPr="00802CF3">
        <w:t>1.16 –3.76)</w:t>
      </w:r>
      <w:r w:rsidR="00226826" w:rsidRPr="00802CF3">
        <w:t>.</w:t>
      </w:r>
      <w:r w:rsidR="00CA419D" w:rsidRPr="00802CF3">
        <w:fldChar w:fldCharType="begin"/>
      </w:r>
      <w:r w:rsidR="00077E25" w:rsidRPr="00802CF3">
        <w:instrText xml:space="preserve"> ADDIN EN.CITE &lt;EndNote&gt;&lt;Cite&gt;&lt;Author&gt;Berge&lt;/Author&gt;&lt;Year&gt;2021&lt;/Year&gt;&lt;RecNum&gt;626&lt;/RecNum&gt;&lt;DisplayText&gt;&lt;style face="superscript"&gt;13&lt;/style&gt;&lt;/DisplayText&gt;&lt;record&gt;&lt;rec-number&gt;626&lt;/rec-number&gt;&lt;foreign-keys&gt;&lt;key app="EN" db-id="s25aap0ajwzfpaewadwxtr55spe5drff02zt" timestamp="1648219254" guid="11d284d1-0477-4e97-acb2-0f95becaa689"&gt;626&lt;/key&gt;&lt;/foreign-keys&gt;&lt;ref-type name="Journal Article"&gt;17&lt;/ref-type&gt;&lt;contributors&gt;&lt;authors&gt;&lt;author&gt;Berge, Eivind&lt;/author&gt;&lt;author&gt;Whiteley, William&lt;/author&gt;&lt;author&gt;Audebert, Heinrich&lt;/author&gt;&lt;author&gt;De Marchis, GM&lt;/author&gt;&lt;author&gt;Fonseca, Ana Catarina&lt;/author&gt;&lt;author&gt;Padiglioni, Chiara&lt;/author&gt;&lt;author&gt;Pérez de la Ossa, Natalia&lt;/author&gt;&lt;author&gt;Strbian, Daniel&lt;/author&gt;&lt;author&gt;Tsivgoulis, Georgios&lt;/author&gt;&lt;author&gt;Turc, Guillaume&lt;/author&gt;&lt;/authors&gt;&lt;/contributors&gt;&lt;titles&gt;&lt;title&gt;European Stroke Organisation (ESO) guidelines on intravenous thrombolysis for acute ischaemic stroke&lt;/title&gt;&lt;secondary-title&gt;European Stroke Journal&lt;/secondary-title&gt;&lt;/titles&gt;&lt;periodical&gt;&lt;full-title&gt;European Stroke Journal&lt;/full-title&gt;&lt;/periodical&gt;&lt;pages&gt;I-LXII&lt;/pages&gt;&lt;volume&gt;6&lt;/volume&gt;&lt;number&gt;1&lt;/number&gt;&lt;keywords&gt;&lt;keyword&gt;Ischaemic stroke,thrombolysis,fibrinolysis,recommendations,thrombectomy&lt;/keyword&gt;&lt;/keywords&gt;&lt;dates&gt;&lt;year&gt;2021&lt;/year&gt;&lt;/dates&gt;&lt;accession-num&gt;33817340&lt;/accession-num&gt;&lt;urls&gt;&lt;related-urls&gt;&lt;url&gt;https://journals.sagepub.com/doi/abs/10.1177/2396987321989865&lt;/url&gt;&lt;/related-urls&gt;&lt;/urls&gt;&lt;electronic-resource-num&gt;10.1177/2396987321989865&lt;/electronic-resource-num&gt;&lt;/record&gt;&lt;/Cite&gt;&lt;/EndNote&gt;</w:instrText>
      </w:r>
      <w:r w:rsidR="00CA419D" w:rsidRPr="00802CF3">
        <w:fldChar w:fldCharType="separate"/>
      </w:r>
      <w:r w:rsidR="00077E25" w:rsidRPr="00802CF3">
        <w:rPr>
          <w:noProof/>
          <w:vertAlign w:val="superscript"/>
        </w:rPr>
        <w:t>13</w:t>
      </w:r>
      <w:r w:rsidR="00CA419D" w:rsidRPr="00802CF3">
        <w:fldChar w:fldCharType="end"/>
      </w:r>
      <w:r w:rsidR="00CA419D" w:rsidRPr="00802CF3">
        <w:t xml:space="preserve"> </w:t>
      </w:r>
    </w:p>
    <w:p w14:paraId="60DC7B83" w14:textId="327FBA5C" w:rsidR="0066050D" w:rsidRPr="00802CF3" w:rsidRDefault="00810ABA" w:rsidP="00711EA8">
      <w:pPr>
        <w:pStyle w:val="NormalWeb"/>
        <w:spacing w:before="0" w:beforeAutospacing="0" w:after="0" w:afterAutospacing="0" w:line="480" w:lineRule="auto"/>
        <w:jc w:val="both"/>
      </w:pPr>
      <w:r w:rsidRPr="00802CF3">
        <w:t>T</w:t>
      </w:r>
      <w:r w:rsidR="00901586" w:rsidRPr="00802CF3">
        <w:t xml:space="preserve">here is </w:t>
      </w:r>
      <w:r w:rsidR="002C113B" w:rsidRPr="00802CF3">
        <w:t xml:space="preserve">still </w:t>
      </w:r>
      <w:r w:rsidR="00901586" w:rsidRPr="00802CF3">
        <w:t xml:space="preserve">scarce evidence to strongly support the use of </w:t>
      </w:r>
      <w:proofErr w:type="spellStart"/>
      <w:r w:rsidR="00901586" w:rsidRPr="00802CF3">
        <w:t>tenecteplase</w:t>
      </w:r>
      <w:proofErr w:type="spellEnd"/>
      <w:r w:rsidR="00901586" w:rsidRPr="00802CF3">
        <w:t xml:space="preserve"> over alteplase in EVT eligible </w:t>
      </w:r>
      <w:r w:rsidR="00A66C12" w:rsidRPr="00802CF3">
        <w:t xml:space="preserve">patients </w:t>
      </w:r>
      <w:r w:rsidR="00901586" w:rsidRPr="00802CF3">
        <w:t xml:space="preserve">who are considered to be treated with </w:t>
      </w:r>
      <w:r w:rsidR="003B0447" w:rsidRPr="00802CF3">
        <w:t>bridging treatment</w:t>
      </w:r>
      <w:r w:rsidR="00ED5BF0" w:rsidRPr="00802CF3">
        <w:t xml:space="preserve">, </w:t>
      </w:r>
      <w:r w:rsidR="0019497B" w:rsidRPr="00802CF3">
        <w:t xml:space="preserve">but it may </w:t>
      </w:r>
      <w:r w:rsidR="00ED5BF0" w:rsidRPr="00802CF3">
        <w:t xml:space="preserve">be considered </w:t>
      </w:r>
      <w:r w:rsidR="0019497B" w:rsidRPr="00802CF3">
        <w:t xml:space="preserve">as an alternative to alteplase </w:t>
      </w:r>
      <w:r w:rsidR="00ED5BF0" w:rsidRPr="00802CF3">
        <w:t xml:space="preserve">in patients referred for EVT in </w:t>
      </w:r>
      <w:r w:rsidR="003B0447" w:rsidRPr="00802CF3">
        <w:t xml:space="preserve">other </w:t>
      </w:r>
      <w:r w:rsidR="00711EA8" w:rsidRPr="00802CF3">
        <w:t>centres</w:t>
      </w:r>
      <w:r w:rsidR="003B0447" w:rsidRPr="00802CF3">
        <w:t xml:space="preserve"> due to its single-bolus administration</w:t>
      </w:r>
      <w:r w:rsidR="00226826" w:rsidRPr="00802CF3">
        <w:t>.</w:t>
      </w:r>
      <w:r w:rsidR="00CA419D" w:rsidRPr="00802CF3">
        <w:fldChar w:fldCharType="begin"/>
      </w:r>
      <w:r w:rsidR="00077E25" w:rsidRPr="00802CF3">
        <w:instrText xml:space="preserve"> ADDIN EN.CITE &lt;EndNote&gt;&lt;Cite&gt;&lt;Author&gt;Berge&lt;/Author&gt;&lt;Year&gt;2021&lt;/Year&gt;&lt;RecNum&gt;626&lt;/RecNum&gt;&lt;DisplayText&gt;&lt;style face="superscript"&gt;13&lt;/style&gt;&lt;/DisplayText&gt;&lt;record&gt;&lt;rec-number&gt;626&lt;/rec-number&gt;&lt;foreign-keys&gt;&lt;key app="EN" db-id="s25aap0ajwzfpaewadwxtr55spe5drff02zt" timestamp="1648219254" guid="11d284d1-0477-4e97-acb2-0f95becaa689"&gt;626&lt;/key&gt;&lt;/foreign-keys&gt;&lt;ref-type name="Journal Article"&gt;17&lt;/ref-type&gt;&lt;contributors&gt;&lt;authors&gt;&lt;author&gt;Berge, Eivind&lt;/author&gt;&lt;author&gt;Whiteley, William&lt;/author&gt;&lt;author&gt;Audebert, Heinrich&lt;/author&gt;&lt;author&gt;De Marchis, GM&lt;/author&gt;&lt;author&gt;Fonseca, Ana Catarina&lt;/author&gt;&lt;author&gt;Padiglioni, Chiara&lt;/author&gt;&lt;author&gt;Pérez de la Ossa, Natalia&lt;/author&gt;&lt;author&gt;Strbian, Daniel&lt;/author&gt;&lt;author&gt;Tsivgoulis, Georgios&lt;/author&gt;&lt;author&gt;Turc, Guillaume&lt;/author&gt;&lt;/authors&gt;&lt;/contributors&gt;&lt;titles&gt;&lt;title&gt;European Stroke Organisation (ESO) guidelines on intravenous thrombolysis for acute ischaemic stroke&lt;/title&gt;&lt;secondary-title&gt;European Stroke Journal&lt;/secondary-title&gt;&lt;/titles&gt;&lt;periodical&gt;&lt;full-title&gt;European Stroke Journal&lt;/full-title&gt;&lt;/periodical&gt;&lt;pages&gt;I-LXII&lt;/pages&gt;&lt;volume&gt;6&lt;/volume&gt;&lt;number&gt;1&lt;/number&gt;&lt;keywords&gt;&lt;keyword&gt;Ischaemic stroke,thrombolysis,fibrinolysis,recommendations,thrombectomy&lt;/keyword&gt;&lt;/keywords&gt;&lt;dates&gt;&lt;year&gt;2021&lt;/year&gt;&lt;/dates&gt;&lt;accession-num&gt;33817340&lt;/accession-num&gt;&lt;urls&gt;&lt;related-urls&gt;&lt;url&gt;https://journals.sagepub.com/doi/abs/10.1177/2396987321989865&lt;/url&gt;&lt;/related-urls&gt;&lt;/urls&gt;&lt;electronic-resource-num&gt;10.1177/2396987321989865&lt;/electronic-resource-num&gt;&lt;/record&gt;&lt;/Cite&gt;&lt;/EndNote&gt;</w:instrText>
      </w:r>
      <w:r w:rsidR="00CA419D" w:rsidRPr="00802CF3">
        <w:fldChar w:fldCharType="separate"/>
      </w:r>
      <w:r w:rsidR="00077E25" w:rsidRPr="00802CF3">
        <w:rPr>
          <w:noProof/>
          <w:vertAlign w:val="superscript"/>
        </w:rPr>
        <w:t>13</w:t>
      </w:r>
      <w:r w:rsidR="00CA419D" w:rsidRPr="00802CF3">
        <w:fldChar w:fldCharType="end"/>
      </w:r>
      <w:r w:rsidR="00CA419D" w:rsidRPr="00802CF3">
        <w:t xml:space="preserve"> </w:t>
      </w:r>
      <w:r w:rsidR="00ED5BF0" w:rsidRPr="00802CF3">
        <w:t>W</w:t>
      </w:r>
      <w:r w:rsidR="00B46524" w:rsidRPr="00802CF3">
        <w:t>hen</w:t>
      </w:r>
      <w:r w:rsidR="00F060C0" w:rsidRPr="00802CF3">
        <w:t xml:space="preserve"> IVT is the only viable option</w:t>
      </w:r>
      <w:r w:rsidR="00321929" w:rsidRPr="00802CF3">
        <w:t xml:space="preserve"> in patients with acute ischemic stroke, </w:t>
      </w:r>
      <w:r w:rsidR="00F060C0" w:rsidRPr="00802CF3">
        <w:t xml:space="preserve"> </w:t>
      </w:r>
      <w:r w:rsidR="00321929" w:rsidRPr="00802CF3">
        <w:t xml:space="preserve">alteplase </w:t>
      </w:r>
      <w:r w:rsidR="00ED5BF0" w:rsidRPr="00802CF3">
        <w:t>remains</w:t>
      </w:r>
      <w:r w:rsidR="00321929" w:rsidRPr="00802CF3">
        <w:t xml:space="preserve"> the mainstay of treatment </w:t>
      </w:r>
      <w:r w:rsidR="002E33C1" w:rsidRPr="00802CF3">
        <w:t xml:space="preserve">since several studies did not identify a more beneficial effect of </w:t>
      </w:r>
      <w:proofErr w:type="spellStart"/>
      <w:r w:rsidR="00ED5BF0" w:rsidRPr="00802CF3">
        <w:t>t</w:t>
      </w:r>
      <w:r w:rsidR="002E33C1" w:rsidRPr="00802CF3">
        <w:t>enecteplase</w:t>
      </w:r>
      <w:proofErr w:type="spellEnd"/>
      <w:r w:rsidR="002E33C1" w:rsidRPr="00802CF3">
        <w:t xml:space="preserve"> over alteplase</w:t>
      </w:r>
      <w:r w:rsidR="00226826" w:rsidRPr="00802CF3">
        <w:t>.</w:t>
      </w:r>
      <w:r w:rsidR="00B46524" w:rsidRPr="00802CF3">
        <w:fldChar w:fldCharType="begin">
          <w:fldData xml:space="preserve">PEVuZE5vdGU+PENpdGU+PEF1dGhvcj5CZXJnZTwvQXV0aG9yPjxZZWFyPjIwMjE8L1llYXI+PFJl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</w:fldData>
        </w:fldChar>
      </w:r>
      <w:r w:rsidR="00077E25" w:rsidRPr="00802CF3">
        <w:instrText xml:space="preserve"> ADDIN EN.CITE </w:instrText>
      </w:r>
      <w:r w:rsidR="00077E25" w:rsidRPr="00802CF3">
        <w:fldChar w:fldCharType="begin">
          <w:fldData xml:space="preserve">PEVuZE5vdGU+PENpdGU+PEF1dGhvcj5CZXJnZTwvQXV0aG9yPjxZZWFyPjIwMjE8L1llYXI+PFJl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</w:fldData>
        </w:fldChar>
      </w:r>
      <w:r w:rsidR="00077E25" w:rsidRPr="00802CF3">
        <w:instrText xml:space="preserve"> ADDIN EN.CITE.DATA </w:instrText>
      </w:r>
      <w:r w:rsidR="00077E25" w:rsidRPr="00802CF3">
        <w:fldChar w:fldCharType="end"/>
      </w:r>
      <w:r w:rsidR="00B46524" w:rsidRPr="00802CF3">
        <w:fldChar w:fldCharType="separate"/>
      </w:r>
      <w:r w:rsidR="00077E25" w:rsidRPr="00802CF3">
        <w:rPr>
          <w:noProof/>
          <w:vertAlign w:val="superscript"/>
        </w:rPr>
        <w:t>13,22-24</w:t>
      </w:r>
      <w:r w:rsidR="00B46524" w:rsidRPr="00802CF3">
        <w:fldChar w:fldCharType="end"/>
      </w:r>
      <w:r w:rsidR="00B46524" w:rsidRPr="00802CF3">
        <w:t xml:space="preserve"> </w:t>
      </w:r>
      <w:bookmarkEnd w:id="11"/>
    </w:p>
    <w:p w14:paraId="62A9FD86" w14:textId="77777777" w:rsidR="0066050D" w:rsidRPr="00802CF3" w:rsidRDefault="0066050D" w:rsidP="00711EA8">
      <w:pPr>
        <w:rPr>
          <w:rFonts w:ascii="Times New Roman" w:hAnsi="Times New Roman" w:cs="Times New Roman"/>
        </w:rPr>
      </w:pPr>
    </w:p>
    <w:p w14:paraId="5C52B245" w14:textId="596F3B10" w:rsidR="009F62C7" w:rsidRPr="00802CF3" w:rsidRDefault="00CB529C" w:rsidP="00C476D9">
      <w:pPr>
        <w:pStyle w:val="NormalWeb"/>
        <w:spacing w:before="0" w:beforeAutospacing="0" w:after="0" w:afterAutospacing="0" w:line="480" w:lineRule="auto"/>
        <w:jc w:val="both"/>
        <w:rPr>
          <w:rStyle w:val="Strong"/>
        </w:rPr>
      </w:pPr>
      <w:bookmarkStart w:id="13" w:name="_Hlk100237751"/>
      <w:bookmarkStart w:id="14" w:name="_Hlk94871535"/>
      <w:r w:rsidRPr="00802CF3">
        <w:rPr>
          <w:rStyle w:val="Strong"/>
        </w:rPr>
        <w:t xml:space="preserve">3. </w:t>
      </w:r>
      <w:r w:rsidR="005464DD" w:rsidRPr="00802CF3">
        <w:rPr>
          <w:rStyle w:val="Strong"/>
        </w:rPr>
        <w:t xml:space="preserve">Factors </w:t>
      </w:r>
      <w:r w:rsidR="000309BF" w:rsidRPr="00802CF3">
        <w:rPr>
          <w:rStyle w:val="Strong"/>
        </w:rPr>
        <w:t>associated with worse outcomes following e</w:t>
      </w:r>
      <w:r w:rsidR="009F62C7" w:rsidRPr="00802CF3">
        <w:rPr>
          <w:rStyle w:val="Strong"/>
        </w:rPr>
        <w:t xml:space="preserve">ndovascular </w:t>
      </w:r>
      <w:r w:rsidR="003378D6" w:rsidRPr="00802CF3">
        <w:rPr>
          <w:rStyle w:val="Strong"/>
        </w:rPr>
        <w:t>t</w:t>
      </w:r>
      <w:r w:rsidR="009F62C7" w:rsidRPr="00802CF3">
        <w:rPr>
          <w:rStyle w:val="Strong"/>
        </w:rPr>
        <w:t>hrombectomy</w:t>
      </w:r>
    </w:p>
    <w:bookmarkEnd w:id="13"/>
    <w:p w14:paraId="6B8DF760" w14:textId="28A9A715" w:rsidR="00106853" w:rsidRPr="00802CF3" w:rsidRDefault="00106853" w:rsidP="003A44DE">
      <w:pPr>
        <w:rPr>
          <w:rFonts w:ascii="Times New Roman" w:hAnsi="Times New Roman" w:cs="Times New Roman"/>
        </w:rPr>
      </w:pPr>
    </w:p>
    <w:p w14:paraId="405816CF" w14:textId="58E17CFD" w:rsidR="009F62C7" w:rsidRPr="00802CF3" w:rsidRDefault="009F62C7" w:rsidP="00C476D9">
      <w:pPr>
        <w:pStyle w:val="NormalWeb"/>
        <w:spacing w:before="0" w:beforeAutospacing="0" w:after="0" w:afterAutospacing="0" w:line="480" w:lineRule="auto"/>
        <w:jc w:val="both"/>
      </w:pPr>
      <w:bookmarkStart w:id="15" w:name="_Hlk94870411"/>
      <w:bookmarkEnd w:id="14"/>
      <w:r w:rsidRPr="00802CF3">
        <w:t xml:space="preserve">EVT results in successful </w:t>
      </w:r>
      <w:proofErr w:type="spellStart"/>
      <w:r w:rsidRPr="00802CF3">
        <w:t>recanalisation</w:t>
      </w:r>
      <w:proofErr w:type="spellEnd"/>
      <w:r w:rsidRPr="00802CF3">
        <w:t xml:space="preserve"> of &gt;80% of the large arteries in </w:t>
      </w:r>
      <w:r w:rsidR="001F1E74" w:rsidRPr="00802CF3">
        <w:t xml:space="preserve">patients with </w:t>
      </w:r>
      <w:r w:rsidRPr="00802CF3">
        <w:t>stroke</w:t>
      </w:r>
      <w:r w:rsidR="003378D6" w:rsidRPr="00802CF3">
        <w:t xml:space="preserve">; however, </w:t>
      </w:r>
      <w:r w:rsidR="005646AF" w:rsidRPr="00802CF3">
        <w:t xml:space="preserve">less than </w:t>
      </w:r>
      <w:r w:rsidRPr="00802CF3">
        <w:t xml:space="preserve">50% of patients return to complete independence within </w:t>
      </w:r>
      <w:r w:rsidR="00100BE0" w:rsidRPr="00802CF3">
        <w:t xml:space="preserve">the following </w:t>
      </w:r>
      <w:r w:rsidRPr="00802CF3">
        <w:t>90</w:t>
      </w:r>
      <w:r w:rsidR="00100BE0" w:rsidRPr="00802CF3">
        <w:t xml:space="preserve"> </w:t>
      </w:r>
      <w:r w:rsidRPr="00802CF3">
        <w:t>days</w:t>
      </w:r>
      <w:r w:rsidR="0066050D" w:rsidRPr="00802CF3">
        <w:t>.</w:t>
      </w:r>
      <w:r w:rsidR="00304B62" w:rsidRPr="00802CF3">
        <w:fldChar w:fldCharType="begin">
          <w:fldData xml:space="preserve">PEVuZE5vdGU+PENpdGU+PFllYXI+MjAxNjwvWWVhcj48UmVjTnVtPjUxNTwvUmVjTnVtPjxEaXNw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</w:fldData>
        </w:fldChar>
      </w:r>
      <w:r w:rsidR="00077E25" w:rsidRPr="00802CF3">
        <w:instrText xml:space="preserve"> ADDIN EN.CITE </w:instrText>
      </w:r>
      <w:r w:rsidR="00077E25" w:rsidRPr="00802CF3">
        <w:fldChar w:fldCharType="begin">
          <w:fldData xml:space="preserve">PEVuZE5vdGU+PENpdGU+PFllYXI+MjAxNjwvWWVhcj48UmVjTnVtPjUxNTwvUmVjTnVtPjxEaXNw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</w:fldData>
        </w:fldChar>
      </w:r>
      <w:r w:rsidR="00077E25" w:rsidRPr="00802CF3">
        <w:instrText xml:space="preserve"> ADDIN EN.CITE.DATA </w:instrText>
      </w:r>
      <w:r w:rsidR="00077E25" w:rsidRPr="00802CF3">
        <w:fldChar w:fldCharType="end"/>
      </w:r>
      <w:r w:rsidR="00304B62" w:rsidRPr="00802CF3">
        <w:fldChar w:fldCharType="separate"/>
      </w:r>
      <w:r w:rsidR="00077E25" w:rsidRPr="00802CF3">
        <w:rPr>
          <w:noProof/>
          <w:vertAlign w:val="superscript"/>
        </w:rPr>
        <w:t>25</w:t>
      </w:r>
      <w:r w:rsidR="00304B62" w:rsidRPr="00802CF3">
        <w:fldChar w:fldCharType="end"/>
      </w:r>
      <w:r w:rsidR="00304B62" w:rsidRPr="00802CF3">
        <w:t xml:space="preserve"> </w:t>
      </w:r>
      <w:r w:rsidR="003378D6" w:rsidRPr="00802CF3">
        <w:t>Therefore,</w:t>
      </w:r>
      <w:r w:rsidRPr="00802CF3">
        <w:t xml:space="preserve"> a successful EVT does not guarantee optimal clinical benefit in half of the patients. </w:t>
      </w:r>
      <w:r w:rsidR="003378D6" w:rsidRPr="00802CF3">
        <w:t>I</w:t>
      </w:r>
      <w:r w:rsidRPr="00802CF3">
        <w:t xml:space="preserve">t is crucial to identify </w:t>
      </w:r>
      <w:r w:rsidR="003378D6" w:rsidRPr="00802CF3">
        <w:t xml:space="preserve">factors associated with </w:t>
      </w:r>
      <w:r w:rsidRPr="00802CF3">
        <w:t>outcome</w:t>
      </w:r>
      <w:r w:rsidR="003378D6" w:rsidRPr="00802CF3">
        <w:t>s following</w:t>
      </w:r>
      <w:r w:rsidRPr="00802CF3">
        <w:t xml:space="preserve"> </w:t>
      </w:r>
      <w:r w:rsidR="002B7154" w:rsidRPr="00802CF3">
        <w:t xml:space="preserve">EVT </w:t>
      </w:r>
      <w:r w:rsidRPr="00802CF3">
        <w:t xml:space="preserve">in acute </w:t>
      </w:r>
      <w:r w:rsidR="003378D6" w:rsidRPr="00802CF3">
        <w:t xml:space="preserve">ischaemic </w:t>
      </w:r>
      <w:r w:rsidRPr="00802CF3">
        <w:t>stroke patients to optimise efficacy and safety. </w:t>
      </w:r>
    </w:p>
    <w:p w14:paraId="0E6FE3A3" w14:textId="77777777" w:rsidR="009F62C7" w:rsidRPr="00802CF3" w:rsidRDefault="009F62C7" w:rsidP="00C476D9">
      <w:pPr>
        <w:spacing w:line="480" w:lineRule="auto"/>
        <w:rPr>
          <w:rFonts w:ascii="Times New Roman" w:hAnsi="Times New Roman" w:cs="Times New Roman"/>
        </w:rPr>
      </w:pPr>
    </w:p>
    <w:p w14:paraId="589E7B94" w14:textId="04545C07" w:rsidR="006C1B7E" w:rsidRPr="00802CF3" w:rsidRDefault="009F62C7" w:rsidP="00C476D9">
      <w:pPr>
        <w:pStyle w:val="NormalWeb"/>
        <w:spacing w:before="0" w:beforeAutospacing="0" w:after="0" w:afterAutospacing="0" w:line="480" w:lineRule="auto"/>
        <w:jc w:val="both"/>
      </w:pPr>
      <w:r w:rsidRPr="00802CF3">
        <w:t xml:space="preserve">Several </w:t>
      </w:r>
      <w:r w:rsidR="003001CB" w:rsidRPr="00802CF3">
        <w:t xml:space="preserve">observational </w:t>
      </w:r>
      <w:r w:rsidRPr="00802CF3">
        <w:t>studies have reported different independent factors associated with worsen</w:t>
      </w:r>
      <w:r w:rsidR="000339FE" w:rsidRPr="00802CF3">
        <w:t>ing</w:t>
      </w:r>
      <w:r w:rsidRPr="00802CF3">
        <w:t xml:space="preserve"> functional outcomes at 90 days</w:t>
      </w:r>
      <w:r w:rsidR="00F86018" w:rsidRPr="00802CF3">
        <w:t xml:space="preserve"> after EVT in patients following ischaemic stroke</w:t>
      </w:r>
      <w:r w:rsidRPr="00802CF3">
        <w:t>, including AF, diabetes</w:t>
      </w:r>
      <w:r w:rsidR="001843F3" w:rsidRPr="00802CF3">
        <w:t xml:space="preserve"> mellitus</w:t>
      </w:r>
      <w:r w:rsidRPr="00802CF3">
        <w:t xml:space="preserve">, </w:t>
      </w:r>
      <w:r w:rsidR="007B0563" w:rsidRPr="00802CF3">
        <w:t xml:space="preserve">age, </w:t>
      </w:r>
      <w:r w:rsidRPr="00802CF3">
        <w:t>prior exposure to anticoagulation,</w:t>
      </w:r>
      <w:r w:rsidR="00BB6CEF" w:rsidRPr="00802CF3">
        <w:t xml:space="preserve"> </w:t>
      </w:r>
      <w:r w:rsidRPr="00802CF3">
        <w:t>inflammatory parameters</w:t>
      </w:r>
      <w:r w:rsidR="00BB6CEF" w:rsidRPr="00802CF3">
        <w:t>, higher baseline NIHSS</w:t>
      </w:r>
      <w:r w:rsidR="006E0395" w:rsidRPr="00802CF3">
        <w:t>,</w:t>
      </w:r>
      <w:r w:rsidR="00BB6CEF" w:rsidRPr="00802CF3">
        <w:t xml:space="preserve"> general anaesthesia</w:t>
      </w:r>
      <w:r w:rsidR="006E0395" w:rsidRPr="00802CF3">
        <w:t>, longer time to EVT</w:t>
      </w:r>
      <w:r w:rsidR="00D73600" w:rsidRPr="00802CF3">
        <w:t xml:space="preserve"> and collateral status</w:t>
      </w:r>
      <w:r w:rsidR="0066050D" w:rsidRPr="00802CF3">
        <w:t>.</w:t>
      </w:r>
      <w:bookmarkStart w:id="16" w:name="_Hlk99474465"/>
      <w:r w:rsidR="00304B62" w:rsidRPr="00802CF3">
        <w:fldChar w:fldCharType="begin">
          <w:fldData xml:space="preserve">PEVuZE5vdGU+PENpdGU+PFllYXI+MjAyMTwvWWVhcj48UmVjTnVtPjQ4OTwvUmVjTnVtPjxEaXNw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</w:fldData>
        </w:fldChar>
      </w:r>
      <w:r w:rsidR="00077E25" w:rsidRPr="00802CF3">
        <w:instrText xml:space="preserve"> ADDIN EN.CITE </w:instrText>
      </w:r>
      <w:r w:rsidR="00077E25" w:rsidRPr="00802CF3">
        <w:fldChar w:fldCharType="begin">
          <w:fldData xml:space="preserve">PEVuZE5vdGU+PENpdGU+PFllYXI+MjAyMTwvWWVhcj48UmVjTnVtPjQ4OTwvUmVjTnVtPjxEaXNw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</w:fldData>
        </w:fldChar>
      </w:r>
      <w:r w:rsidR="00077E25" w:rsidRPr="00802CF3">
        <w:instrText xml:space="preserve"> ADDIN EN.CITE.DATA </w:instrText>
      </w:r>
      <w:r w:rsidR="00077E25" w:rsidRPr="00802CF3">
        <w:fldChar w:fldCharType="end"/>
      </w:r>
      <w:r w:rsidR="00304B62" w:rsidRPr="00802CF3">
        <w:fldChar w:fldCharType="separate"/>
      </w:r>
      <w:r w:rsidR="00077E25" w:rsidRPr="00802CF3">
        <w:rPr>
          <w:noProof/>
          <w:vertAlign w:val="superscript"/>
        </w:rPr>
        <w:t>26-30</w:t>
      </w:r>
      <w:r w:rsidR="00304B62" w:rsidRPr="00802CF3">
        <w:fldChar w:fldCharType="end"/>
      </w:r>
      <w:r w:rsidRPr="00802CF3">
        <w:t xml:space="preserve"> </w:t>
      </w:r>
      <w:bookmarkEnd w:id="16"/>
      <w:r w:rsidRPr="00802CF3">
        <w:t xml:space="preserve">A recent </w:t>
      </w:r>
      <w:r w:rsidR="003001CB" w:rsidRPr="00802CF3">
        <w:t xml:space="preserve">retrospective </w:t>
      </w:r>
      <w:r w:rsidRPr="00802CF3">
        <w:t xml:space="preserve">study </w:t>
      </w:r>
      <w:r w:rsidR="003001CB" w:rsidRPr="00802CF3">
        <w:t xml:space="preserve">of 417 patients </w:t>
      </w:r>
      <w:r w:rsidR="00100BE0" w:rsidRPr="00802CF3">
        <w:t xml:space="preserve">showed that age and </w:t>
      </w:r>
      <w:r w:rsidR="003F0274" w:rsidRPr="00802CF3">
        <w:t xml:space="preserve">higher baseline NIHSS </w:t>
      </w:r>
      <w:r w:rsidR="00100BE0" w:rsidRPr="00802CF3">
        <w:t>in the hyperacute phase of stroke (≤ 6 hours from stroke onset) are crucial for functional status in both short and long-term follow-up, whereas AF, hyperglycaemia, higher baseline NIHSS, and inflammatory state were relevant to the short-term functional status following stroke</w:t>
      </w:r>
      <w:r w:rsidR="0066050D" w:rsidRPr="00802CF3">
        <w:t>.</w:t>
      </w:r>
      <w:r w:rsidR="009A1448" w:rsidRPr="00802CF3">
        <w:fldChar w:fldCharType="begin"/>
      </w:r>
      <w:r w:rsidR="00077E25" w:rsidRPr="00802CF3">
        <w:instrText xml:space="preserve"> ADDIN EN.CITE &lt;EndNote&gt;&lt;Cite&gt;&lt;Year&gt;2021&lt;/Year&gt;&lt;RecNum&gt;484&lt;/RecNum&gt;&lt;DisplayText&gt;&lt;style face="superscript"&gt;31&lt;/style&gt;&lt;/DisplayText&gt;&lt;record&gt;&lt;rec-number&gt;484&lt;/rec-number&gt;&lt;foreign-keys&gt;&lt;key app="EN" db-id="s25aap0ajwzfpaewadwxtr55spe5drff02zt" timestamp="1643901915"&gt;484&lt;/key&gt;&lt;/foreign-keys&gt;&lt;contributors&gt;&lt;authors&gt;&lt;author&gt;&amp;#xD;            Lasek-Bal, Anetta&amp;#xD;          &lt;/author&gt;&lt;author&gt;&amp;#xD;            Binek, Łukasz&amp;#xD;          &lt;/author&gt;&lt;author&gt;&amp;#xD;            Żak, Amadeusz&amp;#xD;          &lt;/author&gt;&lt;author&gt;&amp;#xD;            Student, Sebastian&amp;#xD;          &lt;/author&gt;&lt;author&gt;&amp;#xD;            Krzan, Aleksandra&amp;#xD;          &lt;/author&gt;&lt;author&gt;&amp;#xD;            Puz, Przemysław&amp;#xD;          &lt;/author&gt;&lt;author&gt;&amp;#xD;            Bal, Wiesław&amp;#xD;          &lt;/author&gt;&lt;author&gt;&amp;#xD;            Uchwat, Urszula&amp;#xD;          &lt;/author&gt;&lt;/authors&gt;&lt;/contributors&gt;&lt;titles&gt;&lt;title&gt;Clinical and non-clinical determinants of the effect of mechanical thrombectomy and post-stroke functional status of patients in short and long-term follow-up&lt;/title&gt;&lt;/titles&gt;&lt;volume&gt;10&lt;/volume&gt;&lt;dates&gt;&lt;year&gt;2021&lt;/year&gt;&lt;/dates&gt;&lt;urls&gt;&lt;/urls&gt;&lt;electronic-resource-num&gt;10.3390/jcm10215084&lt;/electronic-resource-num&gt;&lt;/record&gt;&lt;/Cite&gt;&lt;/EndNote&gt;</w:instrText>
      </w:r>
      <w:r w:rsidR="009A1448" w:rsidRPr="00802CF3">
        <w:fldChar w:fldCharType="separate"/>
      </w:r>
      <w:r w:rsidR="00077E25" w:rsidRPr="00802CF3">
        <w:rPr>
          <w:noProof/>
          <w:vertAlign w:val="superscript"/>
        </w:rPr>
        <w:t>31</w:t>
      </w:r>
      <w:r w:rsidR="009A1448" w:rsidRPr="00802CF3">
        <w:fldChar w:fldCharType="end"/>
      </w:r>
      <w:r w:rsidRPr="00802CF3">
        <w:t xml:space="preserve"> First pass effect and post-interventional reperfusion were important technical parameters to the short-term functional status</w:t>
      </w:r>
      <w:r w:rsidR="002C15B0" w:rsidRPr="00802CF3">
        <w:t xml:space="preserve">, while </w:t>
      </w:r>
      <w:r w:rsidRPr="00802CF3">
        <w:t xml:space="preserve"> </w:t>
      </w:r>
      <w:r w:rsidR="003F0274" w:rsidRPr="00802CF3">
        <w:t>high baseline NIHSS</w:t>
      </w:r>
      <w:r w:rsidRPr="00802CF3">
        <w:t xml:space="preserve"> and </w:t>
      </w:r>
      <w:proofErr w:type="spellStart"/>
      <w:r w:rsidRPr="00802CF3">
        <w:t>leukocytosis</w:t>
      </w:r>
      <w:proofErr w:type="spellEnd"/>
      <w:r w:rsidRPr="00802CF3">
        <w:t xml:space="preserve"> during the acute phase were associated with high post-procedural </w:t>
      </w:r>
      <w:r w:rsidR="00106853" w:rsidRPr="00802CF3">
        <w:t>ICH</w:t>
      </w:r>
      <w:r w:rsidRPr="00802CF3">
        <w:t>.</w:t>
      </w:r>
      <w:r w:rsidR="003F0274" w:rsidRPr="00802CF3">
        <w:fldChar w:fldCharType="begin"/>
      </w:r>
      <w:r w:rsidR="00077E25" w:rsidRPr="00802CF3">
        <w:instrText xml:space="preserve"> ADDIN EN.CITE &lt;EndNote&gt;&lt;Cite&gt;&lt;Year&gt;2021&lt;/Year&gt;&lt;RecNum&gt;484&lt;/RecNum&gt;&lt;DisplayText&gt;&lt;style face="superscript"&gt;31&lt;/style&gt;&lt;/DisplayText&gt;&lt;record&gt;&lt;rec-number&gt;484&lt;/rec-number&gt;&lt;foreign-keys&gt;&lt;key app="EN" db-id="s25aap0ajwzfpaewadwxtr55spe5drff02zt" timestamp="1643901915"&gt;484&lt;/key&gt;&lt;/foreign-keys&gt;&lt;contributors&gt;&lt;authors&gt;&lt;author&gt;&amp;#xD;            Lasek-Bal, Anetta&amp;#xD;          &lt;/author&gt;&lt;author&gt;&amp;#xD;            Binek, Łukasz&amp;#xD;          &lt;/author&gt;&lt;author&gt;&amp;#xD;            Żak, Amadeusz&amp;#xD;          &lt;/author&gt;&lt;author&gt;&amp;#xD;            Student, Sebastian&amp;#xD;          &lt;/author&gt;&lt;author&gt;&amp;#xD;            Krzan, Aleksandra&amp;#xD;          &lt;/author&gt;&lt;author&gt;&amp;#xD;            Puz, Przemysław&amp;#xD;          &lt;/author&gt;&lt;author&gt;&amp;#xD;            Bal, Wiesław&amp;#xD;          &lt;/author&gt;&lt;author&gt;&amp;#xD;            Uchwat, Urszula&amp;#xD;          &lt;/author&gt;&lt;/authors&gt;&lt;/contributors&gt;&lt;titles&gt;&lt;title&gt;Clinical and non-clinical determinants of the effect of mechanical thrombectomy and post-stroke functional status of patients in short and long-term follow-up&lt;/title&gt;&lt;/titles&gt;&lt;volume&gt;10&lt;/volume&gt;&lt;dates&gt;&lt;year&gt;2021&lt;/year&gt;&lt;/dates&gt;&lt;urls&gt;&lt;/urls&gt;&lt;electronic-resource-num&gt;10.3390/jcm10215084&lt;/electronic-resource-num&gt;&lt;/record&gt;&lt;/Cite&gt;&lt;/EndNote&gt;</w:instrText>
      </w:r>
      <w:r w:rsidR="003F0274" w:rsidRPr="00802CF3">
        <w:fldChar w:fldCharType="separate"/>
      </w:r>
      <w:r w:rsidR="00077E25" w:rsidRPr="00802CF3">
        <w:rPr>
          <w:noProof/>
          <w:vertAlign w:val="superscript"/>
        </w:rPr>
        <w:t>31</w:t>
      </w:r>
      <w:r w:rsidR="003F0274" w:rsidRPr="00802CF3">
        <w:fldChar w:fldCharType="end"/>
      </w:r>
      <w:r w:rsidRPr="00802CF3">
        <w:t> </w:t>
      </w:r>
      <w:bookmarkEnd w:id="15"/>
    </w:p>
    <w:p w14:paraId="757C8EEC" w14:textId="5E94F384" w:rsidR="008835DE" w:rsidRPr="00802CF3" w:rsidRDefault="006C1B7E" w:rsidP="00C476D9">
      <w:pPr>
        <w:pStyle w:val="NormalWeb"/>
        <w:spacing w:before="0" w:beforeAutospacing="0" w:after="0" w:afterAutospacing="0" w:line="480" w:lineRule="auto"/>
        <w:jc w:val="both"/>
      </w:pPr>
      <w:r w:rsidRPr="00802CF3">
        <w:t>In addition</w:t>
      </w:r>
      <w:r w:rsidR="00390083" w:rsidRPr="00802CF3">
        <w:t>, determinants of long-term outcome</w:t>
      </w:r>
      <w:r w:rsidR="000339FE" w:rsidRPr="00802CF3">
        <w:t>s</w:t>
      </w:r>
      <w:r w:rsidR="00390083" w:rsidRPr="00802CF3">
        <w:t xml:space="preserve"> (12 months) in 264 patients with ischaemic stroke showed that right hemispher</w:t>
      </w:r>
      <w:r w:rsidR="000339FE" w:rsidRPr="00802CF3">
        <w:t>e</w:t>
      </w:r>
      <w:r w:rsidR="00390083" w:rsidRPr="00802CF3">
        <w:t xml:space="preserve"> stroke and NIHSS score at discharge were predictor</w:t>
      </w:r>
      <w:r w:rsidR="000339FE" w:rsidRPr="00802CF3">
        <w:t>s</w:t>
      </w:r>
      <w:r w:rsidR="00390083" w:rsidRPr="00802CF3">
        <w:t xml:space="preserve"> of</w:t>
      </w:r>
      <w:r w:rsidR="00CE1955" w:rsidRPr="00802CF3">
        <w:t xml:space="preserve"> poorer outcome</w:t>
      </w:r>
      <w:r w:rsidR="002C15B0" w:rsidRPr="00802CF3">
        <w:t xml:space="preserve">, </w:t>
      </w:r>
      <w:r w:rsidR="00390083" w:rsidRPr="00802CF3">
        <w:t xml:space="preserve">for delayed functional independence, while successful </w:t>
      </w:r>
      <w:proofErr w:type="spellStart"/>
      <w:r w:rsidR="00390083" w:rsidRPr="00802CF3">
        <w:t>recanali</w:t>
      </w:r>
      <w:r w:rsidR="003C134F" w:rsidRPr="00802CF3">
        <w:t>s</w:t>
      </w:r>
      <w:r w:rsidR="00390083" w:rsidRPr="00802CF3">
        <w:t>ation</w:t>
      </w:r>
      <w:proofErr w:type="spellEnd"/>
      <w:r w:rsidR="00390083" w:rsidRPr="00802CF3">
        <w:t xml:space="preserve"> may be a positive predictor for </w:t>
      </w:r>
      <w:r w:rsidR="003F0274" w:rsidRPr="00802CF3">
        <w:t xml:space="preserve">good </w:t>
      </w:r>
      <w:r w:rsidR="00390083" w:rsidRPr="00802CF3">
        <w:t>long-term outcomes.</w:t>
      </w:r>
      <w:r w:rsidR="0066050D" w:rsidRPr="00802CF3">
        <w:fldChar w:fldCharType="begin">
          <w:fldData xml:space="preserve">PEVuZE5vdGU+PENpdGU+PEF1dGhvcj5GdWhyZXI8L0F1dGhvcj48WWVhcj4yMDIwPC9ZZWFyPjxS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</w:fldData>
        </w:fldChar>
      </w:r>
      <w:r w:rsidR="00077E25" w:rsidRPr="00802CF3">
        <w:instrText xml:space="preserve"> ADDIN EN.CITE </w:instrText>
      </w:r>
      <w:r w:rsidR="00077E25" w:rsidRPr="00802CF3">
        <w:fldChar w:fldCharType="begin">
          <w:fldData xml:space="preserve">PEVuZE5vdGU+PENpdGU+PEF1dGhvcj5GdWhyZXI8L0F1dGhvcj48WWVhcj4yMDIwPC9ZZWFyPjxS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</w:fldData>
        </w:fldChar>
      </w:r>
      <w:r w:rsidR="00077E25" w:rsidRPr="00802CF3">
        <w:instrText xml:space="preserve"> ADDIN EN.CITE.DATA </w:instrText>
      </w:r>
      <w:r w:rsidR="00077E25" w:rsidRPr="00802CF3">
        <w:fldChar w:fldCharType="end"/>
      </w:r>
      <w:r w:rsidR="0066050D" w:rsidRPr="00802CF3">
        <w:fldChar w:fldCharType="separate"/>
      </w:r>
      <w:r w:rsidR="00077E25" w:rsidRPr="00802CF3">
        <w:rPr>
          <w:noProof/>
          <w:vertAlign w:val="superscript"/>
        </w:rPr>
        <w:t>32</w:t>
      </w:r>
      <w:r w:rsidR="0066050D" w:rsidRPr="00802CF3">
        <w:fldChar w:fldCharType="end"/>
      </w:r>
    </w:p>
    <w:p w14:paraId="3C510F52" w14:textId="3CF9A0CD" w:rsidR="005F471C" w:rsidRPr="00802CF3" w:rsidRDefault="002C15B0" w:rsidP="00214FE2">
      <w:pPr>
        <w:pStyle w:val="NormalWeb"/>
        <w:spacing w:before="0" w:beforeAutospacing="0" w:after="0" w:afterAutospacing="0" w:line="480" w:lineRule="auto"/>
        <w:jc w:val="both"/>
      </w:pPr>
      <w:bookmarkStart w:id="17" w:name="_Hlk99473433"/>
      <w:r w:rsidRPr="00802CF3">
        <w:t>D</w:t>
      </w:r>
      <w:r w:rsidR="00315F5B" w:rsidRPr="00802CF3">
        <w:t>elay in time to treatment was associated with worse functional outcomes after EVT, and functional outcomes can be significantly improved by a shorter time to treatment in anterior or posterior circulation occlusion. Further</w:t>
      </w:r>
      <w:r w:rsidRPr="00802CF3">
        <w:t>more</w:t>
      </w:r>
      <w:r w:rsidR="00315F5B" w:rsidRPr="00802CF3">
        <w:t>, time to treatment, collateral status, reperfusion status, the extent of occlusion and ICH in acute posterior artery occlusion can predict functional outcome and mortality</w:t>
      </w:r>
      <w:r w:rsidR="0066050D" w:rsidRPr="00802CF3">
        <w:t>.</w:t>
      </w:r>
      <w:r w:rsidR="00315F5B" w:rsidRPr="00802CF3">
        <w:fldChar w:fldCharType="begin">
          <w:fldData xml:space="preserve">PEVuZE5vdGU+PENpdGU+PEF1dGhvcj5NdWxkZXI8L0F1dGhvcj48WWVhcj4yMDE4PC9ZZWFyPjxS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==
</w:fldData>
        </w:fldChar>
      </w:r>
      <w:r w:rsidR="00077E25" w:rsidRPr="00802CF3">
        <w:instrText xml:space="preserve"> ADDIN EN.CITE </w:instrText>
      </w:r>
      <w:r w:rsidR="00077E25" w:rsidRPr="00802CF3">
        <w:fldChar w:fldCharType="begin">
          <w:fldData xml:space="preserve">PEVuZE5vdGU+PENpdGU+PEF1dGhvcj5NdWxkZXI8L0F1dGhvcj48WWVhcj4yMDE4PC9ZZWFyPjxS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==
</w:fldData>
        </w:fldChar>
      </w:r>
      <w:r w:rsidR="00077E25" w:rsidRPr="00802CF3">
        <w:instrText xml:space="preserve"> ADDIN EN.CITE.DATA </w:instrText>
      </w:r>
      <w:r w:rsidR="00077E25" w:rsidRPr="00802CF3">
        <w:fldChar w:fldCharType="end"/>
      </w:r>
      <w:r w:rsidR="00315F5B" w:rsidRPr="00802CF3">
        <w:fldChar w:fldCharType="separate"/>
      </w:r>
      <w:r w:rsidR="00077E25" w:rsidRPr="00802CF3">
        <w:rPr>
          <w:noProof/>
          <w:vertAlign w:val="superscript"/>
        </w:rPr>
        <w:t>27,28</w:t>
      </w:r>
      <w:r w:rsidR="00315F5B" w:rsidRPr="00802CF3">
        <w:fldChar w:fldCharType="end"/>
      </w:r>
      <w:r w:rsidR="00315F5B" w:rsidRPr="00802CF3">
        <w:t xml:space="preserve"> It has been estimated that every 60 minutes delay in stroke onset to EVT results in a lower probability of good functional status (-5.3%) and a higher probability of mortality (2.2%)</w:t>
      </w:r>
      <w:r w:rsidR="0066050D" w:rsidRPr="00802CF3">
        <w:t>.</w:t>
      </w:r>
      <w:r w:rsidR="00315F5B" w:rsidRPr="00802CF3">
        <w:fldChar w:fldCharType="begin"/>
      </w:r>
      <w:r w:rsidR="00077E25" w:rsidRPr="00802CF3">
        <w:instrText xml:space="preserve"> ADDIN EN.CITE &lt;EndNote&gt;&lt;Cite&gt;&lt;Author&gt;Mulder&lt;/Author&gt;&lt;Year&gt;2018&lt;/Year&gt;&lt;RecNum&gt;631&lt;/RecNum&gt;&lt;DisplayText&gt;&lt;style face="superscript"&gt;27&lt;/style&gt;&lt;/DisplayText&gt;&lt;record&gt;&lt;rec-number&gt;631&lt;/rec-number&gt;&lt;foreign-keys&gt;&lt;key app="EN" db-id="s25aap0ajwzfpaewadwxtr55spe5drff02zt" timestamp="1648575917" guid="772cc81e-cd09-496e-a703-eae94c4e13a1"&gt;631&lt;/key&gt;&lt;/foreign-keys&gt;&lt;ref-type name="Journal Article"&gt;17&lt;/ref-type&gt;&lt;contributors&gt;&lt;authors&gt;&lt;author&gt;Maxim J.H.L. Mulder&lt;/author&gt;&lt;author&gt;Ivo G.H. Jansen&lt;/author&gt;&lt;author&gt;Robert-Jan B. Goldhoorn&lt;/author&gt;&lt;author&gt;Esmee Venema&lt;/author&gt;&lt;author&gt;Vicky Chalos&lt;/author&gt;&lt;author&gt;Kars C.J. Compagne&lt;/author&gt;&lt;author&gt;Bob Roozenbeek&lt;/author&gt;&lt;author&gt;Hester F. Lingsma&lt;/author&gt;&lt;author&gt;Wouter J. Schonewille&lt;/author&gt;&lt;author&gt;Ido R. van den Wijngaard&lt;/author&gt;&lt;author&gt;Jelis Boiten&lt;/author&gt;&lt;author&gt;Jan Albert Vos&lt;/author&gt;&lt;author&gt;Yvo B.W.EM. Roos&lt;/author&gt;&lt;author&gt;Robert J. van Oostenbrugge&lt;/author&gt;&lt;author&gt;Wim H. van Zwam&lt;/author&gt;&lt;author&gt;Charles B.L.M. Majoie&lt;/author&gt;&lt;author&gt;Aad van der Lugt&lt;/author&gt;&lt;author&gt;Diederik W.J. Dippel&lt;/author&gt;&lt;/authors&gt;&lt;/contributors&gt;&lt;titles&gt;&lt;title&gt;Time to Endovascular Treatment and Outcome in Acute Ischemic Stroke&lt;/title&gt;&lt;secondary-title&gt;Circulation&lt;/secondary-title&gt;&lt;/titles&gt;&lt;periodical&gt;&lt;full-title&gt;Circulation&lt;/full-title&gt;&lt;/periodical&gt;&lt;pages&gt;232-240&lt;/pages&gt;&lt;volume&gt;138&lt;/volume&gt;&lt;number&gt;3&lt;/number&gt;&lt;dates&gt;&lt;year&gt;2018&lt;/year&gt;&lt;/dates&gt;&lt;urls&gt;&lt;related-urls&gt;&lt;url&gt;https://www.ahajournals.org/doi/abs/10.1161/CIRCULATIONAHA.117.032600&lt;/url&gt;&lt;/related-urls&gt;&lt;/urls&gt;&lt;electronic-resource-num&gt;doi:10.1161/CIRCULATIONAHA.117.032600&lt;/electronic-resource-num&gt;&lt;/record&gt;&lt;/Cite&gt;&lt;/EndNote&gt;</w:instrText>
      </w:r>
      <w:r w:rsidR="00315F5B" w:rsidRPr="00802CF3">
        <w:fldChar w:fldCharType="separate"/>
      </w:r>
      <w:r w:rsidR="00077E25" w:rsidRPr="00802CF3">
        <w:rPr>
          <w:noProof/>
          <w:vertAlign w:val="superscript"/>
        </w:rPr>
        <w:t>27</w:t>
      </w:r>
      <w:r w:rsidR="00315F5B" w:rsidRPr="00802CF3">
        <w:fldChar w:fldCharType="end"/>
      </w:r>
      <w:r w:rsidR="00315F5B" w:rsidRPr="00802CF3">
        <w:t xml:space="preserve"> </w:t>
      </w:r>
      <w:r w:rsidR="00250B4C" w:rsidRPr="00802CF3">
        <w:t>Lastly, good collateral status was associated with favourable functional outcomes through a mechanism in which retrograde collateral flow could reach beyond occlusion and provide more access to IVT to the distal territories of the clot and dissolve clot fragments, thereby promoting successful reperfusion</w:t>
      </w:r>
      <w:r w:rsidR="0066050D" w:rsidRPr="00802CF3">
        <w:t>.</w:t>
      </w:r>
      <w:r w:rsidR="00250B4C" w:rsidRPr="00802CF3">
        <w:fldChar w:fldCharType="begin"/>
      </w:r>
      <w:r w:rsidR="00077E25" w:rsidRPr="00802CF3">
        <w:instrText xml:space="preserve"> ADDIN EN.CITE &lt;EndNote&gt;&lt;Cite&gt;&lt;Author&gt;Alves&lt;/Author&gt;&lt;Year&gt;2018&lt;/Year&gt;&lt;RecNum&gt;632&lt;/RecNum&gt;&lt;DisplayText&gt;&lt;style face="superscript"&gt;33&lt;/style&gt;&lt;/DisplayText&gt;&lt;record&gt;&lt;rec-number&gt;632&lt;/rec-number&gt;&lt;foreign-keys&gt;&lt;key app="EN" db-id="s25aap0ajwzfpaewadwxtr55spe5drff02zt" timestamp="1648582921" guid="7fd239ab-bfef-4a70-8f54-80b1b757f598"&gt;632&lt;/key&gt;&lt;/foreign-keys&gt;&lt;ref-type name="Journal Article"&gt;17&lt;/ref-type&gt;&lt;contributors&gt;&lt;authors&gt;&lt;author&gt;Heitor C. Alves&lt;/author&gt;&lt;author&gt;Kilian M. Treurniet&lt;/author&gt;&lt;author&gt;Bruna G. Dutra&lt;/author&gt;&lt;author&gt;Ivo G. H. Jansen&lt;/author&gt;&lt;author&gt;Anna M.M. Boers&lt;/author&gt;&lt;author&gt;Emilie M.M. Santos&lt;/author&gt;&lt;author&gt;Olvert A. Berkhemer&lt;/author&gt;&lt;author&gt;Diederik W.J. Dippel&lt;/author&gt;&lt;author&gt;Aad van der Lugt&lt;/author&gt;&lt;author&gt;Wim H. van Zwam&lt;/author&gt;&lt;author&gt;Robert J. van Oostenbrugge&lt;/author&gt;&lt;author&gt;Hester F. Lingsma&lt;/author&gt;&lt;author&gt;Yvo B.W.E.M. Roos&lt;/author&gt;&lt;author&gt;Albert J. Yoo&lt;/author&gt;&lt;author&gt;Henk A. Marquering&lt;/author&gt;&lt;author&gt;Charles B.L.M. Majoie&lt;/author&gt;&lt;/authors&gt;&lt;/contributors&gt;&lt;titles&gt;&lt;title&gt;Associations Between Collateral Status and Thrombus Characteristics and Their Impact in Anterior Circulation Stroke&lt;/title&gt;&lt;secondary-title&gt;Stroke&lt;/secondary-title&gt;&lt;/titles&gt;&lt;periodical&gt;&lt;full-title&gt;Stroke&lt;/full-title&gt;&lt;/periodical&gt;&lt;pages&gt;391-396&lt;/pages&gt;&lt;volume&gt;49&lt;/volume&gt;&lt;number&gt;2&lt;/number&gt;&lt;dates&gt;&lt;year&gt;2018&lt;/year&gt;&lt;/dates&gt;&lt;urls&gt;&lt;related-urls&gt;&lt;url&gt;https://www.ahajournals.org/doi/abs/10.1161/STROKEAHA.117.019509&lt;/url&gt;&lt;/related-urls&gt;&lt;/urls&gt;&lt;electronic-resource-num&gt;doi:10.1161/STROKEAHA.117.019509&lt;/electronic-resource-num&gt;&lt;/record&gt;&lt;/Cite&gt;&lt;/EndNote&gt;</w:instrText>
      </w:r>
      <w:r w:rsidR="00250B4C" w:rsidRPr="00802CF3">
        <w:fldChar w:fldCharType="separate"/>
      </w:r>
      <w:r w:rsidR="00077E25" w:rsidRPr="00802CF3">
        <w:rPr>
          <w:noProof/>
          <w:vertAlign w:val="superscript"/>
        </w:rPr>
        <w:t>33</w:t>
      </w:r>
      <w:r w:rsidR="00250B4C" w:rsidRPr="00802CF3">
        <w:fldChar w:fldCharType="end"/>
      </w:r>
    </w:p>
    <w:p w14:paraId="4683E21B" w14:textId="716F8059" w:rsidR="009F62C7" w:rsidRPr="00802CF3" w:rsidRDefault="009F62C7" w:rsidP="00C476D9">
      <w:pPr>
        <w:pStyle w:val="NormalWeb"/>
        <w:spacing w:before="0" w:beforeAutospacing="0" w:after="0" w:afterAutospacing="0" w:line="480" w:lineRule="auto"/>
        <w:jc w:val="both"/>
      </w:pPr>
      <w:bookmarkStart w:id="18" w:name="_Hlk94871649"/>
      <w:bookmarkEnd w:id="17"/>
    </w:p>
    <w:p w14:paraId="4C85EEB7" w14:textId="4E35682E" w:rsidR="009F62C7" w:rsidRPr="00802CF3" w:rsidRDefault="00CB529C" w:rsidP="00C476D9">
      <w:pPr>
        <w:pStyle w:val="NormalWeb"/>
        <w:spacing w:before="0" w:beforeAutospacing="0" w:after="0" w:afterAutospacing="0" w:line="480" w:lineRule="auto"/>
        <w:jc w:val="both"/>
      </w:pPr>
      <w:bookmarkStart w:id="19" w:name="_Hlk94871621"/>
      <w:r w:rsidRPr="00802CF3">
        <w:rPr>
          <w:rStyle w:val="Strong"/>
        </w:rPr>
        <w:t xml:space="preserve">4. </w:t>
      </w:r>
      <w:r w:rsidR="009F62C7" w:rsidRPr="00802CF3">
        <w:rPr>
          <w:rStyle w:val="Strong"/>
        </w:rPr>
        <w:t>Atrial Fibrillation and Endovascular Thrombectomy Outcomes</w:t>
      </w:r>
    </w:p>
    <w:bookmarkEnd w:id="19"/>
    <w:p w14:paraId="4923B234" w14:textId="77777777" w:rsidR="009F62C7" w:rsidRPr="00802CF3" w:rsidRDefault="009F62C7" w:rsidP="005464DD">
      <w:pPr>
        <w:rPr>
          <w:rFonts w:ascii="Times New Roman" w:hAnsi="Times New Roman" w:cs="Times New Roman"/>
        </w:rPr>
      </w:pPr>
    </w:p>
    <w:p w14:paraId="26946350" w14:textId="19B8D7C8" w:rsidR="009F62C7" w:rsidRPr="00802CF3" w:rsidRDefault="009F62C7" w:rsidP="0022270E">
      <w:pPr>
        <w:pStyle w:val="NormalWeb"/>
        <w:spacing w:before="0" w:beforeAutospacing="0" w:after="0" w:afterAutospacing="0" w:line="480" w:lineRule="auto"/>
        <w:jc w:val="both"/>
      </w:pPr>
      <w:r w:rsidRPr="00802CF3">
        <w:t xml:space="preserve">To date, the effect or relevance of </w:t>
      </w:r>
      <w:r w:rsidR="00F71725" w:rsidRPr="00802CF3">
        <w:t>AF</w:t>
      </w:r>
      <w:r w:rsidRPr="00802CF3">
        <w:t xml:space="preserve"> on </w:t>
      </w:r>
      <w:r w:rsidR="000C76D1" w:rsidRPr="00802CF3">
        <w:t xml:space="preserve">outcomes following </w:t>
      </w:r>
      <w:r w:rsidRPr="00802CF3">
        <w:t>EVT remains undetermined</w:t>
      </w:r>
      <w:r w:rsidR="00D035BF" w:rsidRPr="00802CF3">
        <w:t xml:space="preserve"> </w:t>
      </w:r>
      <w:r w:rsidRPr="00802CF3">
        <w:rPr>
          <w:rStyle w:val="Strong"/>
        </w:rPr>
        <w:t>[Table 1]</w:t>
      </w:r>
      <w:r w:rsidRPr="00802CF3">
        <w:t xml:space="preserve">. AF is a common cause of </w:t>
      </w:r>
      <w:r w:rsidR="00357C4B" w:rsidRPr="00802CF3">
        <w:t xml:space="preserve">large vessel occlusion </w:t>
      </w:r>
      <w:r w:rsidRPr="00802CF3">
        <w:t>that necessitates endovascular treatment</w:t>
      </w:r>
      <w:r w:rsidR="003D162F" w:rsidRPr="00802CF3">
        <w:t>.</w:t>
      </w:r>
      <w:r w:rsidR="009A1448" w:rsidRPr="00802CF3">
        <w:fldChar w:fldCharType="begin">
          <w:fldData xml:space="preserve">PEVuZE5vdGU+PENpdGU+PFllYXI+MjAxNjwvWWVhcj48UmVjTnVtPjUxNTwvUmVjTnVtPjxEaXNw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=
</w:fldData>
        </w:fldChar>
      </w:r>
      <w:r w:rsidR="00077E25" w:rsidRPr="00802CF3">
        <w:instrText xml:space="preserve"> ADDIN EN.CITE </w:instrText>
      </w:r>
      <w:r w:rsidR="00077E25" w:rsidRPr="00802CF3">
        <w:fldChar w:fldCharType="begin">
          <w:fldData xml:space="preserve">PEVuZE5vdGU+PENpdGU+PFllYXI+MjAxNjwvWWVhcj48UmVjTnVtPjUxNTwvUmVjTnVtPjxEaXNw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=
</w:fldData>
        </w:fldChar>
      </w:r>
      <w:r w:rsidR="00077E25" w:rsidRPr="00802CF3">
        <w:instrText xml:space="preserve"> ADDIN EN.CITE.DATA </w:instrText>
      </w:r>
      <w:r w:rsidR="00077E25" w:rsidRPr="00802CF3">
        <w:fldChar w:fldCharType="end"/>
      </w:r>
      <w:r w:rsidR="009A1448" w:rsidRPr="00802CF3">
        <w:fldChar w:fldCharType="separate"/>
      </w:r>
      <w:r w:rsidR="00077E25" w:rsidRPr="00802CF3">
        <w:rPr>
          <w:noProof/>
          <w:vertAlign w:val="superscript"/>
        </w:rPr>
        <w:t>25,34-36</w:t>
      </w:r>
      <w:r w:rsidR="009A1448" w:rsidRPr="00802CF3">
        <w:fldChar w:fldCharType="end"/>
      </w:r>
      <w:r w:rsidRPr="00802CF3">
        <w:t xml:space="preserve"> A subgroup analysis of the MR CLEAN trial </w:t>
      </w:r>
      <w:r w:rsidR="00984FFD" w:rsidRPr="00802CF3">
        <w:t xml:space="preserve">of </w:t>
      </w:r>
      <w:r w:rsidR="009C473E" w:rsidRPr="00802CF3">
        <w:t xml:space="preserve">135 </w:t>
      </w:r>
      <w:r w:rsidR="00984FFD" w:rsidRPr="00802CF3">
        <w:t>patients</w:t>
      </w:r>
      <w:r w:rsidR="004A0237" w:rsidRPr="00802CF3">
        <w:t xml:space="preserve"> with</w:t>
      </w:r>
      <w:r w:rsidR="00265174" w:rsidRPr="00802CF3">
        <w:t xml:space="preserve"> anterior ischaemic stroke</w:t>
      </w:r>
      <w:r w:rsidR="00984FFD" w:rsidRPr="00802CF3">
        <w:t xml:space="preserve"> </w:t>
      </w:r>
      <w:r w:rsidRPr="00802CF3">
        <w:t>showed a trend towards a decreased treatment effect of EVT in patients with AF.</w:t>
      </w:r>
      <w:r w:rsidR="00257551" w:rsidRPr="00802CF3">
        <w:fldChar w:fldCharType="begin"/>
      </w:r>
      <w:r w:rsidR="00077E25" w:rsidRPr="00802CF3">
        <w:instrText xml:space="preserve"> ADDIN EN.CITE &lt;EndNote&gt;&lt;Cite&gt;&lt;Year&gt;2017&lt;/Year&gt;&lt;RecNum&gt;497&lt;/RecNum&gt;&lt;DisplayText&gt;&lt;style face="superscript"&gt;37&lt;/style&gt;&lt;/DisplayText&gt;&lt;record&gt;&lt;rec-number&gt;497&lt;/rec-number&gt;&lt;foreign-keys&gt;&lt;key app="EN" db-id="s25aap0ajwzfpaewadwxtr55spe5drff02zt" timestamp="1643901915"&gt;497&lt;/key&gt;&lt;/foreign-keys&gt;&lt;contributors&gt;&lt;authors&gt;&lt;author&gt;&amp;#xD;            Heshmatollah, Alis&amp;#xD;          &lt;/author&gt;&lt;author&gt;&amp;#xD;            Fransen, Puck S.S.&amp;#xD;          &lt;/author&gt;&lt;author&gt;&amp;#xD;            Berkhemer, Olvert A.&amp;#xD;          &lt;/author&gt;&lt;author&gt;&amp;#xD;            Beumer, Debbie&amp;#xD;          &lt;/author&gt;&lt;author&gt;&amp;#xD;            Van Der Lugt, Aad&amp;#xD;          &lt;/author&gt;&lt;author&gt;&amp;#xD;            Majoie, Charles B.L.M.&amp;#xD;          &lt;/author&gt;&lt;author&gt;&amp;#xD;            Oostenbrugge, Robert J.&amp;#xD;          &lt;/author&gt;&lt;author&gt;&amp;#xD;            Van Zwam, Wim H.&amp;#xD;          &lt;/author&gt;&lt;author&gt;&amp;#xD;            Koudstaal, Peter J.&amp;#xD;          &lt;/author&gt;&lt;author&gt;&amp;#xD;            Roos, Yvo B.W.E.M.&amp;#xD;          &lt;/author&gt;&lt;author&gt;&amp;#xD;            Dippel, Diederik W.J.&amp;#xD;          &lt;/author&gt;&lt;/authors&gt;&lt;/contributors&gt;&lt;titles&gt;&lt;title&gt;Endovascular thrombectomy in patients with acute ischaemic stroke and atrial fibrillation: A MR CLEAN subgroup analysis&lt;/title&gt;&lt;/titles&gt;&lt;volume&gt;13&lt;/volume&gt;&lt;dates&gt;&lt;year&gt;2017&lt;/year&gt;&lt;/dates&gt;&lt;urls&gt;&lt;/urls&gt;&lt;electronic-resource-num&gt;10.4244/EIJ-D-16-00905&lt;/electronic-resource-num&gt;&lt;/record&gt;&lt;/Cite&gt;&lt;/EndNote&gt;</w:instrText>
      </w:r>
      <w:r w:rsidR="00257551" w:rsidRPr="00802CF3">
        <w:fldChar w:fldCharType="separate"/>
      </w:r>
      <w:r w:rsidR="00077E25" w:rsidRPr="00802CF3">
        <w:rPr>
          <w:noProof/>
          <w:vertAlign w:val="superscript"/>
        </w:rPr>
        <w:t>37</w:t>
      </w:r>
      <w:r w:rsidR="00257551" w:rsidRPr="00802CF3">
        <w:fldChar w:fldCharType="end"/>
      </w:r>
      <w:r w:rsidRPr="00802CF3">
        <w:t xml:space="preserve"> However, the sample size of AF patients in </w:t>
      </w:r>
      <w:r w:rsidR="000C76D1" w:rsidRPr="00802CF3">
        <w:t xml:space="preserve">this </w:t>
      </w:r>
      <w:r w:rsidRPr="00802CF3">
        <w:t>study was relatively small</w:t>
      </w:r>
      <w:r w:rsidR="004A0237" w:rsidRPr="00802CF3">
        <w:t xml:space="preserve"> </w:t>
      </w:r>
      <w:r w:rsidR="001F6021" w:rsidRPr="00802CF3">
        <w:t>and</w:t>
      </w:r>
      <w:r w:rsidRPr="00802CF3">
        <w:t xml:space="preserve"> </w:t>
      </w:r>
      <w:r w:rsidR="001F6021" w:rsidRPr="00802CF3">
        <w:t>t</w:t>
      </w:r>
      <w:r w:rsidRPr="00802CF3">
        <w:t>herefore, no definite conclusions could be drawn</w:t>
      </w:r>
      <w:r w:rsidR="003D162F" w:rsidRPr="00802CF3">
        <w:t>.</w:t>
      </w:r>
      <w:r w:rsidRPr="00802CF3">
        <w:t> </w:t>
      </w:r>
      <w:r w:rsidR="00AF228B" w:rsidRPr="00802CF3">
        <w:t>Similarly</w:t>
      </w:r>
      <w:r w:rsidRPr="00802CF3">
        <w:t xml:space="preserve">, a meta-analysis of </w:t>
      </w:r>
      <w:r w:rsidR="009C473E" w:rsidRPr="00802CF3">
        <w:t xml:space="preserve">1351 </w:t>
      </w:r>
      <w:r w:rsidRPr="00802CF3">
        <w:t>patients with and without AF showed no difference in the treatment effect size of EVT</w:t>
      </w:r>
      <w:r w:rsidR="00AF228B" w:rsidRPr="00802CF3">
        <w:t>,</w:t>
      </w:r>
      <w:r w:rsidR="004A0237" w:rsidRPr="00802CF3">
        <w:t xml:space="preserve"> </w:t>
      </w:r>
      <w:r w:rsidRPr="00802CF3">
        <w:t>functional outcome</w:t>
      </w:r>
      <w:r w:rsidR="00AF228B" w:rsidRPr="00802CF3">
        <w:t xml:space="preserve"> or </w:t>
      </w:r>
      <w:proofErr w:type="spellStart"/>
      <w:r w:rsidRPr="00802CF3">
        <w:t>sICH</w:t>
      </w:r>
      <w:proofErr w:type="spellEnd"/>
      <w:r w:rsidRPr="00802CF3">
        <w:t xml:space="preserve"> in </w:t>
      </w:r>
      <w:r w:rsidR="000C76D1" w:rsidRPr="00802CF3">
        <w:t xml:space="preserve">patients with </w:t>
      </w:r>
      <w:r w:rsidRPr="00802CF3">
        <w:t xml:space="preserve">AF compared to </w:t>
      </w:r>
      <w:r w:rsidR="00AF228B" w:rsidRPr="00802CF3">
        <w:t>those without</w:t>
      </w:r>
      <w:r w:rsidR="003D162F" w:rsidRPr="00802CF3">
        <w:t>.</w:t>
      </w:r>
      <w:r w:rsidR="009A1448" w:rsidRPr="00802CF3">
        <w:fldChar w:fldCharType="begin"/>
      </w:r>
      <w:r w:rsidR="00077E25" w:rsidRPr="00802CF3">
        <w:instrText xml:space="preserve"> ADDIN EN.CITE &lt;EndNote&gt;&lt;Cite&gt;&lt;Year&gt;2020&lt;/Year&gt;&lt;RecNum&gt;480&lt;/RecNum&gt;&lt;DisplayText&gt;&lt;style face="superscript"&gt;38&lt;/style&gt;&lt;/DisplayText&gt;&lt;record&gt;&lt;rec-number&gt;480&lt;/rec-number&gt;&lt;foreign-keys&gt;&lt;key app="EN" db-id="s25aap0ajwzfpaewadwxtr55spe5drff02zt" timestamp="1643901915"&gt;480&lt;/key&gt;&lt;/foreign-keys&gt;&lt;contributors&gt;&lt;authors&gt;&lt;author&gt;&amp;#xD;            Smaal, J. A.&amp;#xD;          &lt;/author&gt;&lt;author&gt;&amp;#xD;            de Ridder, I. R.&amp;#xD;          &lt;/author&gt;&lt;author&gt;&amp;#xD;            Heshmatollah, A.&amp;#xD;          &lt;/author&gt;&lt;author&gt;&amp;#xD;            van Zwam, W. H.&amp;#xD;          &lt;/author&gt;&lt;author&gt;&amp;#xD;            Dippel, D. W.J.&amp;#xD;          &lt;/author&gt;&lt;author&gt;&amp;#xD;            Majoie, C. B.&amp;#xD;          &lt;/author&gt;&lt;author&gt;&amp;#xD;            Brown, S.&amp;#xD;          &lt;/author&gt;&lt;author&gt;&amp;#xD;            Goyal, M.&amp;#xD;          &lt;/author&gt;&lt;author&gt;&amp;#xD;            Campbell, B. C.V.&amp;#xD;          &lt;/author&gt;&lt;author&gt;&amp;#xD;            Muir, K. W.&amp;#xD;          &lt;/author&gt;&lt;author&gt;&amp;#xD;            Demchuck, A. M.&amp;#xD;          &lt;/author&gt;&lt;author&gt;&amp;#xD;            Davalos, A.&amp;#xD;          &lt;/author&gt;&lt;author&gt;&amp;#xD;            Jovin, T. G.&amp;#xD;          &lt;/author&gt;&lt;author&gt;&amp;#xD;            Mitchell, P. J.&amp;#xD;          &lt;/author&gt;&lt;author&gt;&amp;#xD;            White, P.&amp;#xD;          &lt;/author&gt;&lt;author&gt;&amp;#xD;            Saver, J. L.&amp;#xD;          &lt;/author&gt;&lt;author&gt;&amp;#xD;            Hill, M. D.&amp;#xD;          &lt;/author&gt;&lt;author&gt;&amp;#xD;            Roos, Y. B.&amp;#xD;          &lt;/author&gt;&lt;author&gt;&amp;#xD;            van der Lugt, A.&amp;#xD;          &lt;/author&gt;&lt;author&gt;&amp;#xD;            van Oostenbrugge, R. J.&amp;#xD;          &lt;/author&gt;&lt;/authors&gt;&lt;/contributors&gt;&lt;titles&gt;&lt;title&gt;Effect of atrial fibrillation on endovascular thrombectomy for acute ischemic stroke. A meta-analysis of individual patient data from six randomised trials: Results from the HERMES collaboration&lt;/title&gt;&lt;/titles&gt;&lt;volume&gt;5&lt;/volume&gt;&lt;dates&gt;&lt;year&gt;2020&lt;/year&gt;&lt;/dates&gt;&lt;urls&gt;&lt;/urls&gt;&lt;electronic-resource-num&gt;10.1177/2396987320923447&lt;/electronic-resource-num&gt;&lt;/record&gt;&lt;/Cite&gt;&lt;/EndNote&gt;</w:instrText>
      </w:r>
      <w:r w:rsidR="009A1448" w:rsidRPr="00802CF3">
        <w:fldChar w:fldCharType="separate"/>
      </w:r>
      <w:r w:rsidR="00077E25" w:rsidRPr="00802CF3">
        <w:rPr>
          <w:noProof/>
          <w:vertAlign w:val="superscript"/>
        </w:rPr>
        <w:t>38</w:t>
      </w:r>
      <w:r w:rsidR="009A1448" w:rsidRPr="00802CF3">
        <w:fldChar w:fldCharType="end"/>
      </w:r>
      <w:r w:rsidRPr="00802CF3">
        <w:t>  </w:t>
      </w:r>
      <w:r w:rsidR="00967EF1" w:rsidRPr="00802CF3">
        <w:t>A cohort of</w:t>
      </w:r>
      <w:r w:rsidR="00820A2C" w:rsidRPr="00802CF3">
        <w:t xml:space="preserve"> 1137 patient</w:t>
      </w:r>
      <w:r w:rsidR="008079F1" w:rsidRPr="00802CF3">
        <w:t xml:space="preserve">s with and without AF </w:t>
      </w:r>
      <w:r w:rsidR="00967EF1" w:rsidRPr="00802CF3">
        <w:t xml:space="preserve">(propensity-score matched) </w:t>
      </w:r>
      <w:r w:rsidR="008079F1" w:rsidRPr="00802CF3">
        <w:t>who</w:t>
      </w:r>
      <w:r w:rsidR="00820A2C" w:rsidRPr="00802CF3">
        <w:t xml:space="preserve"> underwent EVT</w:t>
      </w:r>
      <w:r w:rsidR="003A15AE" w:rsidRPr="00802CF3">
        <w:t xml:space="preserve"> showed </w:t>
      </w:r>
      <w:r w:rsidR="008079F1" w:rsidRPr="00802CF3">
        <w:t>similar rates of any haemorrhag</w:t>
      </w:r>
      <w:r w:rsidR="001F6021" w:rsidRPr="00802CF3">
        <w:t>ic</w:t>
      </w:r>
      <w:r w:rsidR="008079F1" w:rsidRPr="00802CF3">
        <w:t xml:space="preserve"> conversion</w:t>
      </w:r>
      <w:r w:rsidR="001F6021" w:rsidRPr="00802CF3">
        <w:t xml:space="preserve"> of ischemic stroke</w:t>
      </w:r>
      <w:r w:rsidR="008079F1" w:rsidRPr="00802CF3">
        <w:t>, discharge destination (home or care facility), length of stay or mortality</w:t>
      </w:r>
      <w:r w:rsidR="003D162F" w:rsidRPr="00802CF3">
        <w:t>.</w:t>
      </w:r>
      <w:r w:rsidR="001A27A1" w:rsidRPr="00802CF3">
        <w:fldChar w:fldCharType="begin"/>
      </w:r>
      <w:r w:rsidR="00077E25" w:rsidRPr="00802CF3">
        <w:instrText xml:space="preserve"> ADDIN EN.CITE &lt;EndNote&gt;&lt;Cite&gt;&lt;Year&gt;2017&lt;/Year&gt;&lt;RecNum&gt;51&lt;/RecNum&gt;&lt;DisplayText&gt;&lt;style face="superscript"&gt;39&lt;/style&gt;&lt;/DisplayText&gt;&lt;record&gt;&lt;rec-number&gt;51&lt;/rec-number&gt;&lt;foreign-keys&gt;&lt;key app="EN" db-id="r2eaza0auxtxfdefz59pea2fv00rdpatstaa" timestamp="1646157701"&gt;51&lt;/key&gt;&lt;/foreign-keys&gt;&lt;ref-type name="Journal Article"&gt;17&lt;/ref-type&gt;&lt;contributors&gt;&lt;authors&gt;&lt;author&gt;            Munir, Muhammad Bilal&lt;/author&gt;&lt;author&gt;          &lt;/author&gt;&lt;author&gt;            Alqahtani, Fahad&lt;/author&gt;&lt;author&gt;          &lt;/author&gt;&lt;author&gt;            Beltagy, Abdelrahman&lt;/author&gt;&lt;author&gt;          &lt;/author&gt;&lt;author&gt;            Tarabishy, Abdul&lt;/author&gt;&lt;author&gt;          &lt;/author&gt;&lt;author&gt;            Alkhouli, Mohamad&lt;/author&gt;&lt;author&gt;          &lt;/author&gt;&lt;/authors&gt;&lt;/contributors&gt;&lt;titles&gt;&lt;title&gt;Comparative Outcomes of Mechanical Thrombectomy for Acute Ischemic Stroke in Patients with and without Atrial Fibrillation&lt;/title&gt;&lt;/titles&gt;&lt;volume&gt;28&lt;/volume&gt;&lt;dates&gt;&lt;year&gt;2017&lt;/year&gt;&lt;/dates&gt;&lt;urls&gt;&lt;/urls&gt;&lt;electronic-resource-num&gt;10.1016/j.jvir.2017.06.024&lt;/electronic-resource-num&gt;&lt;/record&gt;&lt;/Cite&gt;&lt;/EndNote&gt;</w:instrText>
      </w:r>
      <w:r w:rsidR="001A27A1" w:rsidRPr="00802CF3">
        <w:fldChar w:fldCharType="separate"/>
      </w:r>
      <w:r w:rsidR="00077E25" w:rsidRPr="00802CF3">
        <w:rPr>
          <w:noProof/>
          <w:vertAlign w:val="superscript"/>
        </w:rPr>
        <w:t>39</w:t>
      </w:r>
      <w:r w:rsidR="001A27A1" w:rsidRPr="00802CF3">
        <w:fldChar w:fldCharType="end"/>
      </w:r>
      <w:r w:rsidR="003E49E7" w:rsidRPr="00802CF3">
        <w:t xml:space="preserve"> </w:t>
      </w:r>
      <w:r w:rsidR="0022270E" w:rsidRPr="00802CF3">
        <w:t>T</w:t>
      </w:r>
      <w:r w:rsidRPr="00802CF3">
        <w:t>he</w:t>
      </w:r>
      <w:r w:rsidR="001A27A1" w:rsidRPr="00802CF3">
        <w:t xml:space="preserve"> Stroke Thrombectomy and Aneurysm Registry</w:t>
      </w:r>
      <w:r w:rsidRPr="00802CF3">
        <w:t xml:space="preserve"> </w:t>
      </w:r>
      <w:r w:rsidR="001A27A1" w:rsidRPr="00802CF3">
        <w:t>(</w:t>
      </w:r>
      <w:r w:rsidRPr="00802CF3">
        <w:t>STAR</w:t>
      </w:r>
      <w:r w:rsidR="001A27A1" w:rsidRPr="00802CF3">
        <w:t>)</w:t>
      </w:r>
      <w:r w:rsidR="000C76D1" w:rsidRPr="00802CF3">
        <w:t xml:space="preserve"> of &gt;</w:t>
      </w:r>
      <w:r w:rsidRPr="00802CF3">
        <w:t xml:space="preserve">4000 patients </w:t>
      </w:r>
      <w:r w:rsidR="000C76D1" w:rsidRPr="00802CF3">
        <w:t xml:space="preserve">who underwent </w:t>
      </w:r>
      <w:r w:rsidRPr="00802CF3">
        <w:t>EVT, did not find a</w:t>
      </w:r>
      <w:r w:rsidR="006D001C" w:rsidRPr="00802CF3">
        <w:t>ny</w:t>
      </w:r>
      <w:r w:rsidR="001A27A1" w:rsidRPr="00802CF3">
        <w:t xml:space="preserve"> </w:t>
      </w:r>
      <w:r w:rsidR="00E71FEF" w:rsidRPr="00802CF3">
        <w:t xml:space="preserve">significant association between </w:t>
      </w:r>
      <w:r w:rsidRPr="00802CF3">
        <w:t xml:space="preserve">AF </w:t>
      </w:r>
      <w:r w:rsidR="00E71FEF" w:rsidRPr="00802CF3">
        <w:t xml:space="preserve">and </w:t>
      </w:r>
      <w:r w:rsidRPr="00802CF3">
        <w:t>EVT outcomes</w:t>
      </w:r>
      <w:r w:rsidR="001A27A1" w:rsidRPr="00802CF3">
        <w:t xml:space="preserve"> such as ICH or functional status </w:t>
      </w:r>
      <w:r w:rsidR="002450E7" w:rsidRPr="00802CF3">
        <w:t>at 90 days</w:t>
      </w:r>
      <w:r w:rsidR="0022270E" w:rsidRPr="00802CF3">
        <w:t>,</w:t>
      </w:r>
      <w:r w:rsidRPr="00802CF3">
        <w:t xml:space="preserve"> </w:t>
      </w:r>
      <w:r w:rsidR="0022270E" w:rsidRPr="00802CF3">
        <w:t>whereas</w:t>
      </w:r>
      <w:r w:rsidRPr="00802CF3">
        <w:t xml:space="preserve">, AF was </w:t>
      </w:r>
      <w:r w:rsidR="00E71FEF" w:rsidRPr="00802CF3">
        <w:t xml:space="preserve">significantly </w:t>
      </w:r>
      <w:r w:rsidRPr="00802CF3">
        <w:t xml:space="preserve">associated with faster procedural time, fewer passes, and increased first-pass success rates without increased risk of </w:t>
      </w:r>
      <w:r w:rsidR="00723C1F" w:rsidRPr="00802CF3">
        <w:t>ICH</w:t>
      </w:r>
      <w:r w:rsidRPr="00802CF3">
        <w:t xml:space="preserve"> or worse functional outcomes.</w:t>
      </w:r>
      <w:r w:rsidR="0022270E" w:rsidRPr="00802CF3">
        <w:fldChar w:fldCharType="begin">
          <w:fldData xml:space="preserve">PEVuZE5vdGU+PENpdGU+PFllYXI+MjAyMTwvWWVhcj48UmVjTnVtPjQ4OTwvUmVjTnVtPjxEaXNw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</w:fldData>
        </w:fldChar>
      </w:r>
      <w:r w:rsidR="00077E25" w:rsidRPr="00802CF3">
        <w:instrText xml:space="preserve"> ADDIN EN.CITE </w:instrText>
      </w:r>
      <w:r w:rsidR="00077E25" w:rsidRPr="00802CF3">
        <w:fldChar w:fldCharType="begin">
          <w:fldData xml:space="preserve">PEVuZE5vdGU+PENpdGU+PFllYXI+MjAyMTwvWWVhcj48UmVjTnVtPjQ4OTwvUmVjTnVtPjxEaXNw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</w:fldData>
        </w:fldChar>
      </w:r>
      <w:r w:rsidR="00077E25" w:rsidRPr="00802CF3">
        <w:instrText xml:space="preserve"> ADDIN EN.CITE.DATA </w:instrText>
      </w:r>
      <w:r w:rsidR="00077E25" w:rsidRPr="00802CF3">
        <w:fldChar w:fldCharType="end"/>
      </w:r>
      <w:r w:rsidR="0022270E" w:rsidRPr="00802CF3">
        <w:fldChar w:fldCharType="separate"/>
      </w:r>
      <w:r w:rsidR="00077E25" w:rsidRPr="00802CF3">
        <w:rPr>
          <w:noProof/>
          <w:vertAlign w:val="superscript"/>
        </w:rPr>
        <w:t>26</w:t>
      </w:r>
      <w:r w:rsidR="0022270E" w:rsidRPr="00802CF3">
        <w:fldChar w:fldCharType="end"/>
      </w:r>
      <w:r w:rsidRPr="00802CF3">
        <w:t xml:space="preserve"> Consistently, among 417 patients, the presence of AF did not increase the risk of </w:t>
      </w:r>
      <w:r w:rsidR="00723C1F" w:rsidRPr="00802CF3">
        <w:t>ICH</w:t>
      </w:r>
      <w:r w:rsidRPr="00802CF3">
        <w:t xml:space="preserve"> complications </w:t>
      </w:r>
      <w:r w:rsidR="000C76D1" w:rsidRPr="00802CF3">
        <w:t xml:space="preserve">after adjustment </w:t>
      </w:r>
      <w:r w:rsidRPr="00802CF3">
        <w:t>for age, baseline NIHSS and ASPECT</w:t>
      </w:r>
      <w:r w:rsidR="003D162F" w:rsidRPr="00802CF3">
        <w:t>.</w:t>
      </w:r>
      <w:r w:rsidR="00BD5071" w:rsidRPr="00802CF3">
        <w:fldChar w:fldCharType="begin">
          <w:fldData xml:space="preserve">PEVuZE5vdGU+PENpdGU+PFllYXI+MjAyMTwvWWVhcj48UmVjTnVtPjQ4OTwvUmVjTnVtPjxEaXNw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</w:fldData>
        </w:fldChar>
      </w:r>
      <w:r w:rsidR="00077E25" w:rsidRPr="00802CF3">
        <w:instrText xml:space="preserve"> ADDIN EN.CITE </w:instrText>
      </w:r>
      <w:r w:rsidR="00077E25" w:rsidRPr="00802CF3">
        <w:fldChar w:fldCharType="begin">
          <w:fldData xml:space="preserve">PEVuZE5vdGU+PENpdGU+PFllYXI+MjAyMTwvWWVhcj48UmVjTnVtPjQ4OTwvUmVjTnVtPjxEaXNw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</w:fldData>
        </w:fldChar>
      </w:r>
      <w:r w:rsidR="00077E25" w:rsidRPr="00802CF3">
        <w:instrText xml:space="preserve"> ADDIN EN.CITE.DATA </w:instrText>
      </w:r>
      <w:r w:rsidR="00077E25" w:rsidRPr="00802CF3">
        <w:fldChar w:fldCharType="end"/>
      </w:r>
      <w:r w:rsidR="00BD5071" w:rsidRPr="00802CF3">
        <w:fldChar w:fldCharType="separate"/>
      </w:r>
      <w:r w:rsidR="00077E25" w:rsidRPr="00802CF3">
        <w:rPr>
          <w:noProof/>
          <w:vertAlign w:val="superscript"/>
        </w:rPr>
        <w:t>26</w:t>
      </w:r>
      <w:r w:rsidR="00BD5071" w:rsidRPr="00802CF3">
        <w:fldChar w:fldCharType="end"/>
      </w:r>
      <w:r w:rsidRPr="00802CF3">
        <w:t xml:space="preserve"> </w:t>
      </w:r>
      <w:r w:rsidR="002753CE" w:rsidRPr="00802CF3">
        <w:t>S</w:t>
      </w:r>
      <w:r w:rsidR="003B260F" w:rsidRPr="00802CF3">
        <w:t>everal s</w:t>
      </w:r>
      <w:r w:rsidR="002753CE" w:rsidRPr="00802CF3">
        <w:t>tudies have demonstrated that cardioembolic thrombi were more difficult to retrieve using EVT and more</w:t>
      </w:r>
      <w:r w:rsidR="003B260F" w:rsidRPr="00802CF3">
        <w:t xml:space="preserve"> EVT</w:t>
      </w:r>
      <w:r w:rsidR="002753CE" w:rsidRPr="00802CF3">
        <w:t xml:space="preserve"> passes </w:t>
      </w:r>
      <w:r w:rsidR="003B260F" w:rsidRPr="00802CF3">
        <w:t xml:space="preserve">were needed </w:t>
      </w:r>
      <w:r w:rsidR="002753CE" w:rsidRPr="00802CF3">
        <w:t xml:space="preserve">for successful </w:t>
      </w:r>
      <w:proofErr w:type="spellStart"/>
      <w:r w:rsidR="002753CE" w:rsidRPr="00802CF3">
        <w:t>recanalisation</w:t>
      </w:r>
      <w:proofErr w:type="spellEnd"/>
      <w:r w:rsidR="002753CE" w:rsidRPr="00802CF3">
        <w:t xml:space="preserve"> compared with non-cardioembolic thrombi</w:t>
      </w:r>
      <w:r w:rsidR="003D162F" w:rsidRPr="00802CF3">
        <w:t>.</w:t>
      </w:r>
      <w:r w:rsidR="006D001C" w:rsidRPr="00802CF3">
        <w:fldChar w:fldCharType="begin">
          <w:fldData xml:space="preserve">PEVuZE5vdGU+PENpdGU+PEF1dGhvcj5BaG48L0F1dGhvcj48WWVhcj4yMDE2PC9ZZWFyPjxSZWNO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</w:fldData>
        </w:fldChar>
      </w:r>
      <w:r w:rsidR="00077E25" w:rsidRPr="00802CF3">
        <w:instrText xml:space="preserve"> ADDIN EN.CITE </w:instrText>
      </w:r>
      <w:r w:rsidR="00077E25" w:rsidRPr="00802CF3">
        <w:fldChar w:fldCharType="begin">
          <w:fldData xml:space="preserve">PEVuZE5vdGU+PENpdGU+PEF1dGhvcj5BaG48L0F1dGhvcj48WWVhcj4yMDE2PC9ZZWFyPjxSZWNO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</w:fldData>
        </w:fldChar>
      </w:r>
      <w:r w:rsidR="00077E25" w:rsidRPr="00802CF3">
        <w:instrText xml:space="preserve"> ADDIN EN.CITE.DATA </w:instrText>
      </w:r>
      <w:r w:rsidR="00077E25" w:rsidRPr="00802CF3">
        <w:fldChar w:fldCharType="end"/>
      </w:r>
      <w:r w:rsidR="006D001C" w:rsidRPr="00802CF3">
        <w:fldChar w:fldCharType="separate"/>
      </w:r>
      <w:r w:rsidR="00077E25" w:rsidRPr="00802CF3">
        <w:rPr>
          <w:noProof/>
          <w:vertAlign w:val="superscript"/>
        </w:rPr>
        <w:t>40-42</w:t>
      </w:r>
      <w:r w:rsidR="006D001C" w:rsidRPr="00802CF3">
        <w:fldChar w:fldCharType="end"/>
      </w:r>
      <w:r w:rsidR="002753CE" w:rsidRPr="00802CF3">
        <w:t xml:space="preserve"> It is plausible that the technical ease of </w:t>
      </w:r>
      <w:proofErr w:type="spellStart"/>
      <w:r w:rsidR="002753CE" w:rsidRPr="00802CF3">
        <w:t>recanalisation</w:t>
      </w:r>
      <w:proofErr w:type="spellEnd"/>
      <w:r w:rsidR="002753CE" w:rsidRPr="00802CF3">
        <w:t xml:space="preserve"> in non-cardioembolic thrombi was related to the shape and feature that has more deformability and less stiffness than cardioembolic thrombi. Conversely, the more abundance of fibrin in the clot provides a stiffer and elastic, presumably decreasing the successful interaction with the EVT device</w:t>
      </w:r>
      <w:r w:rsidR="003D162F" w:rsidRPr="00802CF3">
        <w:t>.</w:t>
      </w:r>
      <w:r w:rsidR="006D001C" w:rsidRPr="00802CF3">
        <w:fldChar w:fldCharType="begin">
          <w:fldData xml:space="preserve">PEVuZE5vdGU+PENpdGU+PEF1dGhvcj5Cb2Vja2gtQmVocmVuczwvQXV0aG9yPjxZZWFyPjIwMTY8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</w:fldData>
        </w:fldChar>
      </w:r>
      <w:r w:rsidR="00077E25" w:rsidRPr="00802CF3">
        <w:instrText xml:space="preserve"> ADDIN EN.CITE </w:instrText>
      </w:r>
      <w:r w:rsidR="00077E25" w:rsidRPr="00802CF3">
        <w:fldChar w:fldCharType="begin">
          <w:fldData xml:space="preserve">PEVuZE5vdGU+PENpdGU+PEF1dGhvcj5Cb2Vja2gtQmVocmVuczwvQXV0aG9yPjxZZWFyPjIwMTY8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</w:fldData>
        </w:fldChar>
      </w:r>
      <w:r w:rsidR="00077E25" w:rsidRPr="00802CF3">
        <w:instrText xml:space="preserve"> ADDIN EN.CITE.DATA </w:instrText>
      </w:r>
      <w:r w:rsidR="00077E25" w:rsidRPr="00802CF3">
        <w:fldChar w:fldCharType="end"/>
      </w:r>
      <w:r w:rsidR="006D001C" w:rsidRPr="00802CF3">
        <w:fldChar w:fldCharType="separate"/>
      </w:r>
      <w:r w:rsidR="00077E25" w:rsidRPr="00802CF3">
        <w:rPr>
          <w:noProof/>
          <w:vertAlign w:val="superscript"/>
        </w:rPr>
        <w:t>43,44</w:t>
      </w:r>
      <w:r w:rsidR="006D001C" w:rsidRPr="00802CF3">
        <w:fldChar w:fldCharType="end"/>
      </w:r>
    </w:p>
    <w:p w14:paraId="18D27A97" w14:textId="77777777" w:rsidR="005464DD" w:rsidRPr="00802CF3" w:rsidRDefault="005464DD" w:rsidP="005464DD">
      <w:pPr>
        <w:rPr>
          <w:rFonts w:ascii="Times New Roman" w:hAnsi="Times New Roman" w:cs="Times New Roman"/>
        </w:rPr>
      </w:pPr>
    </w:p>
    <w:p w14:paraId="25B2A85D" w14:textId="4FFCE426" w:rsidR="009F62C7" w:rsidRPr="00802CF3" w:rsidRDefault="009F62C7" w:rsidP="00C476D9">
      <w:pPr>
        <w:pStyle w:val="NormalWeb"/>
        <w:spacing w:before="0" w:beforeAutospacing="0" w:after="0" w:afterAutospacing="0" w:line="480" w:lineRule="auto"/>
        <w:jc w:val="both"/>
      </w:pPr>
      <w:r w:rsidRPr="00802CF3">
        <w:t>Conversely, a post</w:t>
      </w:r>
      <w:r w:rsidR="00E3788B" w:rsidRPr="00802CF3">
        <w:t>-</w:t>
      </w:r>
      <w:r w:rsidRPr="00802CF3">
        <w:t xml:space="preserve">hoc analysis of a multi-centre head-to-head clinical trial </w:t>
      </w:r>
      <w:r w:rsidR="00FD6FC7" w:rsidRPr="00802CF3">
        <w:t xml:space="preserve">suggested </w:t>
      </w:r>
      <w:r w:rsidRPr="00802CF3">
        <w:t xml:space="preserve">that AF was an independent risk factor for any ICH in </w:t>
      </w:r>
      <w:r w:rsidR="0088177F" w:rsidRPr="00802CF3">
        <w:t>ischaemic stroke</w:t>
      </w:r>
      <w:r w:rsidRPr="00802CF3">
        <w:t xml:space="preserve"> patients undergoing stent-retriever thrombectomy, partly attributable to the adjusted anticoagulation status and more retrieval attempts</w:t>
      </w:r>
      <w:r w:rsidR="003D162F" w:rsidRPr="00802CF3">
        <w:t>.</w:t>
      </w:r>
      <w:r w:rsidR="00E3788B" w:rsidRPr="00802CF3">
        <w:fldChar w:fldCharType="begin"/>
      </w:r>
      <w:r w:rsidR="00077E25" w:rsidRPr="00802CF3">
        <w:instrText xml:space="preserve"> ADDIN EN.CITE &lt;EndNote&gt;&lt;Cite&gt;&lt;Year&gt;2021&lt;/Year&gt;&lt;RecNum&gt;478&lt;/RecNum&gt;&lt;DisplayText&gt;&lt;style face="superscript"&gt;45&lt;/style&gt;&lt;/DisplayText&gt;&lt;record&gt;&lt;rec-number&gt;478&lt;/rec-number&gt;&lt;foreign-keys&gt;&lt;key app="EN" db-id="s25aap0ajwzfpaewadwxtr55spe5drff02zt" timestamp="1643901915"&gt;478&lt;/key&gt;&lt;/foreign-keys&gt;&lt;contributors&gt;&lt;authors&gt;&lt;author&gt;&amp;#xD;            Huang, Kangmo&amp;#xD;          &lt;/author&gt;&lt;author&gt;&amp;#xD;            Zha, Mingming&amp;#xD;          &lt;/author&gt;&lt;author&gt;&amp;#xD;            Gao, Jie&amp;#xD;          &lt;/author&gt;&lt;author&gt;&amp;#xD;            Du, Juan&amp;#xD;          &lt;/author&gt;&lt;author&gt;&amp;#xD;            Liu, Rui&amp;#xD;          &lt;/author&gt;&lt;author&gt;&amp;#xD;            Liu, Xinfeng&amp;#xD;          &lt;/author&gt;&lt;/authors&gt;&lt;/contributors&gt;&lt;titles&gt;&lt;title&gt;Increased intracranial hemorrhage of mechanical thrombectomy in acute ischemic stroke patients with atrial fibrillation&lt;/title&gt;&lt;/titles&gt;&lt;volume&gt;51&lt;/volume&gt;&lt;dates&gt;&lt;year&gt;2021&lt;/year&gt;&lt;/dates&gt;&lt;urls&gt;&lt;/urls&gt;&lt;electronic-resource-num&gt;10.1007/s11239-020-02269-3&lt;/electronic-resource-num&gt;&lt;/record&gt;&lt;/Cite&gt;&lt;/EndNote&gt;</w:instrText>
      </w:r>
      <w:r w:rsidR="00E3788B" w:rsidRPr="00802CF3">
        <w:fldChar w:fldCharType="separate"/>
      </w:r>
      <w:r w:rsidR="00077E25" w:rsidRPr="00802CF3">
        <w:rPr>
          <w:noProof/>
          <w:vertAlign w:val="superscript"/>
        </w:rPr>
        <w:t>45</w:t>
      </w:r>
      <w:r w:rsidR="00E3788B" w:rsidRPr="00802CF3">
        <w:fldChar w:fldCharType="end"/>
      </w:r>
      <w:r w:rsidRPr="00802CF3">
        <w:rPr>
          <w:rStyle w:val="Strong"/>
        </w:rPr>
        <w:t> </w:t>
      </w:r>
      <w:r w:rsidRPr="00802CF3">
        <w:t xml:space="preserve"> </w:t>
      </w:r>
      <w:bookmarkStart w:id="20" w:name="_Hlk96098589"/>
      <w:r w:rsidRPr="00802CF3">
        <w:t xml:space="preserve">In general, </w:t>
      </w:r>
      <w:r w:rsidR="00EE220E" w:rsidRPr="00802CF3">
        <w:t>the increased benefit of EVT outweigh</w:t>
      </w:r>
      <w:r w:rsidR="0019323A" w:rsidRPr="00802CF3">
        <w:t>ed</w:t>
      </w:r>
      <w:r w:rsidR="00EE220E" w:rsidRPr="00802CF3">
        <w:t xml:space="preserve"> the potential higher risk of ICH in patients receiving anticoagulant treatment</w:t>
      </w:r>
      <w:bookmarkEnd w:id="20"/>
      <w:r w:rsidR="00CD794B" w:rsidRPr="00802CF3">
        <w:t>.</w:t>
      </w:r>
      <w:r w:rsidR="00E3788B" w:rsidRPr="00802CF3">
        <w:fldChar w:fldCharType="begin">
          <w:fldData xml:space="preserve">PEVuZE5vdGU+PENpdGU+PFllYXI+MjAxODwvWWVhcj48UmVjTnVtPjQ3NzwvUmVjTnVtPjxEaXNw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</w:fldData>
        </w:fldChar>
      </w:r>
      <w:r w:rsidR="00077E25" w:rsidRPr="00802CF3">
        <w:instrText xml:space="preserve"> ADDIN EN.CITE </w:instrText>
      </w:r>
      <w:r w:rsidR="00077E25" w:rsidRPr="00802CF3">
        <w:fldChar w:fldCharType="begin">
          <w:fldData xml:space="preserve">PEVuZE5vdGU+PENpdGU+PFllYXI+MjAxODwvWWVhcj48UmVjTnVtPjQ3NzwvUmVjTnVtPjxEaXNw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</w:fldData>
        </w:fldChar>
      </w:r>
      <w:r w:rsidR="00077E25" w:rsidRPr="00802CF3">
        <w:instrText xml:space="preserve"> ADDIN EN.CITE.DATA </w:instrText>
      </w:r>
      <w:r w:rsidR="00077E25" w:rsidRPr="00802CF3">
        <w:fldChar w:fldCharType="end"/>
      </w:r>
      <w:r w:rsidR="00E3788B" w:rsidRPr="00802CF3">
        <w:fldChar w:fldCharType="separate"/>
      </w:r>
      <w:r w:rsidR="00077E25" w:rsidRPr="00802CF3">
        <w:rPr>
          <w:noProof/>
          <w:vertAlign w:val="superscript"/>
        </w:rPr>
        <w:t>46</w:t>
      </w:r>
      <w:r w:rsidR="00E3788B" w:rsidRPr="00802CF3">
        <w:fldChar w:fldCharType="end"/>
      </w:r>
      <w:r w:rsidRPr="00802CF3">
        <w:t xml:space="preserve"> However, </w:t>
      </w:r>
      <w:r w:rsidR="009C473E" w:rsidRPr="00802CF3">
        <w:t>a post-hoc analysis of 245 patients</w:t>
      </w:r>
      <w:r w:rsidR="0019323A" w:rsidRPr="00802CF3">
        <w:t xml:space="preserve"> with</w:t>
      </w:r>
      <w:r w:rsidR="00CC6374" w:rsidRPr="00802CF3">
        <w:t xml:space="preserve"> ischaemic stroke</w:t>
      </w:r>
      <w:r w:rsidR="0019323A" w:rsidRPr="00802CF3">
        <w:t>,</w:t>
      </w:r>
      <w:r w:rsidRPr="00802CF3">
        <w:t xml:space="preserve"> indicate</w:t>
      </w:r>
      <w:r w:rsidR="00FD6FC7" w:rsidRPr="00802CF3">
        <w:t>d</w:t>
      </w:r>
      <w:r w:rsidRPr="00802CF3">
        <w:t xml:space="preserve"> that AF </w:t>
      </w:r>
      <w:r w:rsidR="00FD6FC7" w:rsidRPr="00802CF3">
        <w:t xml:space="preserve">was associated with a higher </w:t>
      </w:r>
      <w:r w:rsidR="009C473E" w:rsidRPr="00802CF3">
        <w:t xml:space="preserve">risk of </w:t>
      </w:r>
      <w:r w:rsidRPr="00802CF3">
        <w:t>ICH</w:t>
      </w:r>
      <w:r w:rsidR="00FD6FC7" w:rsidRPr="00802CF3">
        <w:t>, including</w:t>
      </w:r>
      <w:r w:rsidR="00386D59" w:rsidRPr="00802CF3">
        <w:t xml:space="preserve"> </w:t>
      </w:r>
      <w:r w:rsidR="0019323A" w:rsidRPr="00802CF3">
        <w:t>those</w:t>
      </w:r>
      <w:r w:rsidRPr="00802CF3">
        <w:t xml:space="preserve"> patients with low INR</w:t>
      </w:r>
      <w:r w:rsidR="00CC6374" w:rsidRPr="00802CF3">
        <w:t xml:space="preserve"> (</w:t>
      </w:r>
      <w:r w:rsidR="003C134F" w:rsidRPr="00802CF3">
        <w:t>&lt;1.125)</w:t>
      </w:r>
      <w:r w:rsidR="003D162F" w:rsidRPr="00802CF3">
        <w:t>.</w:t>
      </w:r>
      <w:r w:rsidR="00E3788B" w:rsidRPr="00802CF3">
        <w:fldChar w:fldCharType="begin"/>
      </w:r>
      <w:r w:rsidR="00077E25" w:rsidRPr="00802CF3">
        <w:instrText xml:space="preserve"> ADDIN EN.CITE &lt;EndNote&gt;&lt;Cite&gt;&lt;Year&gt;2021&lt;/Year&gt;&lt;RecNum&gt;478&lt;/RecNum&gt;&lt;DisplayText&gt;&lt;style face="superscript"&gt;45&lt;/style&gt;&lt;/DisplayText&gt;&lt;record&gt;&lt;rec-number&gt;478&lt;/rec-number&gt;&lt;foreign-keys&gt;&lt;key app="EN" db-id="s25aap0ajwzfpaewadwxtr55spe5drff02zt" timestamp="1643901915"&gt;478&lt;/key&gt;&lt;/foreign-keys&gt;&lt;contributors&gt;&lt;authors&gt;&lt;author&gt;&amp;#xD;            Huang, Kangmo&amp;#xD;          &lt;/author&gt;&lt;author&gt;&amp;#xD;            Zha, Mingming&amp;#xD;          &lt;/author&gt;&lt;author&gt;&amp;#xD;            Gao, Jie&amp;#xD;          &lt;/author&gt;&lt;author&gt;&amp;#xD;            Du, Juan&amp;#xD;          &lt;/author&gt;&lt;author&gt;&amp;#xD;            Liu, Rui&amp;#xD;          &lt;/author&gt;&lt;author&gt;&amp;#xD;            Liu, Xinfeng&amp;#xD;          &lt;/author&gt;&lt;/authors&gt;&lt;/contributors&gt;&lt;titles&gt;&lt;title&gt;Increased intracranial hemorrhage of mechanical thrombectomy in acute ischemic stroke patients with atrial fibrillation&lt;/title&gt;&lt;/titles&gt;&lt;volume&gt;51&lt;/volume&gt;&lt;dates&gt;&lt;year&gt;2021&lt;/year&gt;&lt;/dates&gt;&lt;urls&gt;&lt;/urls&gt;&lt;electronic-resource-num&gt;10.1007/s11239-020-02269-3&lt;/electronic-resource-num&gt;&lt;/record&gt;&lt;/Cite&gt;&lt;/EndNote&gt;</w:instrText>
      </w:r>
      <w:r w:rsidR="00E3788B" w:rsidRPr="00802CF3">
        <w:fldChar w:fldCharType="separate"/>
      </w:r>
      <w:r w:rsidR="00077E25" w:rsidRPr="00802CF3">
        <w:rPr>
          <w:noProof/>
          <w:vertAlign w:val="superscript"/>
        </w:rPr>
        <w:t>45</w:t>
      </w:r>
      <w:r w:rsidR="00E3788B" w:rsidRPr="00802CF3">
        <w:fldChar w:fldCharType="end"/>
      </w:r>
      <w:r w:rsidRPr="00802CF3">
        <w:t xml:space="preserve"> </w:t>
      </w:r>
      <w:r w:rsidR="00FD6FC7" w:rsidRPr="00802CF3">
        <w:t>A multicentre observational study which c</w:t>
      </w:r>
      <w:r w:rsidRPr="00802CF3">
        <w:t>ompar</w:t>
      </w:r>
      <w:r w:rsidR="00FD6FC7" w:rsidRPr="00802CF3">
        <w:t>ed</w:t>
      </w:r>
      <w:r w:rsidRPr="00802CF3">
        <w:t xml:space="preserve"> </w:t>
      </w:r>
      <w:r w:rsidR="00FD6FC7" w:rsidRPr="00802CF3">
        <w:t xml:space="preserve">the use </w:t>
      </w:r>
      <w:r w:rsidRPr="00802CF3">
        <w:t xml:space="preserve">of </w:t>
      </w:r>
      <w:bookmarkStart w:id="21" w:name="_Hlk95084017"/>
      <w:r w:rsidR="0019323A" w:rsidRPr="00802CF3">
        <w:t>v</w:t>
      </w:r>
      <w:r w:rsidR="004C4A11" w:rsidRPr="00802CF3">
        <w:t>itamin K antagonists (VKA)</w:t>
      </w:r>
      <w:r w:rsidR="00FD6FC7" w:rsidRPr="00802CF3">
        <w:t xml:space="preserve"> and no</w:t>
      </w:r>
      <w:r w:rsidR="003B260F" w:rsidRPr="00802CF3">
        <w:t>n-vitamin-K</w:t>
      </w:r>
      <w:r w:rsidR="00FD6FC7" w:rsidRPr="00802CF3">
        <w:t xml:space="preserve"> oral anticoagulants (NOACs)</w:t>
      </w:r>
      <w:r w:rsidR="004C4A11" w:rsidRPr="00802CF3">
        <w:t xml:space="preserve"> </w:t>
      </w:r>
      <w:bookmarkEnd w:id="21"/>
      <w:r w:rsidRPr="00802CF3">
        <w:t xml:space="preserve">in </w:t>
      </w:r>
      <w:r w:rsidR="0030751D" w:rsidRPr="00802CF3">
        <w:t xml:space="preserve">1240 </w:t>
      </w:r>
      <w:r w:rsidRPr="00802CF3">
        <w:t>patients with AF and stroke found no significant difference in functional outcome</w:t>
      </w:r>
      <w:r w:rsidR="00FD6FC7" w:rsidRPr="00802CF3">
        <w:t>s at</w:t>
      </w:r>
      <w:r w:rsidRPr="00802CF3">
        <w:t xml:space="preserve"> 90 days</w:t>
      </w:r>
      <w:r w:rsidR="00FD6FC7" w:rsidRPr="00802CF3">
        <w:t>; however,</w:t>
      </w:r>
      <w:r w:rsidRPr="00802CF3">
        <w:t xml:space="preserve"> the group</w:t>
      </w:r>
      <w:r w:rsidR="00FD6FC7" w:rsidRPr="00802CF3">
        <w:t xml:space="preserve"> receiving NOACs</w:t>
      </w:r>
      <w:r w:rsidRPr="00802CF3">
        <w:t xml:space="preserve"> tended to ha</w:t>
      </w:r>
      <w:r w:rsidR="00FD6FC7" w:rsidRPr="00802CF3">
        <w:t>ve</w:t>
      </w:r>
      <w:r w:rsidRPr="00802CF3">
        <w:t xml:space="preserve"> a lower rate of haemorrhag</w:t>
      </w:r>
      <w:r w:rsidR="00FD6FC7" w:rsidRPr="00802CF3">
        <w:t>ic</w:t>
      </w:r>
      <w:r w:rsidRPr="00802CF3">
        <w:t xml:space="preserve"> transformation than the VKA group</w:t>
      </w:r>
      <w:r w:rsidR="003D162F" w:rsidRPr="00802CF3">
        <w:t>.</w:t>
      </w:r>
      <w:r w:rsidR="00E3788B" w:rsidRPr="00802CF3">
        <w:fldChar w:fldCharType="begin"/>
      </w:r>
      <w:r w:rsidR="00077E25" w:rsidRPr="00802CF3">
        <w:instrText xml:space="preserve"> ADDIN EN.CITE &lt;EndNote&gt;&lt;Cite&gt;&lt;Year&gt;2019&lt;/Year&gt;&lt;RecNum&gt;476&lt;/RecNum&gt;&lt;DisplayText&gt;&lt;style face="superscript"&gt;47&lt;/style&gt;&lt;/DisplayText&gt;&lt;record&gt;&lt;rec-number&gt;476&lt;/rec-number&gt;&lt;foreign-keys&gt;&lt;key app="EN" db-id="s25aap0ajwzfpaewadwxtr55spe5drff02zt" timestamp="1643901915"&gt;476&lt;/key&gt;&lt;/foreign-keys&gt;&lt;contributors&gt;&lt;authors&gt;&lt;author&gt;&amp;#xD;            Zapata-Wainberg, G.&amp;#xD;          &lt;/author&gt;&lt;author&gt;&amp;#xD;            Masjuan, J.&amp;#xD;          &lt;/author&gt;&lt;author&gt;&amp;#xD;            Quintas, S.&amp;#xD;          &lt;/author&gt;&lt;author&gt;&amp;#xD;            Ximénez-Carrillo&amp;#xD;          &lt;/author&gt;&lt;author&gt;&amp;#xD;            García Pastor, A.&amp;#xD;          &lt;/author&gt;&lt;author&gt;&amp;#xD;            Martínez Zabaleta, M.&amp;#xD;          &lt;/author&gt;&lt;author&gt;&amp;#xD;            Cardona, P.&amp;#xD;          &lt;/author&gt;&lt;author&gt;&amp;#xD;            Freijo Guerrero, M. M.&amp;#xD;          &lt;/author&gt;&lt;author&gt;&amp;#xD;            Llull, L.&amp;#xD;          &lt;/author&gt;&lt;author&gt;&amp;#xD;            Benavente Fernández, L.&amp;#xD;          &lt;/author&gt;&lt;author&gt;&amp;#xD;            Castellanos Rodrigo, M.&amp;#xD;          &lt;/author&gt;&lt;author&gt;&amp;#xD;            Egido, J.&amp;#xD;          &lt;/author&gt;&lt;author&gt;&amp;#xD;            Serena, J.&amp;#xD;          &lt;/author&gt;&lt;author&gt;&amp;#xD;            Vivancos, J.&amp;#xD;          &lt;/author&gt;&lt;/authors&gt;&lt;/contributors&gt;&lt;titles&gt;&lt;title&gt;The neurologist&amp;apos;s approach to cerebral infarct and transient ischaemic attack in patients receiving anticoagulant treatment for non-valvular atrial fibrillation: ANITA-FA study&lt;/title&gt;&lt;/titles&gt;&lt;volume&gt;26&lt;/volume&gt;&lt;dates&gt;&lt;year&gt;2019&lt;/year&gt;&lt;/dates&gt;&lt;urls&gt;&lt;/urls&gt;&lt;electronic-resource-num&gt;10.1111/ene.13792&lt;/electronic-resource-num&gt;&lt;/record&gt;&lt;/Cite&gt;&lt;/EndNote&gt;</w:instrText>
      </w:r>
      <w:r w:rsidR="00E3788B" w:rsidRPr="00802CF3">
        <w:fldChar w:fldCharType="separate"/>
      </w:r>
      <w:r w:rsidR="00077E25" w:rsidRPr="00802CF3">
        <w:rPr>
          <w:noProof/>
          <w:vertAlign w:val="superscript"/>
        </w:rPr>
        <w:t>47</w:t>
      </w:r>
      <w:r w:rsidR="00E3788B" w:rsidRPr="00802CF3">
        <w:fldChar w:fldCharType="end"/>
      </w:r>
    </w:p>
    <w:p w14:paraId="51F1C962" w14:textId="77777777" w:rsidR="009F62C7" w:rsidRPr="00802CF3" w:rsidRDefault="009F62C7" w:rsidP="000B3A8D">
      <w:pPr>
        <w:rPr>
          <w:rFonts w:ascii="Times New Roman" w:hAnsi="Times New Roman" w:cs="Times New Roman"/>
        </w:rPr>
      </w:pPr>
    </w:p>
    <w:p w14:paraId="43C78706" w14:textId="525ED4A6" w:rsidR="009F62C7" w:rsidRPr="00802CF3" w:rsidRDefault="009F62C7" w:rsidP="00C476D9">
      <w:pPr>
        <w:pStyle w:val="NormalWeb"/>
        <w:spacing w:before="0" w:beforeAutospacing="0" w:after="0" w:afterAutospacing="0" w:line="480" w:lineRule="auto"/>
        <w:jc w:val="both"/>
        <w:rPr>
          <w:rStyle w:val="Strong"/>
        </w:rPr>
      </w:pPr>
      <w:r w:rsidRPr="00802CF3">
        <w:t xml:space="preserve">Nevertheless, </w:t>
      </w:r>
      <w:r w:rsidR="00D538EC" w:rsidRPr="00802CF3">
        <w:t xml:space="preserve">a retrospective study of 417 stroke patient who underwent EVT showed that </w:t>
      </w:r>
      <w:r w:rsidRPr="00802CF3">
        <w:t>prior anticoagulant therapy has no potential influence</w:t>
      </w:r>
      <w:r w:rsidR="00D538EC" w:rsidRPr="00802CF3">
        <w:t xml:space="preserve"> on increas</w:t>
      </w:r>
      <w:r w:rsidR="00F76A85" w:rsidRPr="00802CF3">
        <w:t>ing</w:t>
      </w:r>
      <w:r w:rsidR="00D538EC" w:rsidRPr="00802CF3">
        <w:t xml:space="preserve"> the risk of intracerebral haemorrhage</w:t>
      </w:r>
      <w:r w:rsidRPr="00802CF3">
        <w:t xml:space="preserve">; the study did not show any relationship </w:t>
      </w:r>
      <w:r w:rsidR="00F76A85" w:rsidRPr="00802CF3">
        <w:t>between previous anticoagulant therapy and</w:t>
      </w:r>
      <w:r w:rsidRPr="00802CF3">
        <w:t xml:space="preserve"> the</w:t>
      </w:r>
      <w:r w:rsidR="00D538EC" w:rsidRPr="00802CF3">
        <w:t xml:space="preserve"> clinical and non-clinical</w:t>
      </w:r>
      <w:r w:rsidRPr="00802CF3">
        <w:t xml:space="preserve"> parameters</w:t>
      </w:r>
      <w:r w:rsidR="003D162F" w:rsidRPr="00802CF3">
        <w:t>.</w:t>
      </w:r>
      <w:r w:rsidR="00E3788B" w:rsidRPr="00802CF3">
        <w:fldChar w:fldCharType="begin"/>
      </w:r>
      <w:r w:rsidR="00077E25" w:rsidRPr="00802CF3">
        <w:instrText xml:space="preserve"> ADDIN EN.CITE &lt;EndNote&gt;&lt;Cite&gt;&lt;Year&gt;2021&lt;/Year&gt;&lt;RecNum&gt;484&lt;/RecNum&gt;&lt;DisplayText&gt;&lt;style face="superscript"&gt;31&lt;/style&gt;&lt;/DisplayText&gt;&lt;record&gt;&lt;rec-number&gt;484&lt;/rec-number&gt;&lt;foreign-keys&gt;&lt;key app="EN" db-id="s25aap0ajwzfpaewadwxtr55spe5drff02zt" timestamp="1643901915"&gt;484&lt;/key&gt;&lt;/foreign-keys&gt;&lt;contributors&gt;&lt;authors&gt;&lt;author&gt;&amp;#xD;            Lasek-Bal, Anetta&amp;#xD;          &lt;/author&gt;&lt;author&gt;&amp;#xD;            Binek, Łukasz&amp;#xD;          &lt;/author&gt;&lt;author&gt;&amp;#xD;            Żak, Amadeusz&amp;#xD;          &lt;/author&gt;&lt;author&gt;&amp;#xD;            Student, Sebastian&amp;#xD;          &lt;/author&gt;&lt;author&gt;&amp;#xD;            Krzan, Aleksandra&amp;#xD;          &lt;/author&gt;&lt;author&gt;&amp;#xD;            Puz, Przemysław&amp;#xD;          &lt;/author&gt;&lt;author&gt;&amp;#xD;            Bal, Wiesław&amp;#xD;          &lt;/author&gt;&lt;author&gt;&amp;#xD;            Uchwat, Urszula&amp;#xD;          &lt;/author&gt;&lt;/authors&gt;&lt;/contributors&gt;&lt;titles&gt;&lt;title&gt;Clinical and non-clinical determinants of the effect of mechanical thrombectomy and post-stroke functional status of patients in short and long-term follow-up&lt;/title&gt;&lt;/titles&gt;&lt;volume&gt;10&lt;/volume&gt;&lt;dates&gt;&lt;year&gt;2021&lt;/year&gt;&lt;/dates&gt;&lt;urls&gt;&lt;/urls&gt;&lt;electronic-resource-num&gt;10.3390/jcm10215084&lt;/electronic-resource-num&gt;&lt;/record&gt;&lt;/Cite&gt;&lt;/EndNote&gt;</w:instrText>
      </w:r>
      <w:r w:rsidR="00E3788B" w:rsidRPr="00802CF3">
        <w:fldChar w:fldCharType="separate"/>
      </w:r>
      <w:r w:rsidR="00077E25" w:rsidRPr="00802CF3">
        <w:rPr>
          <w:noProof/>
          <w:vertAlign w:val="superscript"/>
        </w:rPr>
        <w:t>31</w:t>
      </w:r>
      <w:r w:rsidR="00E3788B" w:rsidRPr="00802CF3">
        <w:fldChar w:fldCharType="end"/>
      </w:r>
      <w:r w:rsidRPr="00802CF3">
        <w:t xml:space="preserve"> A real-world registry study </w:t>
      </w:r>
      <w:r w:rsidR="00F76A85" w:rsidRPr="00802CF3">
        <w:t xml:space="preserve">of stroke patients undergoing EVT </w:t>
      </w:r>
      <w:r w:rsidRPr="00802CF3">
        <w:t xml:space="preserve">in China found that patients with AF were more likely to be </w:t>
      </w:r>
      <w:r w:rsidR="00347EF9" w:rsidRPr="00802CF3">
        <w:t xml:space="preserve">older and </w:t>
      </w:r>
      <w:r w:rsidRPr="00802CF3">
        <w:t>ha</w:t>
      </w:r>
      <w:r w:rsidR="00347EF9" w:rsidRPr="00802CF3">
        <w:t>ve</w:t>
      </w:r>
      <w:r w:rsidRPr="00802CF3">
        <w:t xml:space="preserve"> more severe symptoms on admission, a lower proportion of posterior circulation occlusions, and a shorter time from onset to puncture</w:t>
      </w:r>
      <w:r w:rsidR="003D162F" w:rsidRPr="00802CF3">
        <w:t>.</w:t>
      </w:r>
      <w:r w:rsidR="00E3788B" w:rsidRPr="00802CF3">
        <w:fldChar w:fldCharType="begin">
          <w:fldData xml:space="preserve">PEVuZE5vdGU+PENpdGU+PFllYXI+MjAyMTwvWWVhcj48UmVjTnVtPjQ3NDwvUmVjTnVtPjxEaXNw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</w:fldData>
        </w:fldChar>
      </w:r>
      <w:r w:rsidR="00077E25" w:rsidRPr="00802CF3">
        <w:instrText xml:space="preserve"> ADDIN EN.CITE </w:instrText>
      </w:r>
      <w:r w:rsidR="00077E25" w:rsidRPr="00802CF3">
        <w:fldChar w:fldCharType="begin">
          <w:fldData xml:space="preserve">PEVuZE5vdGU+PENpdGU+PFllYXI+MjAyMTwvWWVhcj48UmVjTnVtPjQ3NDwvUmVjTnVtPjxEaXNw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</w:fldData>
        </w:fldChar>
      </w:r>
      <w:r w:rsidR="00077E25" w:rsidRPr="00802CF3">
        <w:instrText xml:space="preserve"> ADDIN EN.CITE.DATA </w:instrText>
      </w:r>
      <w:r w:rsidR="00077E25" w:rsidRPr="00802CF3">
        <w:fldChar w:fldCharType="end"/>
      </w:r>
      <w:r w:rsidR="00E3788B" w:rsidRPr="00802CF3">
        <w:fldChar w:fldCharType="separate"/>
      </w:r>
      <w:r w:rsidR="00077E25" w:rsidRPr="00802CF3">
        <w:rPr>
          <w:noProof/>
          <w:vertAlign w:val="superscript"/>
        </w:rPr>
        <w:t>48</w:t>
      </w:r>
      <w:r w:rsidR="00E3788B" w:rsidRPr="00802CF3">
        <w:fldChar w:fldCharType="end"/>
      </w:r>
      <w:r w:rsidRPr="00802CF3">
        <w:rPr>
          <w:b/>
          <w:bCs/>
        </w:rPr>
        <w:t> </w:t>
      </w:r>
      <w:r w:rsidRPr="00802CF3">
        <w:t>After propensity</w:t>
      </w:r>
      <w:r w:rsidR="00F76A85" w:rsidRPr="00802CF3">
        <w:t>-score</w:t>
      </w:r>
      <w:r w:rsidRPr="00802CF3">
        <w:t xml:space="preserve"> matching for baseline characteristics, AF was not independently associated with functional outcomes, </w:t>
      </w:r>
      <w:proofErr w:type="spellStart"/>
      <w:r w:rsidRPr="00802CF3">
        <w:t>recanalisation</w:t>
      </w:r>
      <w:proofErr w:type="spellEnd"/>
      <w:r w:rsidRPr="00802CF3">
        <w:t xml:space="preserve"> rates, and intra-procedural complications</w:t>
      </w:r>
      <w:r w:rsidR="000E5F3D" w:rsidRPr="00802CF3">
        <w:t xml:space="preserve"> at 90 days</w:t>
      </w:r>
      <w:r w:rsidRPr="00802CF3">
        <w:t xml:space="preserve">. The study concluded </w:t>
      </w:r>
      <w:r w:rsidR="00F76A85" w:rsidRPr="00802CF3">
        <w:t xml:space="preserve">there were </w:t>
      </w:r>
      <w:r w:rsidRPr="00802CF3">
        <w:t>no difference</w:t>
      </w:r>
      <w:r w:rsidR="00F76A85" w:rsidRPr="00802CF3">
        <w:t>s</w:t>
      </w:r>
      <w:r w:rsidRPr="00802CF3">
        <w:t xml:space="preserve"> in the radiological and clinical outcomes following EVT between </w:t>
      </w:r>
      <w:r w:rsidR="0088177F" w:rsidRPr="00802CF3">
        <w:t>ischaemic stroke</w:t>
      </w:r>
      <w:r w:rsidRPr="00802CF3">
        <w:t xml:space="preserve"> patients with and without AF</w:t>
      </w:r>
      <w:r w:rsidR="0088177F" w:rsidRPr="00802CF3">
        <w:t xml:space="preserve"> in </w:t>
      </w:r>
      <w:r w:rsidR="00F76A85" w:rsidRPr="00802CF3">
        <w:t xml:space="preserve">this </w:t>
      </w:r>
      <w:r w:rsidR="0088177F" w:rsidRPr="00802CF3">
        <w:t>Chinese cohort</w:t>
      </w:r>
      <w:r w:rsidR="003D162F" w:rsidRPr="00802CF3">
        <w:t>.</w:t>
      </w:r>
      <w:r w:rsidR="00E3788B" w:rsidRPr="00802CF3">
        <w:fldChar w:fldCharType="begin">
          <w:fldData xml:space="preserve">PEVuZE5vdGU+PENpdGU+PFllYXI+MjAyMTwvWWVhcj48UmVjTnVtPjQ3NDwvUmVjTnVtPjxEaXNw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</w:fldData>
        </w:fldChar>
      </w:r>
      <w:r w:rsidR="00077E25" w:rsidRPr="00802CF3">
        <w:instrText xml:space="preserve"> ADDIN EN.CITE </w:instrText>
      </w:r>
      <w:r w:rsidR="00077E25" w:rsidRPr="00802CF3">
        <w:fldChar w:fldCharType="begin">
          <w:fldData xml:space="preserve">PEVuZE5vdGU+PENpdGU+PFllYXI+MjAyMTwvWWVhcj48UmVjTnVtPjQ3NDwvUmVjTnVtPjxEaXNw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</w:fldData>
        </w:fldChar>
      </w:r>
      <w:r w:rsidR="00077E25" w:rsidRPr="00802CF3">
        <w:instrText xml:space="preserve"> ADDIN EN.CITE.DATA </w:instrText>
      </w:r>
      <w:r w:rsidR="00077E25" w:rsidRPr="00802CF3">
        <w:fldChar w:fldCharType="end"/>
      </w:r>
      <w:r w:rsidR="00E3788B" w:rsidRPr="00802CF3">
        <w:fldChar w:fldCharType="separate"/>
      </w:r>
      <w:r w:rsidR="00077E25" w:rsidRPr="00802CF3">
        <w:rPr>
          <w:noProof/>
          <w:vertAlign w:val="superscript"/>
        </w:rPr>
        <w:t>48</w:t>
      </w:r>
      <w:r w:rsidR="00E3788B" w:rsidRPr="00802CF3">
        <w:fldChar w:fldCharType="end"/>
      </w:r>
      <w:r w:rsidR="00A15A8D" w:rsidRPr="00802CF3">
        <w:t xml:space="preserve"> </w:t>
      </w:r>
      <w:r w:rsidRPr="00802CF3">
        <w:t xml:space="preserve">Similarly, consistent findings in patients with AF and non-AF after </w:t>
      </w:r>
      <w:r w:rsidR="00A15A8D" w:rsidRPr="00802CF3">
        <w:t xml:space="preserve">propensity score matching </w:t>
      </w:r>
      <w:r w:rsidRPr="00802CF3">
        <w:t xml:space="preserve">showed no significant procedural outcomes (puncture to </w:t>
      </w:r>
      <w:proofErr w:type="spellStart"/>
      <w:r w:rsidRPr="00802CF3">
        <w:t>recanalisation</w:t>
      </w:r>
      <w:proofErr w:type="spellEnd"/>
      <w:r w:rsidRPr="00802CF3">
        <w:t xml:space="preserve">, </w:t>
      </w:r>
      <w:r w:rsidR="00AD1427" w:rsidRPr="00802CF3">
        <w:t>stroke onset to EVT</w:t>
      </w:r>
      <w:r w:rsidRPr="00802CF3">
        <w:t xml:space="preserve">, and reperfusion rate), </w:t>
      </w:r>
      <w:proofErr w:type="spellStart"/>
      <w:r w:rsidRPr="00802CF3">
        <w:t>sICH</w:t>
      </w:r>
      <w:proofErr w:type="spellEnd"/>
      <w:r w:rsidRPr="00802CF3">
        <w:t xml:space="preserve">, a good </w:t>
      </w:r>
      <w:r w:rsidR="00F13C9B" w:rsidRPr="00802CF3">
        <w:t xml:space="preserve">functional </w:t>
      </w:r>
      <w:r w:rsidRPr="00802CF3">
        <w:t>outcome</w:t>
      </w:r>
      <w:r w:rsidR="00F13C9B" w:rsidRPr="00802CF3">
        <w:t xml:space="preserve"> (</w:t>
      </w:r>
      <w:proofErr w:type="spellStart"/>
      <w:r w:rsidR="00F13C9B" w:rsidRPr="00802CF3">
        <w:t>mRS</w:t>
      </w:r>
      <w:proofErr w:type="spellEnd"/>
      <w:r w:rsidR="00F13C9B" w:rsidRPr="00802CF3">
        <w:t xml:space="preserve"> 0-2)</w:t>
      </w:r>
      <w:r w:rsidRPr="00802CF3">
        <w:t xml:space="preserve"> at 90-days and mortality</w:t>
      </w:r>
      <w:r w:rsidR="003D162F" w:rsidRPr="00802CF3">
        <w:t>.</w:t>
      </w:r>
      <w:r w:rsidR="00E3788B" w:rsidRPr="00802CF3">
        <w:fldChar w:fldCharType="begin"/>
      </w:r>
      <w:r w:rsidR="00077E25" w:rsidRPr="00802CF3">
        <w:instrText xml:space="preserve"> ADDIN EN.CITE &lt;EndNote&gt;&lt;Cite&gt;&lt;Year&gt;2018&lt;/Year&gt;&lt;RecNum&gt;473&lt;/RecNum&gt;&lt;DisplayText&gt;&lt;style face="superscript"&gt;49&lt;/style&gt;&lt;/DisplayText&gt;&lt;record&gt;&lt;rec-number&gt;473&lt;/rec-number&gt;&lt;foreign-keys&gt;&lt;key app="EN" db-id="s25aap0ajwzfpaewadwxtr55spe5drff02zt" timestamp="1643901915"&gt;473&lt;/key&gt;&lt;/foreign-keys&gt;&lt;contributors&gt;&lt;authors&gt;&lt;author&gt;&amp;#xD;            Churojana, Anchalee&amp;#xD;          &lt;/author&gt;&lt;author&gt;&amp;#xD;            Mongkolratnan, Atithep&amp;#xD;          &lt;/author&gt;&lt;author&gt;&amp;#xD;            Sangpetngam, Boonrerk&amp;#xD;          &lt;/author&gt;&lt;author&gt;&amp;#xD;            Aurboonyawat, Thaweesak&amp;#xD;          &lt;/author&gt;&lt;author&gt;&amp;#xD;            Chankaew, Ekawut&amp;#xD;          &lt;/author&gt;&lt;author&gt;&amp;#xD;            Withayasuk, Pattarawit&amp;#xD;          &lt;/author&gt;&lt;author&gt;&amp;#xD;            Songsaeng, Dittapong&amp;#xD;          &lt;/author&gt;&lt;author&gt;&amp;#xD;            Cognard, Christophe&amp;#xD;          &lt;/author&gt;&lt;/authors&gt;&lt;/contributors&gt;&lt;titles&gt;&lt;title&gt;A comparison of mechanical thrombectomy for large vessel occlusion in acute ischemic stroke between patients with and without atrial fibrillation&lt;/title&gt;&lt;/titles&gt;&lt;volume&gt;70&lt;/volume&gt;&lt;dates&gt;&lt;year&gt;2018&lt;/year&gt;&lt;/dates&gt;&lt;urls&gt;&lt;/urls&gt;&lt;electronic-resource-num&gt;10.14456/smj.2018.45&lt;/electronic-resource-num&gt;&lt;/record&gt;&lt;/Cite&gt;&lt;/EndNote&gt;</w:instrText>
      </w:r>
      <w:r w:rsidR="00E3788B" w:rsidRPr="00802CF3">
        <w:fldChar w:fldCharType="separate"/>
      </w:r>
      <w:r w:rsidR="00077E25" w:rsidRPr="00802CF3">
        <w:rPr>
          <w:noProof/>
          <w:vertAlign w:val="superscript"/>
        </w:rPr>
        <w:t>49</w:t>
      </w:r>
      <w:r w:rsidR="00E3788B" w:rsidRPr="00802CF3">
        <w:fldChar w:fldCharType="end"/>
      </w:r>
    </w:p>
    <w:p w14:paraId="5893C386" w14:textId="77777777" w:rsidR="009F62C7" w:rsidRPr="00802CF3" w:rsidRDefault="009F62C7" w:rsidP="005464DD">
      <w:pPr>
        <w:rPr>
          <w:rFonts w:ascii="Times New Roman" w:hAnsi="Times New Roman" w:cs="Times New Roman"/>
        </w:rPr>
      </w:pPr>
    </w:p>
    <w:p w14:paraId="37C0DD6C" w14:textId="4BFB4356" w:rsidR="009F62C7" w:rsidRPr="00802CF3" w:rsidRDefault="0045692A" w:rsidP="00C476D9">
      <w:pPr>
        <w:pStyle w:val="NormalWeb"/>
        <w:spacing w:before="0" w:beforeAutospacing="0" w:after="0" w:afterAutospacing="0" w:line="480" w:lineRule="auto"/>
        <w:jc w:val="both"/>
      </w:pPr>
      <w:r w:rsidRPr="00802CF3">
        <w:t>P</w:t>
      </w:r>
      <w:r w:rsidR="009F62C7" w:rsidRPr="00802CF3">
        <w:t xml:space="preserve">ropensity matching score </w:t>
      </w:r>
      <w:r w:rsidRPr="00802CF3">
        <w:t>may be needed</w:t>
      </w:r>
      <w:r w:rsidR="009F62C7" w:rsidRPr="00802CF3">
        <w:t xml:space="preserve"> to consider compared to</w:t>
      </w:r>
      <w:r w:rsidRPr="00802CF3">
        <w:t xml:space="preserve"> accoun</w:t>
      </w:r>
      <w:r w:rsidR="00F76A85" w:rsidRPr="00802CF3">
        <w:t>t</w:t>
      </w:r>
      <w:r w:rsidRPr="00802CF3">
        <w:t xml:space="preserve"> for differences</w:t>
      </w:r>
      <w:r w:rsidR="009F62C7" w:rsidRPr="00802CF3">
        <w:t xml:space="preserve"> baseline characteristics</w:t>
      </w:r>
      <w:r w:rsidR="00F76A85" w:rsidRPr="00802CF3">
        <w:t xml:space="preserve"> and </w:t>
      </w:r>
      <w:r w:rsidR="009F62C7" w:rsidRPr="00802CF3">
        <w:t xml:space="preserve">comorbidities. However, </w:t>
      </w:r>
      <w:r w:rsidRPr="00802CF3">
        <w:t xml:space="preserve">some </w:t>
      </w:r>
      <w:r w:rsidR="009F62C7" w:rsidRPr="00802CF3">
        <w:t xml:space="preserve">studies did not use </w:t>
      </w:r>
      <w:r w:rsidR="00493962" w:rsidRPr="00802CF3">
        <w:t xml:space="preserve">propensity matching score </w:t>
      </w:r>
      <w:r w:rsidR="003310C5" w:rsidRPr="00802CF3">
        <w:t xml:space="preserve">but </w:t>
      </w:r>
      <w:r w:rsidR="0076068A" w:rsidRPr="00802CF3">
        <w:t xml:space="preserve">used </w:t>
      </w:r>
      <w:r w:rsidR="003310C5" w:rsidRPr="00802CF3">
        <w:t xml:space="preserve">adjusted </w:t>
      </w:r>
      <w:r w:rsidR="0076068A" w:rsidRPr="00802CF3">
        <w:t xml:space="preserve">models </w:t>
      </w:r>
      <w:r w:rsidR="003310C5" w:rsidRPr="00802CF3">
        <w:t>for</w:t>
      </w:r>
      <w:r w:rsidR="0076068A" w:rsidRPr="00802CF3">
        <w:t xml:space="preserve"> confounding factors</w:t>
      </w:r>
      <w:r w:rsidR="003310C5" w:rsidRPr="00802CF3">
        <w:t xml:space="preserve"> </w:t>
      </w:r>
      <w:r w:rsidR="00F76A85" w:rsidRPr="00802CF3">
        <w:t xml:space="preserve">and </w:t>
      </w:r>
      <w:r w:rsidR="009F62C7" w:rsidRPr="00802CF3">
        <w:t xml:space="preserve">demonstrated good </w:t>
      </w:r>
      <w:r w:rsidR="007F4E1C" w:rsidRPr="00802CF3">
        <w:fldChar w:fldCharType="begin"/>
      </w:r>
      <w:r w:rsidR="00077E25" w:rsidRPr="00802CF3">
        <w:instrText xml:space="preserve"> ADDIN EN.CITE &lt;EndNote&gt;&lt;Cite&gt;&lt;Year&gt;2020&lt;/Year&gt;&lt;RecNum&gt;471&lt;/RecNum&gt;&lt;DisplayText&gt;&lt;style face="superscript"&gt;50&lt;/style&gt;&lt;/DisplayText&gt;&lt;record&gt;&lt;rec-number&gt;471&lt;/rec-number&gt;&lt;foreign-keys&gt;&lt;key app="EN" db-id="s25aap0ajwzfpaewadwxtr55spe5drff02zt" timestamp="1643901915"&gt;471&lt;/key&gt;&lt;/foreign-keys&gt;&lt;contributors&gt;&lt;authors&gt;&lt;author&gt;&amp;#xD;            Lin, Chun Jen&amp;#xD;          &lt;/author&gt;&lt;author&gt;&amp;#xD;            Luo, Chao Bao&amp;#xD;          &lt;/author&gt;&lt;author&gt;&amp;#xD;            Chien, Chun&amp;#xD;          &lt;/author&gt;&lt;author&gt;&amp;#xD;            Chang, Feng Chi&amp;#xD;          &lt;/author&gt;&lt;author&gt;&amp;#xD;            Lin, Chung Jung&amp;#xD;          &lt;/author&gt;&lt;author&gt;&amp;#xD;            Lee, I. Hui&amp;#xD;          &lt;/author&gt;&lt;author&gt;&amp;#xD;            Hsu, Li Chi&amp;#xD;          &lt;/author&gt;&lt;author&gt;&amp;#xD;            Chung, Chih Ping&amp;#xD;          &lt;/author&gt;&lt;author&gt;&amp;#xD;            Liu, Hung Yu&amp;#xD;          &lt;/author&gt;&lt;author&gt;&amp;#xD;            Chi, Nai Fang&amp;#xD;          &lt;/author&gt;&lt;author&gt;&amp;#xD;            How, Chorng Kuang&amp;#xD;          &lt;/author&gt;&lt;author&gt;&amp;#xD;            Wang, Shuu Jiun&amp;#xD;          &lt;/author&gt;&lt;author&gt;&amp;#xD;            Guo, Wan Yuo&amp;#xD;          &lt;/author&gt;&lt;author&gt;&amp;#xD;            Lin, Yung Yang&amp;#xD;          &lt;/author&gt;&lt;/authors&gt;&lt;/contributors&gt;&lt;titles&gt;&lt;title&gt;Better endovascular mechanical thrombectomy outcome in atrial fibrillation patients with acute ischemic stroke: A single-center experience&lt;/title&gt;&lt;/titles&gt;&lt;volume&gt;83&lt;/volume&gt;&lt;dates&gt;&lt;year&gt;2020&lt;/year&gt;&lt;/dates&gt;&lt;urls&gt;&lt;/urls&gt;&lt;electronic-resource-num&gt;10.1097/JCMA.0000000000000377&lt;/electronic-resource-num&gt;&lt;/record&gt;&lt;/Cite&gt;&lt;/EndNote&gt;</w:instrText>
      </w:r>
      <w:r w:rsidR="007F4E1C" w:rsidRPr="00802CF3">
        <w:fldChar w:fldCharType="separate"/>
      </w:r>
      <w:r w:rsidR="00077E25" w:rsidRPr="00802CF3">
        <w:rPr>
          <w:noProof/>
          <w:vertAlign w:val="superscript"/>
        </w:rPr>
        <w:t>50</w:t>
      </w:r>
      <w:r w:rsidR="007F4E1C" w:rsidRPr="00802CF3">
        <w:fldChar w:fldCharType="end"/>
      </w:r>
      <w:r w:rsidR="007F4E1C" w:rsidRPr="00802CF3">
        <w:t xml:space="preserve"> </w:t>
      </w:r>
      <w:r w:rsidR="009F62C7" w:rsidRPr="00802CF3">
        <w:t>to neutral effect in functional, procedural, and haemorrhage outcomes and mortality</w:t>
      </w:r>
      <w:r w:rsidR="003D162F" w:rsidRPr="00802CF3">
        <w:t>.</w:t>
      </w:r>
      <w:r w:rsidR="00481F36" w:rsidRPr="00802CF3">
        <w:fldChar w:fldCharType="begin">
          <w:fldData xml:space="preserve">PEVuZE5vdGU+PENpdGU+PFllYXI+MjAyMTwvWWVhcj48UmVjTnVtPjQ2OTwvUmVjTnVtPjxEaXNw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</w:fldData>
        </w:fldChar>
      </w:r>
      <w:r w:rsidR="00077E25" w:rsidRPr="00802CF3">
        <w:instrText xml:space="preserve"> ADDIN EN.CITE </w:instrText>
      </w:r>
      <w:r w:rsidR="00077E25" w:rsidRPr="00802CF3">
        <w:fldChar w:fldCharType="begin">
          <w:fldData xml:space="preserve">PEVuZE5vdGU+PENpdGU+PFllYXI+MjAyMTwvWWVhcj48UmVjTnVtPjQ2OTwvUmVjTnVtPjxEaXNw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</w:fldData>
        </w:fldChar>
      </w:r>
      <w:r w:rsidR="00077E25" w:rsidRPr="00802CF3">
        <w:instrText xml:space="preserve"> ADDIN EN.CITE.DATA </w:instrText>
      </w:r>
      <w:r w:rsidR="00077E25" w:rsidRPr="00802CF3">
        <w:fldChar w:fldCharType="end"/>
      </w:r>
      <w:r w:rsidR="00481F36" w:rsidRPr="00802CF3">
        <w:fldChar w:fldCharType="separate"/>
      </w:r>
      <w:r w:rsidR="00077E25" w:rsidRPr="00802CF3">
        <w:rPr>
          <w:noProof/>
          <w:vertAlign w:val="superscript"/>
        </w:rPr>
        <w:t>51-53</w:t>
      </w:r>
      <w:r w:rsidR="00481F36" w:rsidRPr="00802CF3">
        <w:fldChar w:fldCharType="end"/>
      </w:r>
      <w:r w:rsidR="00C652BA" w:rsidRPr="00802CF3">
        <w:t xml:space="preserve"> Moreover, a meta-analysis of </w:t>
      </w:r>
      <w:r w:rsidR="001143D1" w:rsidRPr="00802CF3">
        <w:t>nine</w:t>
      </w:r>
      <w:r w:rsidR="00C652BA" w:rsidRPr="00802CF3">
        <w:t xml:space="preserve"> observational studies</w:t>
      </w:r>
      <w:r w:rsidR="001143D1" w:rsidRPr="00802CF3">
        <w:t xml:space="preserve"> </w:t>
      </w:r>
      <w:r w:rsidR="00C652BA" w:rsidRPr="00802CF3">
        <w:t xml:space="preserve">showed that in patients with AF receiving anticoagulation pre-stroke, both EVT and IVT were not associated with a significant difference in </w:t>
      </w:r>
      <w:proofErr w:type="spellStart"/>
      <w:r w:rsidR="00C652BA" w:rsidRPr="00802CF3">
        <w:t>s</w:t>
      </w:r>
      <w:r w:rsidR="003C134F" w:rsidRPr="00802CF3">
        <w:t>ICH</w:t>
      </w:r>
      <w:proofErr w:type="spellEnd"/>
      <w:r w:rsidR="002A6083" w:rsidRPr="00802CF3">
        <w:t xml:space="preserve">, mortality and </w:t>
      </w:r>
      <w:proofErr w:type="spellStart"/>
      <w:r w:rsidR="002A6083" w:rsidRPr="00802CF3">
        <w:t>recanalisation</w:t>
      </w:r>
      <w:proofErr w:type="spellEnd"/>
      <w:r w:rsidR="002A6083" w:rsidRPr="00802CF3">
        <w:t xml:space="preserve"> </w:t>
      </w:r>
      <w:r w:rsidR="00C652BA" w:rsidRPr="00802CF3">
        <w:t xml:space="preserve">compared to non-anticoagulated </w:t>
      </w:r>
      <w:r w:rsidR="001143D1" w:rsidRPr="00802CF3">
        <w:t>patients</w:t>
      </w:r>
      <w:r w:rsidR="00D91B0C" w:rsidRPr="00802CF3">
        <w:t>.</w:t>
      </w:r>
      <w:r w:rsidR="001143D1" w:rsidRPr="00802CF3">
        <w:t xml:space="preserve"> </w:t>
      </w:r>
      <w:r w:rsidR="00D91B0C" w:rsidRPr="00802CF3">
        <w:t>H</w:t>
      </w:r>
      <w:r w:rsidR="001143D1" w:rsidRPr="00802CF3">
        <w:t>owever</w:t>
      </w:r>
      <w:r w:rsidR="00D91B0C" w:rsidRPr="00802CF3">
        <w:t>,</w:t>
      </w:r>
      <w:r w:rsidR="00C652BA" w:rsidRPr="00802CF3">
        <w:t xml:space="preserve"> anticoagulated patient</w:t>
      </w:r>
      <w:r w:rsidR="001143D1" w:rsidRPr="00802CF3">
        <w:t>s</w:t>
      </w:r>
      <w:r w:rsidR="00C652BA" w:rsidRPr="00802CF3">
        <w:t xml:space="preserve"> had a relatively lower </w:t>
      </w:r>
      <w:r w:rsidR="00433CD6" w:rsidRPr="00802CF3">
        <w:t xml:space="preserve">chance of better </w:t>
      </w:r>
      <w:r w:rsidR="00C652BA" w:rsidRPr="00802CF3">
        <w:t>functional outcome (</w:t>
      </w:r>
      <w:proofErr w:type="spellStart"/>
      <w:r w:rsidR="00C652BA" w:rsidRPr="00802CF3">
        <w:t>mRS</w:t>
      </w:r>
      <w:proofErr w:type="spellEnd"/>
      <w:r w:rsidR="00C652BA" w:rsidRPr="00802CF3">
        <w:t xml:space="preserve"> of 0-2) at 90 days</w:t>
      </w:r>
      <w:r w:rsidR="002A6083" w:rsidRPr="00802CF3">
        <w:t xml:space="preserve"> compared to those who were not anticoagulated</w:t>
      </w:r>
      <w:r w:rsidR="00902777" w:rsidRPr="00802CF3">
        <w:t xml:space="preserve"> </w:t>
      </w:r>
      <w:bookmarkStart w:id="22" w:name="_Hlk99383254"/>
      <w:r w:rsidR="00902777" w:rsidRPr="00802CF3">
        <w:t>(RR</w:t>
      </w:r>
      <w:r w:rsidR="000E10B8" w:rsidRPr="00802CF3">
        <w:t>:</w:t>
      </w:r>
      <w:r w:rsidR="00902777" w:rsidRPr="00802CF3">
        <w:t>0.64</w:t>
      </w:r>
      <w:r w:rsidR="000E10B8" w:rsidRPr="00802CF3">
        <w:t>,</w:t>
      </w:r>
      <w:r w:rsidR="00902777" w:rsidRPr="00802CF3">
        <w:t xml:space="preserve"> 95% CI</w:t>
      </w:r>
      <w:r w:rsidR="000E10B8" w:rsidRPr="00802CF3">
        <w:t>:</w:t>
      </w:r>
      <w:r w:rsidR="00902777" w:rsidRPr="00802CF3">
        <w:t xml:space="preserve"> 0.50–0.81</w:t>
      </w:r>
      <w:r w:rsidR="000E10B8" w:rsidRPr="00802CF3">
        <w:t>)</w:t>
      </w:r>
      <w:r w:rsidR="00902777" w:rsidRPr="00802CF3">
        <w:t>,</w:t>
      </w:r>
      <w:bookmarkEnd w:id="22"/>
      <w:r w:rsidR="00B36AD5" w:rsidRPr="00802CF3">
        <w:t xml:space="preserve"> but poor functional status in the anticoagulated group may related to the older age, high severe comorbidities and more percentage of cardioembolic stroke</w:t>
      </w:r>
      <w:r w:rsidR="003D162F" w:rsidRPr="00802CF3">
        <w:t>.</w:t>
      </w:r>
      <w:r w:rsidR="00B36AD5" w:rsidRPr="00802CF3">
        <w:t xml:space="preserve"> </w:t>
      </w:r>
      <w:r w:rsidR="00C652BA" w:rsidRPr="00802CF3">
        <w:fldChar w:fldCharType="begin"/>
      </w:r>
      <w:r w:rsidR="00077E25" w:rsidRPr="00802CF3">
        <w:instrText xml:space="preserve"> ADDIN EN.CITE &lt;EndNote&gt;&lt;Cite&gt;&lt;Year&gt;2018&lt;/Year&gt;&lt;RecNum&gt;490&lt;/RecNum&gt;&lt;DisplayText&gt;&lt;style face="superscript"&gt;54&lt;/style&gt;&lt;/DisplayText&gt;&lt;record&gt;&lt;rec-number&gt;490&lt;/rec-number&gt;&lt;foreign-keys&gt;&lt;key app="EN" db-id="s25aap0ajwzfpaewadwxtr55spe5drff02zt" timestamp="1643901915"&gt;490&lt;/key&gt;&lt;/foreign-keys&gt;&lt;contributors&gt;&lt;authors&gt;&lt;author&gt;&amp;#xD;            Liu, Mingsu&amp;#xD;          &lt;/author&gt;&lt;author&gt;&amp;#xD;            Zheng, Yang&amp;#xD;          &lt;/author&gt;&lt;author&gt;&amp;#xD;            Li, Guangqin&amp;#xD;          &lt;/author&gt;&lt;/authors&gt;&lt;/contributors&gt;&lt;titles&gt;&lt;title&gt;Safety of Recanalization Therapy in Patients with Acute Ischemic Stroke Under Anticoagulation: A Systematic Review and Meta-Analysis&lt;/title&gt;&lt;/titles&gt;&lt;volume&gt;27&lt;/volume&gt;&lt;dates&gt;&lt;year&gt;2018&lt;/year&gt;&lt;/dates&gt;&lt;urls&gt;&lt;/urls&gt;&lt;electronic-resource-num&gt;10.1016/j.jstrokecerebrovasdis.2018.04.012&lt;/electronic-resource-num&gt;&lt;/record&gt;&lt;/Cite&gt;&lt;/EndNote&gt;</w:instrText>
      </w:r>
      <w:r w:rsidR="00C652BA" w:rsidRPr="00802CF3">
        <w:fldChar w:fldCharType="separate"/>
      </w:r>
      <w:r w:rsidR="00077E25" w:rsidRPr="00802CF3">
        <w:rPr>
          <w:noProof/>
          <w:vertAlign w:val="superscript"/>
        </w:rPr>
        <w:t>54</w:t>
      </w:r>
      <w:r w:rsidR="00C652BA" w:rsidRPr="00802CF3">
        <w:fldChar w:fldCharType="end"/>
      </w:r>
      <w:r w:rsidR="00C652BA" w:rsidRPr="00802CF3">
        <w:t> It remains unclear whether patients with AF may benefit more from direct EVT.</w:t>
      </w:r>
      <w:r w:rsidR="004E052F" w:rsidRPr="00802CF3">
        <w:t xml:space="preserve"> Thus, based on the </w:t>
      </w:r>
      <w:r w:rsidR="00370FF2" w:rsidRPr="00802CF3">
        <w:t>available evidence</w:t>
      </w:r>
      <w:r w:rsidR="004E052F" w:rsidRPr="00802CF3">
        <w:t xml:space="preserve"> in patient who underwent EVT, AF per se </w:t>
      </w:r>
      <w:r w:rsidR="00370FF2" w:rsidRPr="00802CF3">
        <w:t xml:space="preserve">appears not </w:t>
      </w:r>
      <w:r w:rsidR="004E052F" w:rsidRPr="00802CF3">
        <w:t>to be associated with poor</w:t>
      </w:r>
      <w:r w:rsidR="00370FF2" w:rsidRPr="00802CF3">
        <w:t>er</w:t>
      </w:r>
      <w:r w:rsidR="004E052F" w:rsidRPr="00802CF3">
        <w:t xml:space="preserve"> outcomes at 90 days </w:t>
      </w:r>
      <w:r w:rsidR="00370FF2" w:rsidRPr="00802CF3">
        <w:t>post-</w:t>
      </w:r>
      <w:r w:rsidR="004E052F" w:rsidRPr="00802CF3">
        <w:t>EVT.</w:t>
      </w:r>
    </w:p>
    <w:p w14:paraId="7CFB47BB" w14:textId="77777777" w:rsidR="009F62C7" w:rsidRPr="00802CF3" w:rsidRDefault="009F62C7" w:rsidP="005464DD">
      <w:pPr>
        <w:rPr>
          <w:rFonts w:ascii="Times New Roman" w:hAnsi="Times New Roman" w:cs="Times New Roman"/>
        </w:rPr>
      </w:pPr>
    </w:p>
    <w:p w14:paraId="2BF7EFE2" w14:textId="783FBE8A" w:rsidR="009F62C7" w:rsidRPr="00802CF3" w:rsidRDefault="009F62C7" w:rsidP="003F2896">
      <w:pPr>
        <w:pStyle w:val="NormalWeb"/>
        <w:spacing w:before="0" w:beforeAutospacing="0" w:after="0" w:afterAutospacing="0" w:line="480" w:lineRule="auto"/>
        <w:jc w:val="both"/>
      </w:pPr>
      <w:r w:rsidRPr="00802CF3">
        <w:t xml:space="preserve">Lastly, cardiogenic emboli due to non-valvular persistent or permanent AF are associated with a worse </w:t>
      </w:r>
      <w:r w:rsidR="005464DD" w:rsidRPr="00802CF3">
        <w:t xml:space="preserve">prognosis </w:t>
      </w:r>
      <w:r w:rsidRPr="00802CF3">
        <w:t xml:space="preserve"> and greater infarction volume than those due to paroxysmal AF</w:t>
      </w:r>
      <w:r w:rsidR="003D162F" w:rsidRPr="00802CF3">
        <w:t>.</w:t>
      </w:r>
      <w:r w:rsidR="003C134F" w:rsidRPr="00802CF3">
        <w:t xml:space="preserve"> </w:t>
      </w:r>
      <w:r w:rsidR="003C134F" w:rsidRPr="00802CF3">
        <w:fldChar w:fldCharType="begin"/>
      </w:r>
      <w:r w:rsidR="00077E25" w:rsidRPr="00802CF3">
        <w:instrText xml:space="preserve"> ADDIN EN.CITE &lt;EndNote&gt;&lt;Cite&gt;&lt;Year&gt;2018&lt;/Year&gt;&lt;RecNum&gt;468&lt;/RecNum&gt;&lt;DisplayText&gt;&lt;style face="superscript"&gt;55&lt;/style&gt;&lt;/DisplayText&gt;&lt;record&gt;&lt;rec-number&gt;468&lt;/rec-number&gt;&lt;foreign-keys&gt;&lt;key app="EN" db-id="s25aap0ajwzfpaewadwxtr55spe5drff02zt" timestamp="1643901915"&gt;468&lt;/key&gt;&lt;/foreign-keys&gt;&lt;contributors&gt;&lt;authors&gt;&lt;author&gt;&amp;#xD;            Inaba, Osamu&amp;#xD;          &lt;/author&gt;&lt;author&gt;&amp;#xD;            Yamauchi, Yasuteru&amp;#xD;          &lt;/author&gt;&lt;author&gt;&amp;#xD;            Sekigawa, Masahiro&amp;#xD;          &lt;/author&gt;&lt;author&gt;&amp;#xD;            Miwa, Naoyuki&amp;#xD;          &lt;/author&gt;&lt;author&gt;&amp;#xD;            Yamaguchi, Junji&amp;#xD;          &lt;/author&gt;&lt;author&gt;&amp;#xD;            Nagata, Yasutoshi&amp;#xD;          &lt;/author&gt;&lt;author&gt;&amp;#xD;            Obayashi, Toru&amp;#xD;          &lt;/author&gt;&lt;author&gt;&amp;#xD;            Miyamoto, Takamichi&amp;#xD;          &lt;/author&gt;&lt;author&gt;&amp;#xD;            Kamata, Tomoyuki&amp;#xD;          &lt;/author&gt;&lt;author&gt;&amp;#xD;            Isobe, Mitsuaki&amp;#xD;          &lt;/author&gt;&lt;author&gt;&amp;#xD;            Goya, Masahiko&amp;#xD;          &lt;/author&gt;&lt;author&gt;&amp;#xD;            Hirao, Kenzo&amp;#xD;          &lt;/author&gt;&lt;/authors&gt;&lt;/contributors&gt;&lt;titles&gt;&lt;title&gt;Atrial fibrillation type matters: Greater infarct volume and worse neurological defects seen in acute cardiogenic cerebral embolism due to persistent or permanent rather than paroxysmal atrial fibrillation&lt;/title&gt;&lt;/titles&gt;&lt;volume&gt;20&lt;/volume&gt;&lt;dates&gt;&lt;year&gt;2018&lt;/year&gt;&lt;/dates&gt;&lt;urls&gt;&lt;/urls&gt;&lt;electronic-resource-num&gt;10.1093/europace/eux346&lt;/electronic-resource-num&gt;&lt;/record&gt;&lt;/Cite&gt;&lt;/EndNote&gt;</w:instrText>
      </w:r>
      <w:r w:rsidR="003C134F" w:rsidRPr="00802CF3">
        <w:fldChar w:fldCharType="separate"/>
      </w:r>
      <w:r w:rsidR="00077E25" w:rsidRPr="00802CF3">
        <w:rPr>
          <w:noProof/>
          <w:vertAlign w:val="superscript"/>
        </w:rPr>
        <w:t>55</w:t>
      </w:r>
      <w:r w:rsidR="003C134F" w:rsidRPr="00802CF3">
        <w:fldChar w:fldCharType="end"/>
      </w:r>
      <w:r w:rsidRPr="00802CF3">
        <w:t xml:space="preserve"> Whether these worse post-stroke outcomes with AF </w:t>
      </w:r>
      <w:r w:rsidR="0076032A" w:rsidRPr="00802CF3">
        <w:t xml:space="preserve">who underwent EVT </w:t>
      </w:r>
      <w:r w:rsidRPr="00802CF3">
        <w:t xml:space="preserve">were related to the AF pattern </w:t>
      </w:r>
      <w:r w:rsidR="00B92668" w:rsidRPr="00802CF3">
        <w:t xml:space="preserve">or </w:t>
      </w:r>
      <w:r w:rsidRPr="00802CF3">
        <w:t xml:space="preserve">type remains uncertain. </w:t>
      </w:r>
      <w:bookmarkEnd w:id="18"/>
    </w:p>
    <w:p w14:paraId="160C8CD7" w14:textId="77777777" w:rsidR="001C7F6D" w:rsidRPr="00802CF3" w:rsidRDefault="001C7F6D" w:rsidP="003F2896">
      <w:pPr>
        <w:pStyle w:val="NormalWeb"/>
        <w:spacing w:before="0" w:beforeAutospacing="0" w:after="0" w:afterAutospacing="0" w:line="480" w:lineRule="auto"/>
        <w:jc w:val="both"/>
      </w:pPr>
    </w:p>
    <w:p w14:paraId="00795773" w14:textId="77777777" w:rsidR="003A44DE" w:rsidRPr="00802CF3" w:rsidRDefault="003A44DE" w:rsidP="002A636A">
      <w:pPr>
        <w:pStyle w:val="NormalWeb"/>
        <w:spacing w:before="0" w:beforeAutospacing="0" w:after="0" w:afterAutospacing="0" w:line="480" w:lineRule="auto"/>
        <w:jc w:val="both"/>
        <w:rPr>
          <w:rStyle w:val="Strong"/>
        </w:rPr>
      </w:pPr>
    </w:p>
    <w:p w14:paraId="61BA71FD" w14:textId="06250A98" w:rsidR="009F62C7" w:rsidRPr="00802CF3" w:rsidRDefault="00CB529C" w:rsidP="002A636A">
      <w:pPr>
        <w:pStyle w:val="NormalWeb"/>
        <w:spacing w:before="0" w:beforeAutospacing="0" w:after="0" w:afterAutospacing="0" w:line="480" w:lineRule="auto"/>
        <w:jc w:val="both"/>
        <w:rPr>
          <w:rStyle w:val="Strong"/>
        </w:rPr>
      </w:pPr>
      <w:r w:rsidRPr="00802CF3">
        <w:rPr>
          <w:rStyle w:val="Strong"/>
        </w:rPr>
        <w:t xml:space="preserve">5. </w:t>
      </w:r>
      <w:r w:rsidR="00D16E52" w:rsidRPr="00802CF3">
        <w:rPr>
          <w:rStyle w:val="Strong"/>
        </w:rPr>
        <w:t xml:space="preserve">Adjunctive </w:t>
      </w:r>
      <w:r w:rsidR="00EC6A6B" w:rsidRPr="00802CF3">
        <w:rPr>
          <w:rStyle w:val="Strong"/>
        </w:rPr>
        <w:t xml:space="preserve">Pharmacological </w:t>
      </w:r>
      <w:r w:rsidR="009F62C7" w:rsidRPr="00802CF3">
        <w:rPr>
          <w:rStyle w:val="Strong"/>
        </w:rPr>
        <w:t xml:space="preserve">Therapies </w:t>
      </w:r>
      <w:r w:rsidR="00D16E52" w:rsidRPr="00802CF3">
        <w:rPr>
          <w:rStyle w:val="Strong"/>
        </w:rPr>
        <w:t>to endovascular thrombectomy</w:t>
      </w:r>
    </w:p>
    <w:p w14:paraId="413630B6" w14:textId="77777777" w:rsidR="003A44DE" w:rsidRPr="00802CF3" w:rsidRDefault="003A44DE" w:rsidP="003A44DE">
      <w:pPr>
        <w:rPr>
          <w:rFonts w:ascii="Times New Roman" w:hAnsi="Times New Roman" w:cs="Times New Roman"/>
        </w:rPr>
      </w:pPr>
    </w:p>
    <w:p w14:paraId="65957849" w14:textId="5EDB7C35" w:rsidR="0069121D" w:rsidRPr="00802CF3" w:rsidRDefault="002A3CC3" w:rsidP="0069121D">
      <w:pPr>
        <w:pStyle w:val="NormalWeb"/>
        <w:spacing w:before="0" w:beforeAutospacing="0" w:after="0" w:afterAutospacing="0" w:line="480" w:lineRule="auto"/>
        <w:jc w:val="both"/>
      </w:pPr>
      <w:r w:rsidRPr="00802CF3">
        <w:t>Intravenous p</w:t>
      </w:r>
      <w:r w:rsidR="00D16E52" w:rsidRPr="00802CF3">
        <w:t xml:space="preserve">harmacological therapies, including fibrinolytic, such as alteplase or </w:t>
      </w:r>
      <w:proofErr w:type="spellStart"/>
      <w:r w:rsidR="00D16E52" w:rsidRPr="00802CF3">
        <w:t>tenecteplase</w:t>
      </w:r>
      <w:proofErr w:type="spellEnd"/>
      <w:r w:rsidR="00D16E52" w:rsidRPr="00802CF3">
        <w:t xml:space="preserve">, may improve functional outcomes </w:t>
      </w:r>
      <w:r w:rsidR="00434468" w:rsidRPr="00802CF3">
        <w:t>when used as adjunctive therapy to EVT and currently is the only adjunctive therapy suggested by the guidelines</w:t>
      </w:r>
      <w:r w:rsidR="003D162F" w:rsidRPr="00802CF3">
        <w:t>.</w:t>
      </w:r>
      <w:r w:rsidR="00D16E52" w:rsidRPr="00802CF3">
        <w:fldChar w:fldCharType="begin"/>
      </w:r>
      <w:r w:rsidR="00077E25" w:rsidRPr="00802CF3">
        <w:instrText xml:space="preserve"> ADDIN EN.CITE &lt;EndNote&gt;&lt;Cite&gt;&lt;Author&gt;Berge&lt;/Author&gt;&lt;Year&gt;2021&lt;/Year&gt;&lt;RecNum&gt;626&lt;/RecNum&gt;&lt;DisplayText&gt;&lt;style face="superscript"&gt;13&lt;/style&gt;&lt;/DisplayText&gt;&lt;record&gt;&lt;rec-number&gt;626&lt;/rec-number&gt;&lt;foreign-keys&gt;&lt;key app="EN" db-id="s25aap0ajwzfpaewadwxtr55spe5drff02zt" timestamp="1648219254" guid="11d284d1-0477-4e97-acb2-0f95becaa689"&gt;626&lt;/key&gt;&lt;/foreign-keys&gt;&lt;ref-type name="Journal Article"&gt;17&lt;/ref-type&gt;&lt;contributors&gt;&lt;authors&gt;&lt;author&gt;Berge, Eivind&lt;/author&gt;&lt;author&gt;Whiteley, William&lt;/author&gt;&lt;author&gt;Audebert, Heinrich&lt;/author&gt;&lt;author&gt;De Marchis, GM&lt;/author&gt;&lt;author&gt;Fonseca, Ana Catarina&lt;/author&gt;&lt;author&gt;Padiglioni, Chiara&lt;/author&gt;&lt;author&gt;Pérez de la Ossa, Natalia&lt;/author&gt;&lt;author&gt;Strbian, Daniel&lt;/author&gt;&lt;author&gt;Tsivgoulis, Georgios&lt;/author&gt;&lt;author&gt;Turc, Guillaume&lt;/author&gt;&lt;/authors&gt;&lt;/contributors&gt;&lt;titles&gt;&lt;title&gt;European Stroke Organisation (ESO) guidelines on intravenous thrombolysis for acute ischaemic stroke&lt;/title&gt;&lt;secondary-title&gt;European Stroke Journal&lt;/secondary-title&gt;&lt;/titles&gt;&lt;periodical&gt;&lt;full-title&gt;European Stroke Journal&lt;/full-title&gt;&lt;/periodical&gt;&lt;pages&gt;I-LXII&lt;/pages&gt;&lt;volume&gt;6&lt;/volume&gt;&lt;number&gt;1&lt;/number&gt;&lt;keywords&gt;&lt;keyword&gt;Ischaemic stroke,thrombolysis,fibrinolysis,recommendations,thrombectomy&lt;/keyword&gt;&lt;/keywords&gt;&lt;dates&gt;&lt;year&gt;2021&lt;/year&gt;&lt;/dates&gt;&lt;accession-num&gt;33817340&lt;/accession-num&gt;&lt;urls&gt;&lt;related-urls&gt;&lt;url&gt;https://journals.sagepub.com/doi/abs/10.1177/2396987321989865&lt;/url&gt;&lt;/related-urls&gt;&lt;/urls&gt;&lt;electronic-resource-num&gt;10.1177/2396987321989865&lt;/electronic-resource-num&gt;&lt;/record&gt;&lt;/Cite&gt;&lt;/EndNote&gt;</w:instrText>
      </w:r>
      <w:r w:rsidR="00D16E52" w:rsidRPr="00802CF3">
        <w:fldChar w:fldCharType="separate"/>
      </w:r>
      <w:r w:rsidR="00077E25" w:rsidRPr="00802CF3">
        <w:rPr>
          <w:noProof/>
          <w:vertAlign w:val="superscript"/>
        </w:rPr>
        <w:t>13</w:t>
      </w:r>
      <w:r w:rsidR="00D16E52" w:rsidRPr="00802CF3">
        <w:fldChar w:fldCharType="end"/>
      </w:r>
      <w:r w:rsidR="00401AF1" w:rsidRPr="00802CF3">
        <w:t xml:space="preserve"> </w:t>
      </w:r>
      <w:r w:rsidR="00536868" w:rsidRPr="00802CF3">
        <w:t xml:space="preserve">The evidence for the </w:t>
      </w:r>
      <w:r w:rsidR="00CA02B4" w:rsidRPr="00802CF3">
        <w:t xml:space="preserve">additional </w:t>
      </w:r>
      <w:r w:rsidR="00536868" w:rsidRPr="00802CF3">
        <w:t xml:space="preserve">use of intra-arterial adjunctive therapy as rescue therapy such as glycoprotein IIb/IIIa inhibitors and intra-arterial </w:t>
      </w:r>
      <w:r w:rsidR="00CA02B4" w:rsidRPr="00802CF3">
        <w:t xml:space="preserve">alteplase </w:t>
      </w:r>
      <w:r w:rsidR="00536868" w:rsidRPr="00802CF3">
        <w:t>for EVT compared to EVT alone remains unclear</w:t>
      </w:r>
      <w:bookmarkStart w:id="23" w:name="_Hlk99547045"/>
      <w:r w:rsidR="003D162F" w:rsidRPr="00802CF3">
        <w:t>.</w:t>
      </w:r>
      <w:r w:rsidR="00F74BBE" w:rsidRPr="00802CF3">
        <w:fldChar w:fldCharType="begin">
          <w:fldData xml:space="preserve">PEVuZE5vdGU+PENpdGU+PEF1dGhvcj5Qb3dlcnM8L0F1dGhvcj48WWVhcj4yMDE5PC9ZZWFyPjxS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</w:fldData>
        </w:fldChar>
      </w:r>
      <w:r w:rsidR="00077E25" w:rsidRPr="00802CF3">
        <w:instrText xml:space="preserve"> ADDIN EN.CITE </w:instrText>
      </w:r>
      <w:r w:rsidR="00077E25" w:rsidRPr="00802CF3">
        <w:fldChar w:fldCharType="begin">
          <w:fldData xml:space="preserve">PEVuZE5vdGU+PENpdGU+PEF1dGhvcj5Qb3dlcnM8L0F1dGhvcj48WWVhcj4yMDE5PC9ZZWFyPjxS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</w:fldData>
        </w:fldChar>
      </w:r>
      <w:r w:rsidR="00077E25" w:rsidRPr="00802CF3">
        <w:instrText xml:space="preserve"> ADDIN EN.CITE.DATA </w:instrText>
      </w:r>
      <w:r w:rsidR="00077E25" w:rsidRPr="00802CF3">
        <w:fldChar w:fldCharType="end"/>
      </w:r>
      <w:r w:rsidR="00F74BBE" w:rsidRPr="00802CF3">
        <w:fldChar w:fldCharType="separate"/>
      </w:r>
      <w:r w:rsidR="00077E25" w:rsidRPr="00802CF3">
        <w:rPr>
          <w:noProof/>
          <w:vertAlign w:val="superscript"/>
        </w:rPr>
        <w:t>12,14</w:t>
      </w:r>
      <w:r w:rsidR="00F74BBE" w:rsidRPr="00802CF3">
        <w:fldChar w:fldCharType="end"/>
      </w:r>
      <w:bookmarkEnd w:id="23"/>
      <w:r w:rsidR="009F62C7" w:rsidRPr="00802CF3">
        <w:t xml:space="preserve"> Data </w:t>
      </w:r>
      <w:r w:rsidR="003C47BF" w:rsidRPr="00802CF3">
        <w:t xml:space="preserve">from the </w:t>
      </w:r>
      <w:r w:rsidR="00536868" w:rsidRPr="00802CF3">
        <w:t xml:space="preserve">16 </w:t>
      </w:r>
      <w:r w:rsidR="003C47BF" w:rsidRPr="00802CF3">
        <w:t xml:space="preserve">observational studies </w:t>
      </w:r>
      <w:r w:rsidR="009F62C7" w:rsidRPr="00802CF3">
        <w:t xml:space="preserve">on the </w:t>
      </w:r>
      <w:r w:rsidR="001A5AF4" w:rsidRPr="00802CF3">
        <w:t xml:space="preserve">intra-arterial </w:t>
      </w:r>
      <w:r w:rsidR="00F46D07" w:rsidRPr="00802CF3">
        <w:t>adjunctive</w:t>
      </w:r>
      <w:r w:rsidR="007A590A" w:rsidRPr="00802CF3">
        <w:t xml:space="preserve"> medication </w:t>
      </w:r>
      <w:r w:rsidR="009F62C7" w:rsidRPr="00802CF3">
        <w:t>dosages, route strategies and medication selection</w:t>
      </w:r>
      <w:r w:rsidR="004D688D" w:rsidRPr="00802CF3">
        <w:t xml:space="preserve"> </w:t>
      </w:r>
      <w:r w:rsidR="00357BB8" w:rsidRPr="00802CF3">
        <w:t>have been</w:t>
      </w:r>
      <w:r w:rsidR="007A590A" w:rsidRPr="00802CF3">
        <w:t xml:space="preserve"> inconsistent</w:t>
      </w:r>
      <w:r w:rsidR="000555D5" w:rsidRPr="00802CF3">
        <w:t>.</w:t>
      </w:r>
      <w:r w:rsidR="00CA02B4" w:rsidRPr="00802CF3">
        <w:fldChar w:fldCharType="begin"/>
      </w:r>
      <w:r w:rsidR="00077E25" w:rsidRPr="00802CF3">
        <w:instrText xml:space="preserve"> ADDIN EN.CITE &lt;EndNote&gt;&lt;Cite&gt;&lt;Year&gt;2021&lt;/Year&gt;&lt;RecNum&gt;14&lt;/RecNum&gt;&lt;DisplayText&gt;&lt;style face="superscript"&gt;12&lt;/style&gt;&lt;/DisplayText&gt;&lt;record&gt;&lt;rec-number&gt;14&lt;/rec-number&gt;&lt;foreign-keys&gt;&lt;key app="EN" db-id="zwr95prw1se9zqeerpu5s9vtrrad0t50desw" timestamp="1649350398"&gt;14&lt;/key&gt;&lt;/foreign-keys&gt;&lt;ref-type name="Journal Article"&gt;17&lt;/ref-type&gt;&lt;contributors&gt;&lt;authors&gt;&lt;author&gt;            Chen, Vanessa H.E.&lt;/author&gt;&lt;author&gt;          &lt;/author&gt;&lt;author&gt;            Lee, Grace K.H.&lt;/author&gt;&lt;author&gt;          &lt;/author&gt;&lt;author&gt;            Tan, Choon Han&lt;/author&gt;&lt;author&gt;          &lt;/author&gt;&lt;author&gt;            Leow, Aloysius S.T.&lt;/author&gt;&lt;author&gt;          &lt;/author&gt;&lt;author&gt;            Tan, Ying Kiat&lt;/author&gt;&lt;author&gt;          &lt;/author&gt;&lt;author&gt;            Goh, Claire&lt;/author&gt;&lt;author&gt;          &lt;/author&gt;&lt;author&gt;            Gopinathan, Anil&lt;/author&gt;&lt;author&gt;          &lt;/author&gt;&lt;author&gt;            Yang, Cunli&lt;/author&gt;&lt;author&gt;          &lt;/author&gt;&lt;author&gt;            Chan, Bernard P.L.&lt;/author&gt;&lt;author&gt;          &lt;/author&gt;&lt;author&gt;            Sharma, Vijay K.&lt;/author&gt;&lt;author&gt;          &lt;/author&gt;&lt;author&gt;            Tan, Benjamin Y.Q.&lt;/author&gt;&lt;author&gt;          &lt;/author&gt;&lt;author&gt;            Yeo, Leonard L.L.&lt;/author&gt;&lt;author&gt;          &lt;/author&gt;&lt;/authors&gt;&lt;/contributors&gt;&lt;titles&gt;&lt;title&gt;Intra-Arterial Adjunctive Medications for Acute Ischemic Stroke during Mechanical Thrombectomy: A Meta-Analysis&lt;/title&gt;&lt;/titles&gt;&lt;dates&gt;&lt;year&gt;2021&lt;/year&gt;&lt;/dates&gt;&lt;urls&gt;&lt;/urls&gt;&lt;electronic-resource-num&gt;10.1161/STROKEAHA.120.031738&lt;/electronic-resource-num&gt;&lt;/record&gt;&lt;/Cite&gt;&lt;/EndNote&gt;</w:instrText>
      </w:r>
      <w:r w:rsidR="00CA02B4" w:rsidRPr="00802CF3">
        <w:fldChar w:fldCharType="separate"/>
      </w:r>
      <w:r w:rsidR="00077E25" w:rsidRPr="00802CF3">
        <w:rPr>
          <w:noProof/>
          <w:vertAlign w:val="superscript"/>
        </w:rPr>
        <w:t>12</w:t>
      </w:r>
      <w:r w:rsidR="00CA02B4" w:rsidRPr="00802CF3">
        <w:fldChar w:fldCharType="end"/>
      </w:r>
      <w:r w:rsidR="009F62C7" w:rsidRPr="00802CF3">
        <w:t xml:space="preserve"> There have been no </w:t>
      </w:r>
      <w:r w:rsidR="00822C23" w:rsidRPr="00802CF3">
        <w:t xml:space="preserve">randomised controlled </w:t>
      </w:r>
      <w:r w:rsidR="009F62C7" w:rsidRPr="00802CF3">
        <w:t xml:space="preserve">trials on the efficacy of </w:t>
      </w:r>
      <w:r w:rsidR="00822C23" w:rsidRPr="00802CF3">
        <w:t xml:space="preserve">the use of </w:t>
      </w:r>
      <w:r w:rsidR="009F62C7" w:rsidRPr="00802CF3">
        <w:t>these adjunctive medications</w:t>
      </w:r>
      <w:r w:rsidR="00254BD6" w:rsidRPr="00802CF3">
        <w:t xml:space="preserve">, but observational studies have shown the safety and efficacy in improving the reperfusion rate and shorter procedure time with intra-arterial </w:t>
      </w:r>
      <w:r w:rsidR="00CC0F77" w:rsidRPr="00802CF3">
        <w:t xml:space="preserve"> recombinant tissue plasminogen activator (</w:t>
      </w:r>
      <w:proofErr w:type="spellStart"/>
      <w:r w:rsidR="00254BD6" w:rsidRPr="00802CF3">
        <w:t>tPA</w:t>
      </w:r>
      <w:proofErr w:type="spellEnd"/>
      <w:r w:rsidR="00CC0F77" w:rsidRPr="00802CF3">
        <w:t>)</w:t>
      </w:r>
      <w:r w:rsidR="00254BD6" w:rsidRPr="00802CF3">
        <w:t xml:space="preserve"> as rescue therapy</w:t>
      </w:r>
      <w:r w:rsidR="000555D5" w:rsidRPr="00802CF3">
        <w:t>.</w:t>
      </w:r>
      <w:r w:rsidR="003651B5" w:rsidRPr="00802CF3">
        <w:fldChar w:fldCharType="begin">
          <w:fldData xml:space="preserve">PEVuZE5vdGU+PENpdGU+PFllYXI+MjAxNzwvWWVhcj48UmVjTnVtPjQ2NTwvUmVjTnVtPjxEaXNw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</w:fldData>
        </w:fldChar>
      </w:r>
      <w:r w:rsidR="00077E25" w:rsidRPr="00802CF3">
        <w:instrText xml:space="preserve"> ADDIN EN.CITE </w:instrText>
      </w:r>
      <w:r w:rsidR="00077E25" w:rsidRPr="00802CF3">
        <w:fldChar w:fldCharType="begin">
          <w:fldData xml:space="preserve">PEVuZE5vdGU+PENpdGU+PFllYXI+MjAxNzwvWWVhcj48UmVjTnVtPjQ2NTwvUmVjTnVtPjxEaXNw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</w:fldData>
        </w:fldChar>
      </w:r>
      <w:r w:rsidR="00077E25" w:rsidRPr="00802CF3">
        <w:instrText xml:space="preserve"> ADDIN EN.CITE.DATA </w:instrText>
      </w:r>
      <w:r w:rsidR="00077E25" w:rsidRPr="00802CF3">
        <w:fldChar w:fldCharType="end"/>
      </w:r>
      <w:r w:rsidR="003651B5" w:rsidRPr="00802CF3">
        <w:fldChar w:fldCharType="separate"/>
      </w:r>
      <w:r w:rsidR="00077E25" w:rsidRPr="00802CF3">
        <w:rPr>
          <w:noProof/>
          <w:vertAlign w:val="superscript"/>
        </w:rPr>
        <w:t>56-58</w:t>
      </w:r>
      <w:r w:rsidR="003651B5" w:rsidRPr="00802CF3">
        <w:fldChar w:fldCharType="end"/>
      </w:r>
      <w:r w:rsidR="009F62C7" w:rsidRPr="00802CF3">
        <w:rPr>
          <w:rStyle w:val="Strong"/>
          <w:b w:val="0"/>
          <w:bCs w:val="0"/>
        </w:rPr>
        <w:t> </w:t>
      </w:r>
      <w:bookmarkStart w:id="24" w:name="_Hlk97314456"/>
      <w:r w:rsidR="009F62C7" w:rsidRPr="00802CF3">
        <w:t xml:space="preserve">A recent meta-analysis of </w:t>
      </w:r>
      <w:r w:rsidR="00B323DE" w:rsidRPr="00802CF3">
        <w:t xml:space="preserve">16 </w:t>
      </w:r>
      <w:r w:rsidR="009F62C7" w:rsidRPr="00802CF3">
        <w:t xml:space="preserve">observational studies about intra-arterial medications (glycoprotein IIb/IIIa [tirofiban], urokinase and </w:t>
      </w:r>
      <w:proofErr w:type="spellStart"/>
      <w:r w:rsidR="009F62C7" w:rsidRPr="00802CF3">
        <w:t>tPA</w:t>
      </w:r>
      <w:proofErr w:type="spellEnd"/>
      <w:r w:rsidR="009F62C7" w:rsidRPr="00802CF3">
        <w:t xml:space="preserve">) with EVT </w:t>
      </w:r>
      <w:r w:rsidR="003261A2" w:rsidRPr="00802CF3">
        <w:t xml:space="preserve">showed no significant difference in successful </w:t>
      </w:r>
      <w:r w:rsidR="00CF6049" w:rsidRPr="00802CF3">
        <w:t>recanalization,</w:t>
      </w:r>
      <w:r w:rsidR="00530F52" w:rsidRPr="00802CF3">
        <w:t xml:space="preserve"> </w:t>
      </w:r>
      <w:proofErr w:type="spellStart"/>
      <w:r w:rsidR="00F46D07" w:rsidRPr="00802CF3">
        <w:t>sICH</w:t>
      </w:r>
      <w:proofErr w:type="spellEnd"/>
      <w:r w:rsidR="00CF6049" w:rsidRPr="00802CF3">
        <w:t xml:space="preserve"> and mortality</w:t>
      </w:r>
      <w:r w:rsidR="003261A2" w:rsidRPr="00802CF3">
        <w:t xml:space="preserve"> between patients receiving EVT </w:t>
      </w:r>
      <w:r w:rsidR="00CF6049" w:rsidRPr="00802CF3">
        <w:t xml:space="preserve">with any intra-arterial therapy </w:t>
      </w:r>
      <w:r w:rsidR="003261A2" w:rsidRPr="00802CF3">
        <w:t>compared to patients receiving EVT</w:t>
      </w:r>
      <w:r w:rsidR="00CF6049" w:rsidRPr="00802CF3">
        <w:t xml:space="preserve"> alone</w:t>
      </w:r>
      <w:r w:rsidR="003261A2" w:rsidRPr="00802CF3">
        <w:t xml:space="preserve"> </w:t>
      </w:r>
      <w:bookmarkEnd w:id="24"/>
      <w:r w:rsidR="003261A2" w:rsidRPr="00802CF3">
        <w:t>(risk ratio [RR]</w:t>
      </w:r>
      <w:r w:rsidR="002747FB" w:rsidRPr="00802CF3">
        <w:t>:</w:t>
      </w:r>
      <w:r w:rsidR="003261A2" w:rsidRPr="00802CF3">
        <w:t xml:space="preserve"> 1.01</w:t>
      </w:r>
      <w:r w:rsidR="002747FB" w:rsidRPr="00802CF3">
        <w:t xml:space="preserve">, </w:t>
      </w:r>
      <w:r w:rsidR="003261A2" w:rsidRPr="00802CF3">
        <w:t>95%CI</w:t>
      </w:r>
      <w:r w:rsidR="002747FB" w:rsidRPr="00802CF3">
        <w:t>:</w:t>
      </w:r>
      <w:r w:rsidR="003261A2" w:rsidRPr="00802CF3">
        <w:t xml:space="preserve"> 0.97–1.05</w:t>
      </w:r>
      <w:r w:rsidR="00CF6049" w:rsidRPr="00802CF3">
        <w:t xml:space="preserve">, </w:t>
      </w:r>
      <w:r w:rsidR="00530F52" w:rsidRPr="00802CF3">
        <w:t>RR</w:t>
      </w:r>
      <w:r w:rsidR="002747FB" w:rsidRPr="00802CF3">
        <w:t>:</w:t>
      </w:r>
      <w:r w:rsidR="00530F52" w:rsidRPr="00802CF3">
        <w:t xml:space="preserve"> 1.13</w:t>
      </w:r>
      <w:r w:rsidR="002747FB" w:rsidRPr="00802CF3">
        <w:t xml:space="preserve">, </w:t>
      </w:r>
      <w:r w:rsidR="00530F52" w:rsidRPr="00802CF3">
        <w:t>95%CI</w:t>
      </w:r>
      <w:r w:rsidR="002747FB" w:rsidRPr="00802CF3">
        <w:t xml:space="preserve">: </w:t>
      </w:r>
      <w:r w:rsidR="00530F52" w:rsidRPr="00802CF3">
        <w:t>0.87–1.46,</w:t>
      </w:r>
      <w:r w:rsidR="00CF6049" w:rsidRPr="00802CF3">
        <w:t xml:space="preserve"> and RR</w:t>
      </w:r>
      <w:r w:rsidR="002747FB" w:rsidRPr="00802CF3">
        <w:t xml:space="preserve">: </w:t>
      </w:r>
      <w:r w:rsidR="00CF6049" w:rsidRPr="00802CF3">
        <w:t>1.13</w:t>
      </w:r>
      <w:r w:rsidR="002747FB" w:rsidRPr="00802CF3">
        <w:t xml:space="preserve">, </w:t>
      </w:r>
      <w:r w:rsidR="00CF6049" w:rsidRPr="00802CF3">
        <w:t>95% C</w:t>
      </w:r>
      <w:r w:rsidR="002747FB" w:rsidRPr="00802CF3">
        <w:t>:</w:t>
      </w:r>
      <w:r w:rsidR="00CF6049" w:rsidRPr="00802CF3">
        <w:t xml:space="preserve"> 0.87–1.46</w:t>
      </w:r>
      <w:r w:rsidR="008E74A0" w:rsidRPr="00802CF3">
        <w:t>,</w:t>
      </w:r>
      <w:r w:rsidR="00CF6049" w:rsidRPr="00802CF3">
        <w:t xml:space="preserve"> </w:t>
      </w:r>
      <w:r w:rsidR="00530F52" w:rsidRPr="00802CF3">
        <w:t>respectively</w:t>
      </w:r>
      <w:r w:rsidR="003261A2" w:rsidRPr="00802CF3">
        <w:t>)</w:t>
      </w:r>
      <w:r w:rsidR="00530F52" w:rsidRPr="00802CF3">
        <w:t>. However,</w:t>
      </w:r>
      <w:r w:rsidR="003261A2" w:rsidRPr="00802CF3">
        <w:t xml:space="preserve"> </w:t>
      </w:r>
      <w:r w:rsidR="00530F52" w:rsidRPr="00802CF3">
        <w:t xml:space="preserve">receiving </w:t>
      </w:r>
      <w:r w:rsidR="003261A2" w:rsidRPr="00802CF3">
        <w:t>EVT</w:t>
      </w:r>
      <w:r w:rsidR="00530F52" w:rsidRPr="00802CF3">
        <w:t xml:space="preserve"> </w:t>
      </w:r>
      <w:r w:rsidR="00CF6049" w:rsidRPr="00802CF3">
        <w:t xml:space="preserve">with any intra-arterial therapy </w:t>
      </w:r>
      <w:r w:rsidR="00530F52" w:rsidRPr="00802CF3">
        <w:t xml:space="preserve">was associated with better functional outcomes </w:t>
      </w:r>
      <w:r w:rsidR="00F46D07" w:rsidRPr="00802CF3">
        <w:t>at</w:t>
      </w:r>
      <w:r w:rsidR="00530F52" w:rsidRPr="00802CF3">
        <w:t xml:space="preserve"> 90</w:t>
      </w:r>
      <w:r w:rsidR="00F46D07" w:rsidRPr="00802CF3">
        <w:t xml:space="preserve"> </w:t>
      </w:r>
      <w:r w:rsidR="00530F52" w:rsidRPr="00802CF3">
        <w:t>day</w:t>
      </w:r>
      <w:r w:rsidR="00F46D07" w:rsidRPr="00802CF3">
        <w:t xml:space="preserve">s </w:t>
      </w:r>
      <w:r w:rsidR="003261A2" w:rsidRPr="00802CF3">
        <w:t>compared to EVT</w:t>
      </w:r>
      <w:r w:rsidR="00530F52" w:rsidRPr="00802CF3">
        <w:t xml:space="preserve"> </w:t>
      </w:r>
      <w:r w:rsidR="00CF6049" w:rsidRPr="00802CF3">
        <w:t xml:space="preserve">alone </w:t>
      </w:r>
      <w:r w:rsidR="003261A2" w:rsidRPr="00802CF3">
        <w:t>(RR</w:t>
      </w:r>
      <w:r w:rsidR="002747FB" w:rsidRPr="00802CF3">
        <w:t xml:space="preserve">: </w:t>
      </w:r>
      <w:r w:rsidR="003261A2" w:rsidRPr="00802CF3">
        <w:t>1.13</w:t>
      </w:r>
      <w:r w:rsidR="002747FB" w:rsidRPr="00802CF3">
        <w:t xml:space="preserve">, </w:t>
      </w:r>
      <w:r w:rsidR="003261A2" w:rsidRPr="00802CF3">
        <w:t>95% CI</w:t>
      </w:r>
      <w:r w:rsidR="002747FB" w:rsidRPr="00802CF3">
        <w:t>:</w:t>
      </w:r>
      <w:r w:rsidR="003261A2" w:rsidRPr="00802CF3">
        <w:t xml:space="preserve"> 1.03-</w:t>
      </w:r>
      <w:r w:rsidR="00254BD6" w:rsidRPr="00802CF3">
        <w:t>1</w:t>
      </w:r>
      <w:r w:rsidR="003261A2" w:rsidRPr="00802CF3">
        <w:t>.24</w:t>
      </w:r>
      <w:r w:rsidR="002747FB" w:rsidRPr="00802CF3">
        <w:t>)</w:t>
      </w:r>
      <w:r w:rsidR="00F46D07" w:rsidRPr="00802CF3">
        <w:t>.</w:t>
      </w:r>
      <w:r w:rsidR="003261A2" w:rsidRPr="00802CF3">
        <w:t xml:space="preserve"> </w:t>
      </w:r>
      <w:r w:rsidR="00033FF1" w:rsidRPr="00802CF3">
        <w:rPr>
          <w:lang w:val="en-US"/>
        </w:rPr>
        <w:t xml:space="preserve">In the subgroup analysis only intra-arterial </w:t>
      </w:r>
      <w:proofErr w:type="spellStart"/>
      <w:r w:rsidR="005B3EB4" w:rsidRPr="00802CF3">
        <w:rPr>
          <w:lang w:val="en-US"/>
        </w:rPr>
        <w:t>tPA</w:t>
      </w:r>
      <w:proofErr w:type="spellEnd"/>
      <w:r w:rsidR="005B3EB4" w:rsidRPr="00802CF3">
        <w:rPr>
          <w:lang w:val="en-US"/>
        </w:rPr>
        <w:t xml:space="preserve"> was </w:t>
      </w:r>
      <w:r w:rsidR="009F62C7" w:rsidRPr="00802CF3">
        <w:t>associat</w:t>
      </w:r>
      <w:r w:rsidR="005B3EB4" w:rsidRPr="00802CF3">
        <w:t>ed with</w:t>
      </w:r>
      <w:r w:rsidR="009F62C7" w:rsidRPr="00802CF3">
        <w:t xml:space="preserve"> better functional outcome </w:t>
      </w:r>
      <w:bookmarkStart w:id="25" w:name="_Hlk99648256"/>
      <w:r w:rsidR="009F62C7" w:rsidRPr="00802CF3">
        <w:t>(RR</w:t>
      </w:r>
      <w:r w:rsidR="002747FB" w:rsidRPr="00802CF3">
        <w:t>:</w:t>
      </w:r>
      <w:r w:rsidR="009F62C7" w:rsidRPr="00802CF3">
        <w:t xml:space="preserve"> 1.34</w:t>
      </w:r>
      <w:r w:rsidR="002747FB" w:rsidRPr="00802CF3">
        <w:t xml:space="preserve">, </w:t>
      </w:r>
      <w:r w:rsidR="009F62C7" w:rsidRPr="00802CF3">
        <w:t>95%CI</w:t>
      </w:r>
      <w:r w:rsidR="002747FB" w:rsidRPr="00802CF3">
        <w:t>:</w:t>
      </w:r>
      <w:r w:rsidR="009F62C7" w:rsidRPr="00802CF3">
        <w:t xml:space="preserve"> 1.03 – 1.74)</w:t>
      </w:r>
      <w:r w:rsidR="005B3EB4" w:rsidRPr="00802CF3">
        <w:t>, while when it was used as a rescue therapy in</w:t>
      </w:r>
      <w:r w:rsidR="002747FB" w:rsidRPr="00802CF3">
        <w:t xml:space="preserve"> EVT failure</w:t>
      </w:r>
      <w:r w:rsidR="005B3EB4" w:rsidRPr="00802CF3">
        <w:t xml:space="preserve">, </w:t>
      </w:r>
      <w:proofErr w:type="spellStart"/>
      <w:r w:rsidR="005B3EB4" w:rsidRPr="00802CF3">
        <w:t>tPA</w:t>
      </w:r>
      <w:proofErr w:type="spellEnd"/>
      <w:r w:rsidR="005B3EB4" w:rsidRPr="00802CF3">
        <w:t xml:space="preserve"> intra-arterially was associated </w:t>
      </w:r>
      <w:bookmarkEnd w:id="25"/>
      <w:r w:rsidR="004D149A" w:rsidRPr="00802CF3">
        <w:t>with</w:t>
      </w:r>
      <w:r w:rsidR="009F62C7" w:rsidRPr="00802CF3">
        <w:t xml:space="preserve"> good functional outcome and lower mortality (RR</w:t>
      </w:r>
      <w:r w:rsidR="002747FB" w:rsidRPr="00802CF3">
        <w:t>:</w:t>
      </w:r>
      <w:r w:rsidR="009F62C7" w:rsidRPr="00802CF3">
        <w:t xml:space="preserve"> 1.15</w:t>
      </w:r>
      <w:r w:rsidR="002747FB" w:rsidRPr="00802CF3">
        <w:t xml:space="preserve">, </w:t>
      </w:r>
      <w:r w:rsidR="009F62C7" w:rsidRPr="00802CF3">
        <w:t>95% CI, 1.04–1.27</w:t>
      </w:r>
      <w:r w:rsidR="004D149A" w:rsidRPr="00802CF3">
        <w:t xml:space="preserve"> and</w:t>
      </w:r>
      <w:r w:rsidR="009F62C7" w:rsidRPr="00802CF3">
        <w:t> RR</w:t>
      </w:r>
      <w:r w:rsidR="002747FB" w:rsidRPr="00802CF3">
        <w:t>:</w:t>
      </w:r>
      <w:r w:rsidR="009F62C7" w:rsidRPr="00802CF3">
        <w:t xml:space="preserve"> 0.77</w:t>
      </w:r>
      <w:r w:rsidR="002747FB" w:rsidRPr="00802CF3">
        <w:t xml:space="preserve">, </w:t>
      </w:r>
      <w:r w:rsidR="009F62C7" w:rsidRPr="00802CF3">
        <w:t>95%CI</w:t>
      </w:r>
      <w:r w:rsidR="002747FB" w:rsidRPr="00802CF3">
        <w:t>:</w:t>
      </w:r>
      <w:r w:rsidR="009F62C7" w:rsidRPr="00802CF3">
        <w:t xml:space="preserve"> 0.65–0.92</w:t>
      </w:r>
      <w:r w:rsidR="004D149A" w:rsidRPr="00802CF3">
        <w:t>, respectively</w:t>
      </w:r>
      <w:r w:rsidR="009F62C7" w:rsidRPr="00802CF3">
        <w:t>).</w:t>
      </w:r>
      <w:r w:rsidR="000555D5" w:rsidRPr="00802CF3">
        <w:fldChar w:fldCharType="begin"/>
      </w:r>
      <w:r w:rsidR="00077E25" w:rsidRPr="00802CF3">
        <w:instrText xml:space="preserve"> ADDIN EN.CITE &lt;EndNote&gt;&lt;Cite&gt;&lt;Year&gt;2021&lt;/Year&gt;&lt;RecNum&gt;14&lt;/RecNum&gt;&lt;DisplayText&gt;&lt;style face="superscript"&gt;12&lt;/style&gt;&lt;/DisplayText&gt;&lt;record&gt;&lt;rec-number&gt;14&lt;/rec-number&gt;&lt;foreign-keys&gt;&lt;key app="EN" db-id="pp0dfarpurzr2jerreox5z98dap9td0evad9" timestamp="1649428182"&gt;14&lt;/key&gt;&lt;/foreign-keys&gt;&lt;ref-type name="Journal Article"&gt;17&lt;/ref-type&gt;&lt;contributors&gt;&lt;authors&gt;&lt;author&gt;            Chen, Vanessa H.E.&lt;/author&gt;&lt;author&gt;          &lt;/author&gt;&lt;author&gt;            Lee, Grace K.H.&lt;/author&gt;&lt;author&gt;          &lt;/author&gt;&lt;author&gt;            Tan, Choon Han&lt;/author&gt;&lt;author&gt;          &lt;/author&gt;&lt;author&gt;            Leow, Aloysius S.T.&lt;/author&gt;&lt;author&gt;          &lt;/author&gt;&lt;author&gt;            Tan, Ying Kiat&lt;/author&gt;&lt;author&gt;          &lt;/author&gt;&lt;author&gt;            Goh, Claire&lt;/author&gt;&lt;author&gt;          &lt;/author&gt;&lt;author&gt;            Gopinathan, Anil&lt;/author&gt;&lt;author&gt;          &lt;/author&gt;&lt;author&gt;            Yang, Cunli&lt;/author&gt;&lt;author&gt;          &lt;/author&gt;&lt;author&gt;            Chan, Bernard P.L.&lt;/author&gt;&lt;author&gt;          &lt;/author&gt;&lt;author&gt;            Sharma, Vijay K.&lt;/author&gt;&lt;author&gt;          &lt;/author&gt;&lt;author&gt;            Tan, Benjamin Y.Q.&lt;/author&gt;&lt;author&gt;          &lt;/author&gt;&lt;author&gt;            Yeo, Leonard L.L.&lt;/author&gt;&lt;author&gt;          &lt;/author&gt;&lt;/authors&gt;&lt;/contributors&gt;&lt;titles&gt;&lt;title&gt;Intra-Arterial Adjunctive Medications for Acute Ischemic Stroke during Mechanical Thrombectomy: A Meta-Analysis&lt;/title&gt;&lt;/titles&gt;&lt;dates&gt;&lt;year&gt;2021&lt;/year&gt;&lt;/dates&gt;&lt;urls&gt;&lt;/urls&gt;&lt;electronic-resource-num&gt;10.1161/STROKEAHA.120.031738&lt;/electronic-resource-num&gt;&lt;/record&gt;&lt;/Cite&gt;&lt;/EndNote&gt;</w:instrText>
      </w:r>
      <w:r w:rsidR="000555D5" w:rsidRPr="00802CF3">
        <w:fldChar w:fldCharType="separate"/>
      </w:r>
      <w:r w:rsidR="00077E25" w:rsidRPr="00802CF3">
        <w:rPr>
          <w:noProof/>
          <w:vertAlign w:val="superscript"/>
        </w:rPr>
        <w:t>12</w:t>
      </w:r>
      <w:r w:rsidR="000555D5" w:rsidRPr="00802CF3">
        <w:fldChar w:fldCharType="end"/>
      </w:r>
      <w:r w:rsidR="009F62C7" w:rsidRPr="00802CF3">
        <w:t xml:space="preserve"> It is plausible that the effect of these medications on distal territories or small vessels may explain the benefit of better functional outcomes with no difference in successful recanalisation</w:t>
      </w:r>
      <w:r w:rsidR="000555D5" w:rsidRPr="00802CF3">
        <w:t>.</w:t>
      </w:r>
      <w:r w:rsidR="005D3587" w:rsidRPr="00802CF3">
        <w:fldChar w:fldCharType="begin"/>
      </w:r>
      <w:r w:rsidR="00077E25" w:rsidRPr="00802CF3">
        <w:instrText xml:space="preserve"> ADDIN EN.CITE &lt;EndNote&gt;&lt;Cite&gt;&lt;Year&gt;2007&lt;/Year&gt;&lt;RecNum&gt;462&lt;/RecNum&gt;&lt;DisplayText&gt;&lt;style face="superscript"&gt;59&lt;/style&gt;&lt;/DisplayText&gt;&lt;record&gt;&lt;rec-number&gt;462&lt;/rec-number&gt;&lt;foreign-keys&gt;&lt;key app="EN" db-id="s25aap0ajwzfpaewadwxtr55spe5drff02zt" timestamp="1643901915"&gt;462&lt;/key&gt;&lt;/foreign-keys&gt;&lt;contributors&gt;&lt;authors&gt;&lt;author&gt;&amp;#xD;            Rha, Joung Ho&amp;#xD;          &lt;/author&gt;&lt;author&gt;&amp;#xD;            Saver, Jeffrey L.&amp;#xD;          &lt;/author&gt;&lt;/authors&gt;&lt;/contributors&gt;&lt;titles&gt;&lt;title&gt;The impact of recanalization on ischemic stroke outcome: A meta-analysis&lt;/title&gt;&lt;/titles&gt;&lt;volume&gt;38&lt;/volume&gt;&lt;dates&gt;&lt;year&gt;2007&lt;/year&gt;&lt;/dates&gt;&lt;urls&gt;&lt;/urls&gt;&lt;electronic-resource-num&gt;10.1161/01.STR.0000258112.14918.24&lt;/electronic-resource-num&gt;&lt;/record&gt;&lt;/Cite&gt;&lt;/EndNote&gt;</w:instrText>
      </w:r>
      <w:r w:rsidR="005D3587" w:rsidRPr="00802CF3">
        <w:fldChar w:fldCharType="separate"/>
      </w:r>
      <w:r w:rsidR="00077E25" w:rsidRPr="00802CF3">
        <w:rPr>
          <w:noProof/>
          <w:vertAlign w:val="superscript"/>
        </w:rPr>
        <w:t>59</w:t>
      </w:r>
      <w:r w:rsidR="005D3587" w:rsidRPr="00802CF3">
        <w:fldChar w:fldCharType="end"/>
      </w:r>
      <w:r w:rsidR="009F62C7" w:rsidRPr="00802CF3">
        <w:t> </w:t>
      </w:r>
      <w:r w:rsidR="00606D8A" w:rsidRPr="00802CF3">
        <w:t>The</w:t>
      </w:r>
      <w:r w:rsidR="009F62C7" w:rsidRPr="00802CF3">
        <w:t xml:space="preserve"> results should be interpreted with caution given the nature of the design of the available studies, but they can provide an insight for future trials investigating the role of </w:t>
      </w:r>
      <w:r w:rsidR="001A5AF4" w:rsidRPr="00802CF3">
        <w:t xml:space="preserve">intra-arterial </w:t>
      </w:r>
      <w:r w:rsidR="009F62C7" w:rsidRPr="00802CF3">
        <w:t>adjunctive medications with EVT</w:t>
      </w:r>
      <w:r w:rsidR="005B3EB4" w:rsidRPr="00802CF3">
        <w:t xml:space="preserve">, especially when EVT fails to </w:t>
      </w:r>
      <w:r w:rsidR="00DC348B" w:rsidRPr="00802CF3">
        <w:t>recanalize the occluded artery</w:t>
      </w:r>
      <w:r w:rsidR="009F62C7" w:rsidRPr="00802CF3">
        <w:t>.</w:t>
      </w:r>
      <w:r w:rsidR="001A5AF4" w:rsidRPr="00802CF3">
        <w:t xml:space="preserve"> </w:t>
      </w:r>
    </w:p>
    <w:p w14:paraId="3716D382" w14:textId="505A80C9" w:rsidR="009F62C7" w:rsidRPr="00802CF3" w:rsidRDefault="009F62C7" w:rsidP="00C476D9">
      <w:pPr>
        <w:pStyle w:val="NormalWeb"/>
        <w:spacing w:before="0" w:beforeAutospacing="0" w:after="0" w:afterAutospacing="0" w:line="480" w:lineRule="auto"/>
        <w:jc w:val="both"/>
      </w:pPr>
    </w:p>
    <w:p w14:paraId="69258D59" w14:textId="21EA0789" w:rsidR="009F62C7" w:rsidRPr="00802CF3" w:rsidRDefault="005351AE" w:rsidP="003F2896">
      <w:pPr>
        <w:pStyle w:val="NormalWeb"/>
        <w:spacing w:before="0" w:beforeAutospacing="0" w:after="0" w:afterAutospacing="0" w:line="480" w:lineRule="auto"/>
        <w:jc w:val="both"/>
      </w:pPr>
      <w:r w:rsidRPr="00802CF3">
        <w:t>Current guidelines do not suggest the use of any antithrombotic therapy during the first 24h after IVT due to the increased risk of ICH</w:t>
      </w:r>
      <w:r w:rsidR="00CE7EAA" w:rsidRPr="00802CF3">
        <w:t>.</w:t>
      </w:r>
      <w:r w:rsidR="00CE7EAA" w:rsidRPr="00802CF3">
        <w:fldChar w:fldCharType="begin"/>
      </w:r>
      <w:r w:rsidR="00077E25" w:rsidRPr="00802CF3">
        <w:instrText xml:space="preserve"> ADDIN EN.CITE &lt;EndNote&gt;&lt;Cite&gt;&lt;Author&gt;Berge&lt;/Author&gt;&lt;Year&gt;2021&lt;/Year&gt;&lt;RecNum&gt;626&lt;/RecNum&gt;&lt;DisplayText&gt;&lt;style face="superscript"&gt;13&lt;/style&gt;&lt;/DisplayText&gt;&lt;record&gt;&lt;rec-number&gt;626&lt;/rec-number&gt;&lt;foreign-keys&gt;&lt;key app="EN" db-id="s25aap0ajwzfpaewadwxtr55spe5drff02zt" timestamp="1648219254" guid="11d284d1-0477-4e97-acb2-0f95becaa689"&gt;626&lt;/key&gt;&lt;/foreign-keys&gt;&lt;ref-type name="Journal Article"&gt;17&lt;/ref-type&gt;&lt;contributors&gt;&lt;authors&gt;&lt;author&gt;Berge, Eivind&lt;/author&gt;&lt;author&gt;Whiteley, William&lt;/author&gt;&lt;author&gt;Audebert, Heinrich&lt;/author&gt;&lt;author&gt;De Marchis, GM&lt;/author&gt;&lt;author&gt;Fonseca, Ana Catarina&lt;/author&gt;&lt;author&gt;Padiglioni, Chiara&lt;/author&gt;&lt;author&gt;Pérez de la Ossa, Natalia&lt;/author&gt;&lt;author&gt;Strbian, Daniel&lt;/author&gt;&lt;author&gt;Tsivgoulis, Georgios&lt;/author&gt;&lt;author&gt;Turc, Guillaume&lt;/author&gt;&lt;/authors&gt;&lt;/contributors&gt;&lt;titles&gt;&lt;title&gt;European Stroke Organisation (ESO) guidelines on intravenous thrombolysis for acute ischaemic stroke&lt;/title&gt;&lt;secondary-title&gt;European Stroke Journal&lt;/secondary-title&gt;&lt;/titles&gt;&lt;periodical&gt;&lt;full-title&gt;European Stroke Journal&lt;/full-title&gt;&lt;/periodical&gt;&lt;pages&gt;I-LXII&lt;/pages&gt;&lt;volume&gt;6&lt;/volume&gt;&lt;number&gt;1&lt;/number&gt;&lt;keywords&gt;&lt;keyword&gt;Ischaemic stroke,thrombolysis,fibrinolysis,recommendations,thrombectomy&lt;/keyword&gt;&lt;/keywords&gt;&lt;dates&gt;&lt;year&gt;2021&lt;/year&gt;&lt;/dates&gt;&lt;accession-num&gt;33817340&lt;/accession-num&gt;&lt;urls&gt;&lt;related-urls&gt;&lt;url&gt;https://journals.sagepub.com/doi/abs/10.1177/2396987321989865&lt;/url&gt;&lt;/related-urls&gt;&lt;/urls&gt;&lt;electronic-resource-num&gt;10.1177/2396987321989865&lt;/electronic-resource-num&gt;&lt;/record&gt;&lt;/Cite&gt;&lt;/EndNote&gt;</w:instrText>
      </w:r>
      <w:r w:rsidR="00CE7EAA" w:rsidRPr="00802CF3">
        <w:fldChar w:fldCharType="separate"/>
      </w:r>
      <w:r w:rsidR="00077E25" w:rsidRPr="00802CF3">
        <w:rPr>
          <w:noProof/>
          <w:vertAlign w:val="superscript"/>
        </w:rPr>
        <w:t>13</w:t>
      </w:r>
      <w:r w:rsidR="00CE7EAA" w:rsidRPr="00802CF3">
        <w:fldChar w:fldCharType="end"/>
      </w:r>
      <w:r w:rsidRPr="00802CF3">
        <w:t xml:space="preserve"> Nevertheless, the data on the use of antiplatelet or anticoagulant treatment with EVT are scarce. </w:t>
      </w:r>
      <w:r w:rsidR="009F62C7" w:rsidRPr="00802CF3">
        <w:t>Tirofiban</w:t>
      </w:r>
      <w:r w:rsidR="00943CDB" w:rsidRPr="00802CF3">
        <w:t xml:space="preserve"> and Eptifibatide</w:t>
      </w:r>
      <w:r w:rsidRPr="00802CF3">
        <w:t>,</w:t>
      </w:r>
      <w:r w:rsidR="009F62C7" w:rsidRPr="00802CF3">
        <w:t xml:space="preserve"> glycoprotein </w:t>
      </w:r>
      <w:r w:rsidR="00CD794B" w:rsidRPr="00802CF3">
        <w:t>IIb/IIIa</w:t>
      </w:r>
      <w:r w:rsidR="009F62C7" w:rsidRPr="00802CF3">
        <w:t xml:space="preserve"> inhibitor</w:t>
      </w:r>
      <w:r w:rsidR="007F3EBE" w:rsidRPr="00802CF3">
        <w:t>s</w:t>
      </w:r>
      <w:r w:rsidR="009F62C7" w:rsidRPr="00802CF3">
        <w:t xml:space="preserve"> that blocks fibrinogen binding to platelets receptors and eventually prevents platelet aggregation</w:t>
      </w:r>
      <w:r w:rsidR="002D47E3" w:rsidRPr="00802CF3">
        <w:t xml:space="preserve">, currently </w:t>
      </w:r>
      <w:r w:rsidR="0067004B" w:rsidRPr="00802CF3">
        <w:t>are</w:t>
      </w:r>
      <w:r w:rsidR="002D47E3" w:rsidRPr="00802CF3">
        <w:t xml:space="preserve"> not suggested in the treatment of acute ischemic stroke</w:t>
      </w:r>
      <w:r w:rsidR="00CD794B" w:rsidRPr="00802CF3">
        <w:t>.</w:t>
      </w:r>
      <w:r w:rsidR="002A3CC3" w:rsidRPr="00802CF3">
        <w:fldChar w:fldCharType="begin">
          <w:fldData xml:space="preserve">PEVuZE5vdGU+PENpdGU+PEF1dGhvcj5Qb3dlcnM8L0F1dGhvcj48WWVhcj4yMDE5PC9ZZWFyPjxS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</w:fldData>
        </w:fldChar>
      </w:r>
      <w:r w:rsidR="00077E25" w:rsidRPr="00802CF3">
        <w:instrText xml:space="preserve"> ADDIN EN.CITE </w:instrText>
      </w:r>
      <w:r w:rsidR="00077E25" w:rsidRPr="00802CF3">
        <w:fldChar w:fldCharType="begin">
          <w:fldData xml:space="preserve">PEVuZE5vdGU+PENpdGU+PEF1dGhvcj5Qb3dlcnM8L0F1dGhvcj48WWVhcj4yMDE5PC9ZZWFyPjxS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</w:fldData>
        </w:fldChar>
      </w:r>
      <w:r w:rsidR="00077E25" w:rsidRPr="00802CF3">
        <w:instrText xml:space="preserve"> ADDIN EN.CITE.DATA </w:instrText>
      </w:r>
      <w:r w:rsidR="00077E25" w:rsidRPr="00802CF3">
        <w:fldChar w:fldCharType="end"/>
      </w:r>
      <w:r w:rsidR="002A3CC3" w:rsidRPr="00802CF3">
        <w:fldChar w:fldCharType="separate"/>
      </w:r>
      <w:r w:rsidR="00077E25" w:rsidRPr="00802CF3">
        <w:rPr>
          <w:noProof/>
          <w:vertAlign w:val="superscript"/>
        </w:rPr>
        <w:t>13,14</w:t>
      </w:r>
      <w:r w:rsidR="002A3CC3" w:rsidRPr="00802CF3">
        <w:fldChar w:fldCharType="end"/>
      </w:r>
      <w:r w:rsidR="009F62C7" w:rsidRPr="00802CF3">
        <w:t xml:space="preserve"> </w:t>
      </w:r>
      <w:r w:rsidR="002B2C7F" w:rsidRPr="00802CF3">
        <w:t xml:space="preserve"> R</w:t>
      </w:r>
      <w:r w:rsidR="00032C1B" w:rsidRPr="00802CF3">
        <w:t>ecent</w:t>
      </w:r>
      <w:r w:rsidR="002B2C7F" w:rsidRPr="00802CF3">
        <w:t xml:space="preserve">ly the </w:t>
      </w:r>
      <w:r w:rsidR="00943CDB" w:rsidRPr="00802CF3">
        <w:t>Clinical efficacy and safety of tirofiban in patients with acute ischemic stroke</w:t>
      </w:r>
      <w:r w:rsidR="00032C1B" w:rsidRPr="00802CF3">
        <w:t xml:space="preserve"> </w:t>
      </w:r>
      <w:r w:rsidR="002B2C7F" w:rsidRPr="00802CF3">
        <w:t xml:space="preserve">(ESCAPIST), an </w:t>
      </w:r>
      <w:r w:rsidR="00032C1B" w:rsidRPr="00802CF3">
        <w:t>open-label, randomi</w:t>
      </w:r>
      <w:r w:rsidR="00B82627" w:rsidRPr="00802CF3">
        <w:t>s</w:t>
      </w:r>
      <w:r w:rsidR="00032C1B" w:rsidRPr="00802CF3">
        <w:t>ed</w:t>
      </w:r>
      <w:r w:rsidR="00BA593B" w:rsidRPr="00802CF3">
        <w:t xml:space="preserve"> </w:t>
      </w:r>
      <w:r w:rsidR="007F3EBE" w:rsidRPr="00802CF3">
        <w:t xml:space="preserve">controlled </w:t>
      </w:r>
      <w:r w:rsidR="000E171E" w:rsidRPr="00802CF3">
        <w:t xml:space="preserve">trial assessed the </w:t>
      </w:r>
      <w:r w:rsidR="00BA593B" w:rsidRPr="00802CF3">
        <w:t xml:space="preserve">efficacy and safety of </w:t>
      </w:r>
      <w:r w:rsidR="002A3CC3" w:rsidRPr="00802CF3">
        <w:t xml:space="preserve">IV </w:t>
      </w:r>
      <w:r w:rsidR="00BA593B" w:rsidRPr="00802CF3">
        <w:t xml:space="preserve">tirofiban </w:t>
      </w:r>
      <w:r w:rsidR="002B2C7F" w:rsidRPr="00802CF3">
        <w:t xml:space="preserve">in </w:t>
      </w:r>
      <w:r w:rsidR="00D53A05" w:rsidRPr="00802CF3">
        <w:t>380 patients</w:t>
      </w:r>
      <w:r w:rsidR="00487C87" w:rsidRPr="00802CF3">
        <w:t xml:space="preserve"> with mild to moderate ischaemic stroke</w:t>
      </w:r>
      <w:r w:rsidR="002B2C7F" w:rsidRPr="00802CF3">
        <w:t>, who presented within 12h  and were not eligible for either IVT or EVT. In this study tirofiban added to aspirin resulted in better</w:t>
      </w:r>
      <w:r w:rsidR="00487C87" w:rsidRPr="00802CF3">
        <w:t xml:space="preserve"> functional outcome at 90 days (</w:t>
      </w:r>
      <w:proofErr w:type="spellStart"/>
      <w:r w:rsidR="00487C87" w:rsidRPr="00802CF3">
        <w:t>mRS</w:t>
      </w:r>
      <w:proofErr w:type="spellEnd"/>
      <w:r w:rsidR="00487C87" w:rsidRPr="00802CF3">
        <w:t xml:space="preserve"> 0-2) compared  </w:t>
      </w:r>
      <w:r w:rsidR="002B2C7F" w:rsidRPr="00802CF3">
        <w:t xml:space="preserve">aspirin </w:t>
      </w:r>
      <w:r w:rsidR="005A505F" w:rsidRPr="00802CF3">
        <w:t>(</w:t>
      </w:r>
      <w:r w:rsidR="00BA593B" w:rsidRPr="00802CF3">
        <w:t>79.1</w:t>
      </w:r>
      <w:r w:rsidR="005A505F" w:rsidRPr="00802CF3">
        <w:t xml:space="preserve">% vs. </w:t>
      </w:r>
      <w:r w:rsidR="00BA593B" w:rsidRPr="00802CF3">
        <w:t>67.8</w:t>
      </w:r>
      <w:r w:rsidR="005A505F" w:rsidRPr="00802CF3">
        <w:t>%</w:t>
      </w:r>
      <w:r w:rsidR="002B2C7F" w:rsidRPr="00802CF3">
        <w:t>, OR</w:t>
      </w:r>
      <w:r w:rsidR="00B43177" w:rsidRPr="00802CF3">
        <w:t>:</w:t>
      </w:r>
      <w:r w:rsidR="002B2C7F" w:rsidRPr="00802CF3">
        <w:t xml:space="preserve"> 1.80; 95% CI, 1.12–2.90</w:t>
      </w:r>
      <w:r w:rsidR="005A505F" w:rsidRPr="00802CF3">
        <w:t>)</w:t>
      </w:r>
      <w:r w:rsidR="002B2C7F" w:rsidRPr="00802CF3">
        <w:t xml:space="preserve"> </w:t>
      </w:r>
      <w:r w:rsidR="00AA33CA" w:rsidRPr="00802CF3">
        <w:t>without</w:t>
      </w:r>
      <w:r w:rsidR="002B2C7F" w:rsidRPr="00802CF3">
        <w:t xml:space="preserve"> significant increase in sICH</w:t>
      </w:r>
      <w:r w:rsidR="000555D5" w:rsidRPr="00802CF3">
        <w:t>.</w:t>
      </w:r>
      <w:r w:rsidR="005D3587" w:rsidRPr="00802CF3">
        <w:fldChar w:fldCharType="begin"/>
      </w:r>
      <w:r w:rsidR="00077E25" w:rsidRPr="00802CF3">
        <w:instrText xml:space="preserve"> ADDIN EN.CITE &lt;EndNote&gt;&lt;Cite&gt;&lt;Author&gt;Han&lt;/Author&gt;&lt;Year&gt;2022&lt;/Year&gt;&lt;RecNum&gt;600&lt;/RecNum&gt;&lt;DisplayText&gt;&lt;style face="superscript"&gt;60&lt;/style&gt;&lt;/DisplayText&gt;&lt;record&gt;&lt;rec-number&gt;600&lt;/rec-number&gt;&lt;foreign-keys&gt;&lt;key app="EN" db-id="s25aap0ajwzfpaewadwxtr55spe5drff02zt" timestamp="1645370867" guid="19bfec36-7a48-4f75-b992-98759575fe91"&gt;600&lt;/key&gt;&lt;/foreign-keys&gt;&lt;ref-type name="Journal Article"&gt;17&lt;/ref-type&gt;&lt;contributors&gt;&lt;authors&gt;&lt;author&gt;Han,Bin&lt;/author&gt;&lt;author&gt;Ma,Teng&lt;/author&gt;&lt;author&gt;Liu,Zhendong&lt;/author&gt;&lt;author&gt;Wu,Yiqun&lt;/author&gt;&lt;author&gt;Tan,Weiwei&lt;/author&gt;&lt;author&gt;Sun,Shaoyang&lt;/author&gt;&lt;author&gt;Li,Xuemei&lt;/author&gt;&lt;author&gt;Shao,Changyan&lt;/author&gt;&lt;author&gt;Tang,Duyong&lt;/author&gt;&lt;author&gt;Sun,Jinping&lt;/author&gt;&lt;/authors&gt;&lt;/contributors&gt;&lt;titles&gt;&lt;title&gt;Efficacy and Safety of Tirofiban in Clinical Patients With Acute Ischemic Stroke&lt;/title&gt;&lt;secondary-title&gt;Frontiers in Neurology&lt;/secondary-title&gt;&lt;short-title&gt;Tirofiban in acute ischemic stroke&lt;/short-title&gt;&lt;/titles&gt;&lt;periodical&gt;&lt;full-title&gt;Frontiers in Neurology&lt;/full-title&gt;&lt;/periodical&gt;&lt;volume&gt;12&lt;/volume&gt;&lt;keywords&gt;&lt;keyword&gt;Tirofiban,Acute ischemic stroke (AIS),Modified Rankin scale (mRS) functional outcome,clinical trial,Efficacy and safety assessment&lt;/keyword&gt;&lt;/keywords&gt;&lt;dates&gt;&lt;year&gt;2022&lt;/year&gt;&lt;pub-dates&gt;&lt;date&gt;2022-February-08&lt;/date&gt;&lt;/pub-dates&gt;&lt;/dates&gt;&lt;isbn&gt;1664-2295&lt;/isbn&gt;&lt;work-type&gt;Original Research&lt;/work-type&gt;&lt;urls&gt;&lt;related-urls&gt;&lt;url&gt;https://www.frontiersin.org/article/10.3389/fneur.2021.785836&lt;/url&gt;&lt;/related-urls&gt;&lt;/urls&gt;&lt;electronic-resource-num&gt;10.3389/fneur.2021.785836&lt;/electronic-resource-num&gt;&lt;language&gt;English&lt;/language&gt;&lt;/record&gt;&lt;/Cite&gt;&lt;/EndNote&gt;</w:instrText>
      </w:r>
      <w:r w:rsidR="005D3587" w:rsidRPr="00802CF3">
        <w:fldChar w:fldCharType="separate"/>
      </w:r>
      <w:r w:rsidR="00077E25" w:rsidRPr="00802CF3">
        <w:rPr>
          <w:noProof/>
          <w:vertAlign w:val="superscript"/>
        </w:rPr>
        <w:t>60</w:t>
      </w:r>
      <w:r w:rsidR="005D3587" w:rsidRPr="00802CF3">
        <w:fldChar w:fldCharType="end"/>
      </w:r>
      <w:r w:rsidR="0073320A" w:rsidRPr="00802CF3">
        <w:rPr>
          <w:rStyle w:val="Strong"/>
          <w:b w:val="0"/>
          <w:bCs w:val="0"/>
        </w:rPr>
        <w:t xml:space="preserve"> However,</w:t>
      </w:r>
      <w:r w:rsidR="004D4CE8" w:rsidRPr="00802CF3">
        <w:rPr>
          <w:rStyle w:val="Strong"/>
          <w:b w:val="0"/>
          <w:bCs w:val="0"/>
        </w:rPr>
        <w:t xml:space="preserve"> when tirofiban was used as an adjunctive therapy to EVT in the </w:t>
      </w:r>
      <w:r w:rsidR="0067004B" w:rsidRPr="00802CF3">
        <w:t xml:space="preserve"> Endovascular Treatment With versus Without Tirofiban for Stroke Patients With Large Vessel Occlusion </w:t>
      </w:r>
      <w:r w:rsidR="000E171E" w:rsidRPr="00802CF3">
        <w:t>(RESCUE BT)</w:t>
      </w:r>
      <w:r w:rsidR="0067004B" w:rsidRPr="00802CF3">
        <w:t xml:space="preserve"> trial</w:t>
      </w:r>
      <w:r w:rsidR="000E171E" w:rsidRPr="00802CF3">
        <w:t>, did not show improvement in functional outcomes with a non-significant trend toward intracerebral haemorrhage</w:t>
      </w:r>
      <w:r w:rsidR="000555D5" w:rsidRPr="00802CF3">
        <w:t>.</w:t>
      </w:r>
      <w:r w:rsidR="000E171E" w:rsidRPr="00802CF3">
        <w:fldChar w:fldCharType="begin"/>
      </w:r>
      <w:r w:rsidR="00077E25" w:rsidRPr="00802CF3">
        <w:instrText xml:space="preserve"> ADDIN EN.CITE &lt;EndNote&gt;&lt;Cite&gt;&lt;Author&gt;Qiu&lt;/Author&gt;&lt;RecNum&gt;627&lt;/RecNum&gt;&lt;DisplayText&gt;&lt;style face="superscript"&gt;61&lt;/style&gt;&lt;/DisplayText&gt;&lt;record&gt;&lt;rec-number&gt;627&lt;/rec-number&gt;&lt;foreign-keys&gt;&lt;key app="EN" db-id="s25aap0ajwzfpaewadwxtr55spe5drff02zt" timestamp="1648225392" guid="89a72ec7-046c-4cd1-a724-2d6f78a0139a"&gt;627&lt;/key&gt;&lt;/foreign-keys&gt;&lt;ref-type name="Journal Article"&gt;17&lt;/ref-type&gt;&lt;contributors&gt;&lt;authors&gt;&lt;author&gt;Qiu, Zhongming&lt;/author&gt;&lt;author&gt;Li, Fengli&lt;/author&gt;&lt;author&gt;Sang, Hongfei&lt;/author&gt;&lt;author&gt;Liu, Wenhua&lt;/author&gt;&lt;author&gt;Huang, Wenguo&lt;/author&gt;&lt;author&gt;Li, Huagang&lt;/author&gt;&lt;author&gt;Zhang, Min&lt;/author&gt;&lt;author&gt;Zhou, Peiyang&lt;/author&gt;&lt;author&gt;Lei, Bo&lt;/author&gt;&lt;author&gt;Zhou, Zhiming&lt;/author&gt;&lt;author&gt;Saver, Jeffrey L&lt;/author&gt;&lt;author&gt;Nogueira, Raul G&lt;/author&gt;&lt;author&gt;Zi, Wenjie&lt;/author&gt;&lt;author&gt;Yang, Qingwu&lt;/author&gt;&lt;/authors&gt;&lt;/contributors&gt;&lt;titles&gt;&lt;title&gt;Endovascular treatment with versus without tirofiban for stroke patients with large vessel occlusion: The multicenter, randomized, placebo-controlled, double-blind RESCUE BT study protocol&lt;/title&gt;&lt;secondary-title&gt;International Journal of Stroke&lt;/secondary-title&gt;&lt;/titles&gt;&lt;periodical&gt;&lt;full-title&gt;International Journal of Stroke&lt;/full-title&gt;&lt;/periodical&gt;&lt;pages&gt;17474930211069510&lt;/pages&gt;&lt;volume&gt;0&lt;/volume&gt;&lt;number&gt;0&lt;/number&gt;&lt;keywords&gt;&lt;keyword&gt;platelet glycoprotein IIb/IIIa inhibitor,endovascular treatment,acute ischemic stroke,large vessel occlusion&lt;/keyword&gt;&lt;/keywords&gt;&lt;dates&gt;&lt;/dates&gt;&lt;accession-num&gt;35083951&lt;/accession-num&gt;&lt;urls&gt;&lt;related-urls&gt;&lt;url&gt;https://journals.sagepub.com/doi/abs/10.1177/17474930211069510&lt;/url&gt;&lt;/related-urls&gt;&lt;/urls&gt;&lt;electronic-resource-num&gt;10.1177/17474930211069510&lt;/electronic-resource-num&gt;&lt;/record&gt;&lt;/Cite&gt;&lt;/EndNote&gt;</w:instrText>
      </w:r>
      <w:r w:rsidR="000E171E" w:rsidRPr="00802CF3">
        <w:fldChar w:fldCharType="separate"/>
      </w:r>
      <w:r w:rsidR="00077E25" w:rsidRPr="00802CF3">
        <w:rPr>
          <w:noProof/>
          <w:vertAlign w:val="superscript"/>
        </w:rPr>
        <w:t>61</w:t>
      </w:r>
      <w:r w:rsidR="000E171E" w:rsidRPr="00802CF3">
        <w:fldChar w:fldCharType="end"/>
      </w:r>
      <w:r w:rsidR="000E171E" w:rsidRPr="00802CF3">
        <w:t xml:space="preserve"> </w:t>
      </w:r>
      <w:r w:rsidR="0019196A" w:rsidRPr="00802CF3">
        <w:rPr>
          <w:lang w:val="en-US"/>
        </w:rPr>
        <w:t xml:space="preserve"> The data on other antiplatelet therapy</w:t>
      </w:r>
      <w:r w:rsidR="00A9255A" w:rsidRPr="00802CF3">
        <w:rPr>
          <w:lang w:val="en-US"/>
        </w:rPr>
        <w:t>,</w:t>
      </w:r>
      <w:r w:rsidR="0019196A" w:rsidRPr="00802CF3">
        <w:rPr>
          <w:lang w:val="en-US"/>
        </w:rPr>
        <w:t xml:space="preserve"> such as abciximab or </w:t>
      </w:r>
      <w:r w:rsidR="00A9255A" w:rsidRPr="00802CF3">
        <w:rPr>
          <w:lang w:val="en-US"/>
        </w:rPr>
        <w:t>aspirin, are based mainly on observational  studies with inconclusive results.</w:t>
      </w:r>
      <w:r w:rsidR="009F62C7" w:rsidRPr="00802CF3">
        <w:rPr>
          <w:rStyle w:val="Strong"/>
        </w:rPr>
        <w:t> </w:t>
      </w:r>
      <w:r w:rsidR="00314C86" w:rsidRPr="00802CF3">
        <w:rPr>
          <w:rStyle w:val="Strong"/>
          <w:b w:val="0"/>
          <w:bCs w:val="0"/>
        </w:rPr>
        <w:t>A subgroup analysis of the Mr CLEAN in patients previously treated with aspirin showed</w:t>
      </w:r>
      <w:r w:rsidR="00AA33CA" w:rsidRPr="00802CF3">
        <w:rPr>
          <w:rStyle w:val="Strong"/>
          <w:b w:val="0"/>
          <w:bCs w:val="0"/>
        </w:rPr>
        <w:t xml:space="preserve"> a </w:t>
      </w:r>
      <w:r w:rsidR="00AA33CA" w:rsidRPr="00802CF3">
        <w:t xml:space="preserve">similar effect size of prior antiplatelet treatment after EVT compared to no antiplatelet treatment (1.7 vs 1.8) with no significant interaction between EVT and prior antiplatelet use. In addition, the absolute risk difference of successful </w:t>
      </w:r>
      <w:proofErr w:type="spellStart"/>
      <w:r w:rsidR="00AA33CA" w:rsidRPr="00802CF3">
        <w:t>recanalisation</w:t>
      </w:r>
      <w:proofErr w:type="spellEnd"/>
      <w:r w:rsidR="00AA33CA" w:rsidRPr="00802CF3">
        <w:t xml:space="preserve"> on functional status was higher with the antiplatelet group compared with the non-antiplatelet group (39% vs 18%).</w:t>
      </w:r>
      <w:r w:rsidR="00AA33CA" w:rsidRPr="00802CF3">
        <w:fldChar w:fldCharType="begin"/>
      </w:r>
      <w:r w:rsidR="00077E25" w:rsidRPr="00802CF3">
        <w:instrText xml:space="preserve"> ADDIN EN.CITE &lt;EndNote&gt;&lt;Cite&gt;&lt;Author&gt;Mulder&lt;/Author&gt;&lt;Year&gt;2017&lt;/Year&gt;&lt;RecNum&gt;662&lt;/RecNum&gt;&lt;DisplayText&gt;&lt;style face="superscript"&gt;62&lt;/style&gt;&lt;/DisplayText&gt;&lt;record&gt;&lt;rec-number&gt;662&lt;/rec-number&gt;&lt;foreign-keys&gt;&lt;key app="EN" db-id="s25aap0ajwzfpaewadwxtr55spe5drff02zt" timestamp="1649696087" guid="e7c59afa-537f-4458-8cef-0ea7fc6bf3ae"&gt;662&lt;/key&gt;&lt;/foreign-keys&gt;&lt;ref-type name="Journal Article"&gt;17&lt;/ref-type&gt;&lt;contributors&gt;&lt;authors&gt;&lt;author&gt;Mulder, Maxim JHL&lt;/author&gt;&lt;author&gt;Berkhemer, Olvert A&lt;/author&gt;&lt;author&gt;Fransen, Puck SS&lt;/author&gt;&lt;author&gt;van den Berg, Lucie A&lt;/author&gt;&lt;author&gt;Lingsma, Hester F&lt;/author&gt;&lt;author&gt;den Hertog, Heleen M&lt;/author&gt;&lt;author&gt;Staals, Julie&lt;/author&gt;&lt;author&gt;Jenniskens, Sjoerd FM&lt;/author&gt;&lt;author&gt;van Oostenbrugge, Robert J&lt;/author&gt;&lt;author&gt;van Zwam, Wim H&lt;/author&gt;&lt;author&gt;Majoie, Charles BLM&lt;/author&gt;&lt;author&gt;van der Lugt, Aad&lt;/author&gt;&lt;author&gt;Dippel, Diederik WJ&lt;/author&gt;&lt;/authors&gt;&lt;/contributors&gt;&lt;titles&gt;&lt;title&gt;Does prior antiplatelet treatment improve functional outcome after intra-arterial treatment for acute ischemic stroke?&lt;/title&gt;&lt;secondary-title&gt;International Journal of Stroke&lt;/secondary-title&gt;&lt;/titles&gt;&lt;periodical&gt;&lt;full-title&gt;International Journal of Stroke&lt;/full-title&gt;&lt;/periodical&gt;&lt;pages&gt;368-376&lt;/pages&gt;&lt;volume&gt;12&lt;/volume&gt;&lt;number&gt;4&lt;/number&gt;&lt;keywords&gt;&lt;keyword&gt;Ischemic stroke,intra-arterial treatment,thrombectomy,stent-retriever,endovascular treatment,antiplatelet treatment,aspirin&lt;/keyword&gt;&lt;/keywords&gt;&lt;dates&gt;&lt;year&gt;2017&lt;/year&gt;&lt;/dates&gt;&lt;accession-num&gt;27807281&lt;/accession-num&gt;&lt;urls&gt;&lt;related-urls&gt;&lt;url&gt;https://journals.sagepub.com/doi/abs/10.1177/1747493016677842&lt;/url&gt;&lt;/related-urls&gt;&lt;/urls&gt;&lt;electronic-resource-num&gt;10.1177/1747493016677842&lt;/electronic-resource-num&gt;&lt;/record&gt;&lt;/Cite&gt;&lt;/EndNote&gt;</w:instrText>
      </w:r>
      <w:r w:rsidR="00AA33CA" w:rsidRPr="00802CF3">
        <w:fldChar w:fldCharType="separate"/>
      </w:r>
      <w:r w:rsidR="00077E25" w:rsidRPr="00802CF3">
        <w:rPr>
          <w:noProof/>
          <w:vertAlign w:val="superscript"/>
        </w:rPr>
        <w:t>62</w:t>
      </w:r>
      <w:r w:rsidR="00AA33CA" w:rsidRPr="00802CF3">
        <w:fldChar w:fldCharType="end"/>
      </w:r>
      <w:r w:rsidR="00314C86" w:rsidRPr="00802CF3">
        <w:rPr>
          <w:rStyle w:val="Strong"/>
          <w:b w:val="0"/>
          <w:bCs w:val="0"/>
        </w:rPr>
        <w:t xml:space="preserve"> A recent </w:t>
      </w:r>
      <w:r w:rsidR="00802B61" w:rsidRPr="00802CF3">
        <w:rPr>
          <w:rStyle w:val="Strong"/>
          <w:b w:val="0"/>
          <w:bCs w:val="0"/>
        </w:rPr>
        <w:t xml:space="preserve">prospective observational </w:t>
      </w:r>
      <w:r w:rsidR="00314C86" w:rsidRPr="00802CF3">
        <w:rPr>
          <w:rStyle w:val="Strong"/>
          <w:b w:val="0"/>
          <w:bCs w:val="0"/>
        </w:rPr>
        <w:t xml:space="preserve">study showed </w:t>
      </w:r>
      <w:r w:rsidR="0090355C" w:rsidRPr="00802CF3">
        <w:t xml:space="preserve">no significant difference in incidence of </w:t>
      </w:r>
      <w:proofErr w:type="spellStart"/>
      <w:r w:rsidR="0090355C" w:rsidRPr="00802CF3">
        <w:t>sICH</w:t>
      </w:r>
      <w:proofErr w:type="spellEnd"/>
      <w:r w:rsidR="0090355C" w:rsidRPr="00802CF3">
        <w:t>, or functional status</w:t>
      </w:r>
      <w:r w:rsidR="00B43177" w:rsidRPr="00802CF3">
        <w:t xml:space="preserve">, </w:t>
      </w:r>
      <w:r w:rsidR="0090355C" w:rsidRPr="00802CF3">
        <w:t xml:space="preserve">but more complete </w:t>
      </w:r>
      <w:proofErr w:type="spellStart"/>
      <w:r w:rsidR="0090355C" w:rsidRPr="00802CF3">
        <w:t>recanalisation</w:t>
      </w:r>
      <w:proofErr w:type="spellEnd"/>
      <w:r w:rsidR="0090355C" w:rsidRPr="00802CF3">
        <w:t xml:space="preserve"> between antiplatelet group compared with no antiplatelet group</w:t>
      </w:r>
      <w:r w:rsidR="00B43177" w:rsidRPr="00802CF3">
        <w:t xml:space="preserve"> </w:t>
      </w:r>
      <w:r w:rsidR="0090355C" w:rsidRPr="00802CF3">
        <w:t>(77.4% vs 68.2%, p=0.012)</w:t>
      </w:r>
      <w:r w:rsidR="00B43177" w:rsidRPr="00802CF3">
        <w:t>,</w:t>
      </w:r>
      <w:r w:rsidR="0090355C" w:rsidRPr="00802CF3">
        <w:fldChar w:fldCharType="begin"/>
      </w:r>
      <w:r w:rsidR="00077E25" w:rsidRPr="00802CF3">
        <w:instrText xml:space="preserve"> ADDIN EN.CITE &lt;EndNote&gt;&lt;Cite&gt;&lt;Year&gt;2021&lt;/Year&gt;&lt;RecNum&gt;457&lt;/RecNum&gt;&lt;DisplayText&gt;&lt;style face="superscript"&gt;63&lt;/style&gt;&lt;/DisplayText&gt;&lt;record&gt;&lt;rec-number&gt;457&lt;/rec-number&gt;&lt;foreign-keys&gt;&lt;key app="EN" db-id="s25aap0ajwzfpaewadwxtr55spe5drff02zt" timestamp="1643901915"&gt;457&lt;/key&gt;&lt;/foreign-keys&gt;&lt;contributors&gt;&lt;authors&gt;&lt;author&gt;&amp;#xD;            Huo, Xiaochuan&amp;#xD;          &lt;/author&gt;&lt;author&gt;&amp;#xD;            Raynald, A.&amp;#xD;          &lt;/author&gt;&lt;author&gt;&amp;#xD;            Jing, Jing&amp;#xD;          &lt;/author&gt;&lt;author&gt;&amp;#xD;            Wang, Anxin&amp;#xD;          &lt;/author&gt;&lt;author&gt;&amp;#xD;            Mo, Dapeng&amp;#xD;          &lt;/author&gt;&lt;author&gt;&amp;#xD;            Gao, Feng&amp;#xD;          &lt;/author&gt;&lt;author&gt;&amp;#xD;            Ma, Ning&amp;#xD;          &lt;/author&gt;&lt;author&gt;&amp;#xD;            Wang, Yilong&amp;#xD;          &lt;/author&gt;&lt;author&gt;&amp;#xD;            Wang, Yongjun&amp;#xD;          &lt;/author&gt;&lt;author&gt;&amp;#xD;            Miao, Zhongrong&amp;#xD;          &lt;/author&gt;&lt;/authors&gt;&lt;/contributors&gt;&lt;titles&gt;&lt;title&gt;Safety and efficacy of oral antiplatelet for patients who had acute ischaemic stroke undergoing endovascular therapy&lt;/title&gt;&lt;/titles&gt;&lt;volume&gt;6&lt;/volume&gt;&lt;dates&gt;&lt;year&gt;2021&lt;/year&gt;&lt;/dates&gt;&lt;urls&gt;&lt;/urls&gt;&lt;electronic-resource-num&gt;10.1136/svn-2020-000466&lt;/electronic-resource-num&gt;&lt;/record&gt;&lt;/Cite&gt;&lt;/EndNote&gt;</w:instrText>
      </w:r>
      <w:r w:rsidR="0090355C" w:rsidRPr="00802CF3">
        <w:fldChar w:fldCharType="separate"/>
      </w:r>
      <w:r w:rsidR="00077E25" w:rsidRPr="00802CF3">
        <w:rPr>
          <w:noProof/>
          <w:vertAlign w:val="superscript"/>
        </w:rPr>
        <w:t>63</w:t>
      </w:r>
      <w:r w:rsidR="0090355C" w:rsidRPr="00802CF3">
        <w:fldChar w:fldCharType="end"/>
      </w:r>
      <w:r w:rsidR="009F62C7" w:rsidRPr="00802CF3">
        <w:t xml:space="preserve"> </w:t>
      </w:r>
      <w:r w:rsidR="00B43177" w:rsidRPr="00802CF3">
        <w:t>suggesting that</w:t>
      </w:r>
      <w:r w:rsidR="009F62C7" w:rsidRPr="00802CF3">
        <w:t xml:space="preserve"> single antiplatelet </w:t>
      </w:r>
      <w:r w:rsidR="00B43177" w:rsidRPr="00802CF3">
        <w:t xml:space="preserve">therapy </w:t>
      </w:r>
      <w:r w:rsidR="009F62C7" w:rsidRPr="00802CF3">
        <w:t xml:space="preserve">may </w:t>
      </w:r>
      <w:r w:rsidR="00B43177" w:rsidRPr="00802CF3">
        <w:t>serve</w:t>
      </w:r>
      <w:r w:rsidR="009F62C7" w:rsidRPr="00802CF3">
        <w:t xml:space="preserve"> a useful adjunct</w:t>
      </w:r>
      <w:r w:rsidR="00B43177" w:rsidRPr="00802CF3">
        <w:t xml:space="preserve"> in EVT patients who are not submitted to IVT</w:t>
      </w:r>
      <w:r w:rsidR="00CD794B" w:rsidRPr="00802CF3">
        <w:t>.</w:t>
      </w:r>
      <w:r w:rsidR="009F62C7" w:rsidRPr="00802CF3">
        <w:t> </w:t>
      </w:r>
      <w:r w:rsidR="005D3587" w:rsidRPr="00802CF3">
        <w:fldChar w:fldCharType="begin"/>
      </w:r>
      <w:r w:rsidR="00077E25" w:rsidRPr="00802CF3">
        <w:instrText xml:space="preserve"> ADDIN EN.CITE &lt;EndNote&gt;&lt;Cite&gt;&lt;Year&gt;2021&lt;/Year&gt;&lt;RecNum&gt;457&lt;/RecNum&gt;&lt;DisplayText&gt;&lt;style face="superscript"&gt;63&lt;/style&gt;&lt;/DisplayText&gt;&lt;record&gt;&lt;rec-number&gt;457&lt;/rec-number&gt;&lt;foreign-keys&gt;&lt;key app="EN" db-id="s25aap0ajwzfpaewadwxtr55spe5drff02zt" timestamp="1643901915"&gt;457&lt;/key&gt;&lt;/foreign-keys&gt;&lt;contributors&gt;&lt;authors&gt;&lt;author&gt;&amp;#xD;            Huo, Xiaochuan&amp;#xD;          &lt;/author&gt;&lt;author&gt;&amp;#xD;            Raynald, A.&amp;#xD;          &lt;/author&gt;&lt;author&gt;&amp;#xD;            Jing, Jing&amp;#xD;          &lt;/author&gt;&lt;author&gt;&amp;#xD;            Wang, Anxin&amp;#xD;          &lt;/author&gt;&lt;author&gt;&amp;#xD;            Mo, Dapeng&amp;#xD;          &lt;/author&gt;&lt;author&gt;&amp;#xD;            Gao, Feng&amp;#xD;          &lt;/author&gt;&lt;author&gt;&amp;#xD;            Ma, Ning&amp;#xD;          &lt;/author&gt;&lt;author&gt;&amp;#xD;            Wang, Yilong&amp;#xD;          &lt;/author&gt;&lt;author&gt;&amp;#xD;            Wang, Yongjun&amp;#xD;          &lt;/author&gt;&lt;author&gt;&amp;#xD;            Miao, Zhongrong&amp;#xD;          &lt;/author&gt;&lt;/authors&gt;&lt;/contributors&gt;&lt;titles&gt;&lt;title&gt;Safety and efficacy of oral antiplatelet for patients who had acute ischaemic stroke undergoing endovascular therapy&lt;/title&gt;&lt;/titles&gt;&lt;volume&gt;6&lt;/volume&gt;&lt;dates&gt;&lt;year&gt;2021&lt;/year&gt;&lt;/dates&gt;&lt;urls&gt;&lt;/urls&gt;&lt;electronic-resource-num&gt;10.1136/svn-2020-000466&lt;/electronic-resource-num&gt;&lt;/record&gt;&lt;/Cite&gt;&lt;/EndNote&gt;</w:instrText>
      </w:r>
      <w:r w:rsidR="005D3587" w:rsidRPr="00802CF3">
        <w:fldChar w:fldCharType="separate"/>
      </w:r>
      <w:r w:rsidR="00077E25" w:rsidRPr="00802CF3">
        <w:rPr>
          <w:noProof/>
          <w:vertAlign w:val="superscript"/>
        </w:rPr>
        <w:t>63</w:t>
      </w:r>
      <w:r w:rsidR="005D3587" w:rsidRPr="00802CF3">
        <w:fldChar w:fldCharType="end"/>
      </w:r>
      <w:r w:rsidR="009F62C7" w:rsidRPr="00802CF3">
        <w:t xml:space="preserve"> Interestingly, periprocedural antiplatelet use was not </w:t>
      </w:r>
      <w:r w:rsidR="00FE683A" w:rsidRPr="00802CF3">
        <w:t xml:space="preserve">significantly </w:t>
      </w:r>
      <w:r w:rsidR="009F62C7" w:rsidRPr="00802CF3">
        <w:t xml:space="preserve">associated with risk of </w:t>
      </w:r>
      <w:proofErr w:type="spellStart"/>
      <w:r w:rsidR="009F62C7" w:rsidRPr="00802CF3">
        <w:t>sICH</w:t>
      </w:r>
      <w:proofErr w:type="spellEnd"/>
      <w:r w:rsidR="009F62C7" w:rsidRPr="00802CF3">
        <w:t>, functional outcome, reperfusion, or mortality after EVT in pro</w:t>
      </w:r>
      <w:r w:rsidR="008477B3" w:rsidRPr="00802CF3">
        <w:t>pen</w:t>
      </w:r>
      <w:r w:rsidR="009F62C7" w:rsidRPr="00802CF3">
        <w:t>sity score-matched</w:t>
      </w:r>
      <w:r w:rsidR="005D3587" w:rsidRPr="00802CF3">
        <w:t xml:space="preserve"> </w:t>
      </w:r>
      <w:r w:rsidR="005D3587" w:rsidRPr="00802CF3">
        <w:fldChar w:fldCharType="begin"/>
      </w:r>
      <w:r w:rsidR="00077E25" w:rsidRPr="00802CF3">
        <w:instrText xml:space="preserve"> ADDIN EN.CITE &lt;EndNote&gt;&lt;Cite&gt;&lt;Year&gt;2021&lt;/Year&gt;&lt;RecNum&gt;456&lt;/RecNum&gt;&lt;DisplayText&gt;&lt;style face="superscript"&gt;64&lt;/style&gt;&lt;/DisplayText&gt;&lt;record&gt;&lt;rec-number&gt;456&lt;/rec-number&gt;&lt;foreign-keys&gt;&lt;key app="EN" db-id="s25aap0ajwzfpaewadwxtr55spe5drff02zt" timestamp="1643901915"&gt;456&lt;/key&gt;&lt;/foreign-keys&gt;&lt;contributors&gt;&lt;authors&gt;&lt;author&gt;&amp;#xD;            van de Graaf, Rob A.&amp;#xD;          &lt;/author&gt;&lt;author&gt;&amp;#xD;            Zinkstok, Sanne M.&amp;#xD;          &lt;/author&gt;&lt;author&gt;&amp;#xD;            Chalos, Vicky&amp;#xD;          &lt;/author&gt;&lt;author&gt;&amp;#xD;            Goldhoorn, Robert Jan B.&amp;#xD;          &lt;/author&gt;&lt;author&gt;&amp;#xD;            Majoie, Charles B.L.M.&amp;#xD;          &lt;/author&gt;&lt;author&gt;&amp;#xD;            van Oostenbrugge, Robert J.&amp;#xD;          &lt;/author&gt;&lt;author&gt;&amp;#xD;            van der Lugt, Aad&amp;#xD;          &lt;/author&gt;&lt;author&gt;&amp;#xD;            Dippel, Diederik W.J.&amp;#xD;          &lt;/author&gt;&lt;author&gt;&amp;#xD;            Roos, Yvo B.W.E.M.&amp;#xD;          &lt;/author&gt;&lt;author&gt;&amp;#xD;            Lingsma, Hester F.&amp;#xD;          &lt;/author&gt;&lt;author&gt;&amp;#xD;            van Es, Adriaan C.G.M.&amp;#xD;          &lt;/author&gt;&lt;author&gt;&amp;#xD;            Roozenbeek, Bob&amp;#xD;          &lt;/author&gt;&lt;/authors&gt;&lt;/contributors&gt;&lt;titles&gt;&lt;title&gt;Prior antiplatelet therapy in patients undergoing endovascular treatment for acute ischemic stroke: Results from the MR CLEAN Registry&lt;/title&gt;&lt;/titles&gt;&lt;volume&gt;16&lt;/volume&gt;&lt;dates&gt;&lt;year&gt;2021&lt;/year&gt;&lt;/dates&gt;&lt;urls&gt;&lt;/urls&gt;&lt;electronic-resource-num&gt;10.1177/1747493020946975&lt;/electronic-resource-num&gt;&lt;/record&gt;&lt;/Cite&gt;&lt;/EndNote&gt;</w:instrText>
      </w:r>
      <w:r w:rsidR="005D3587" w:rsidRPr="00802CF3">
        <w:fldChar w:fldCharType="separate"/>
      </w:r>
      <w:r w:rsidR="00077E25" w:rsidRPr="00802CF3">
        <w:rPr>
          <w:noProof/>
          <w:vertAlign w:val="superscript"/>
        </w:rPr>
        <w:t>64</w:t>
      </w:r>
      <w:r w:rsidR="005D3587" w:rsidRPr="00802CF3">
        <w:fldChar w:fldCharType="end"/>
      </w:r>
      <w:r w:rsidR="009F62C7" w:rsidRPr="00802CF3">
        <w:t xml:space="preserve"> and unmatched cohorts</w:t>
      </w:r>
      <w:r w:rsidR="00CD794B" w:rsidRPr="00802CF3">
        <w:t>.</w:t>
      </w:r>
      <w:r w:rsidR="009F62C7" w:rsidRPr="00802CF3">
        <w:t> </w:t>
      </w:r>
      <w:r w:rsidR="005D3587" w:rsidRPr="00802CF3">
        <w:fldChar w:fldCharType="begin">
          <w:fldData xml:space="preserve">PEVuZE5vdGU+PENpdGU+PFllYXI+MjAyMTwvWWVhcj48UmVjTnVtPjQ1NTwvUmVjTnVtPjxEaXNw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</w:fldData>
        </w:fldChar>
      </w:r>
      <w:r w:rsidR="00077E25" w:rsidRPr="00802CF3">
        <w:instrText xml:space="preserve"> ADDIN EN.CITE </w:instrText>
      </w:r>
      <w:r w:rsidR="00077E25" w:rsidRPr="00802CF3">
        <w:fldChar w:fldCharType="begin">
          <w:fldData xml:space="preserve">PEVuZE5vdGU+PENpdGU+PFllYXI+MjAyMTwvWWVhcj48UmVjTnVtPjQ1NTwvUmVjTnVtPjxEaXNw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</w:fldData>
        </w:fldChar>
      </w:r>
      <w:r w:rsidR="00077E25" w:rsidRPr="00802CF3">
        <w:instrText xml:space="preserve"> ADDIN EN.CITE.DATA </w:instrText>
      </w:r>
      <w:r w:rsidR="00077E25" w:rsidRPr="00802CF3">
        <w:fldChar w:fldCharType="end"/>
      </w:r>
      <w:r w:rsidR="005D3587" w:rsidRPr="00802CF3">
        <w:fldChar w:fldCharType="separate"/>
      </w:r>
      <w:r w:rsidR="00077E25" w:rsidRPr="00802CF3">
        <w:rPr>
          <w:noProof/>
          <w:vertAlign w:val="superscript"/>
        </w:rPr>
        <w:t>65</w:t>
      </w:r>
      <w:r w:rsidR="005D3587" w:rsidRPr="00802CF3">
        <w:fldChar w:fldCharType="end"/>
      </w:r>
      <w:r w:rsidR="009F62C7" w:rsidRPr="00802CF3">
        <w:t> </w:t>
      </w:r>
    </w:p>
    <w:p w14:paraId="1271E151" w14:textId="77777777" w:rsidR="000555D5" w:rsidRPr="00802CF3" w:rsidRDefault="000555D5" w:rsidP="003F2896">
      <w:pPr>
        <w:pStyle w:val="NormalWeb"/>
        <w:spacing w:before="0" w:beforeAutospacing="0" w:after="0" w:afterAutospacing="0" w:line="480" w:lineRule="auto"/>
        <w:jc w:val="both"/>
      </w:pPr>
    </w:p>
    <w:p w14:paraId="4E69784A" w14:textId="6ABB7AD3" w:rsidR="009F62C7" w:rsidRPr="00802CF3" w:rsidRDefault="0002769E" w:rsidP="00C476D9">
      <w:pPr>
        <w:pStyle w:val="NormalWeb"/>
        <w:spacing w:before="0" w:beforeAutospacing="0" w:after="0" w:afterAutospacing="0" w:line="480" w:lineRule="auto"/>
        <w:jc w:val="both"/>
      </w:pPr>
      <w:r w:rsidRPr="00802CF3">
        <w:t>Although therapeutic dosages of heparin are not indicated in the acute phase of ischemic stroke due to a higher risk of haemorrhagic transformation, p</w:t>
      </w:r>
      <w:r w:rsidR="009F62C7" w:rsidRPr="00802CF3">
        <w:t xml:space="preserve">eriprocedural heparin use </w:t>
      </w:r>
      <w:r w:rsidR="005D441C" w:rsidRPr="00802CF3">
        <w:t xml:space="preserve">has been associated with </w:t>
      </w:r>
      <w:r w:rsidR="009F62C7" w:rsidRPr="00802CF3">
        <w:t>favourable functional independence</w:t>
      </w:r>
      <w:r w:rsidR="00F2548A" w:rsidRPr="00802CF3">
        <w:t xml:space="preserve"> </w:t>
      </w:r>
      <w:r w:rsidR="00F2548A" w:rsidRPr="00802CF3">
        <w:fldChar w:fldCharType="begin"/>
      </w:r>
      <w:r w:rsidR="00077E25" w:rsidRPr="00802CF3">
        <w:instrText xml:space="preserve"> ADDIN EN.CITE &lt;EndNote&gt;&lt;Cite&gt;&lt;Year&gt;2012&lt;/Year&gt;&lt;RecNum&gt;454&lt;/RecNum&gt;&lt;DisplayText&gt;&lt;style face="superscript"&gt;66,67&lt;/style&gt;&lt;/DisplayText&gt;&lt;record&gt;&lt;rec-number&gt;454&lt;/rec-number&gt;&lt;foreign-keys&gt;&lt;key app="EN" db-id="s25aap0ajwzfpaewadwxtr55spe5drff02zt" timestamp="1643901915"&gt;454&lt;/key&gt;&lt;/foreign-keys&gt;&lt;contributors&gt;&lt;authors&gt;&lt;author&gt;&amp;#xD;            F., Nahab&amp;#xD;          &lt;/author&gt;&lt;author&gt;&amp;#xD;            G.A., Walker&amp;#xD;          &lt;/author&gt;&lt;author&gt;&amp;#xD;            J.E., Dion&amp;#xD;          &lt;/author&gt;&lt;author&gt;&amp;#xD;            W.S., Smith&amp;#xD;          &lt;/author&gt;&lt;/authors&gt;&lt;/contributors&gt;&lt;titles&gt;&lt;title&gt;Safety of periprocedural heparin in acute ischemic stroke endovascular therapy: The multi MERCI trial&lt;/title&gt;&lt;/titles&gt;&lt;volume&gt;21&lt;/volume&gt;&lt;dates&gt;&lt;year&gt;2012&lt;/year&gt;&lt;/dates&gt;&lt;urls&gt;&lt;/urls&gt;&lt;/record&gt;&lt;/Cite&gt;&lt;Cite&gt;&lt;Year&gt;2018&lt;/Year&gt;&lt;RecNum&gt;453&lt;/RecNum&gt;&lt;record&gt;&lt;rec-number&gt;453&lt;/rec-number&gt;&lt;foreign-keys&gt;&lt;key app="EN" db-id="s25aap0ajwzfpaewadwxtr55spe5drff02zt" timestamp="1643901915"&gt;453&lt;/key&gt;&lt;/foreign-keys&gt;&lt;contributors&gt;&lt;authors&gt;&lt;author&gt;&amp;#xD;            MJ, Winningham&amp;#xD;          &lt;/author&gt;&lt;author&gt;&amp;#xD;            DC, Haussen&amp;#xD;          &lt;/author&gt;&lt;author&gt;&amp;#xD;            RG, Nogueira&amp;#xD;          &lt;/author&gt;&lt;author&gt;&amp;#xD;            DS, Liebeskind&amp;#xD;          &lt;/author&gt;&lt;author&gt;&amp;#xD;            WS, Smith&amp;#xD;          &lt;/author&gt;&lt;author&gt;&amp;#xD;            HL, Lutsep&amp;#xD;          &lt;/author&gt;&lt;author&gt;&amp;#xD;            TG, Jovin&amp;#xD;          &lt;/author&gt;&lt;author&gt;&amp;#xD;            Xiang, B&amp;#xD;          &lt;/author&gt;&lt;author&gt;&amp;#xD;            Nahab, F&amp;#xD;          &lt;/author&gt;&lt;/authors&gt;&lt;/contributors&gt;&lt;titles&gt;&lt;title&gt;Periprocedural heparin use in acute ischemic stroke endovascular therapy: the TREVO 2 trial.&lt;/title&gt;&lt;/titles&gt;&lt;volume&gt;10&lt;/volume&gt;&lt;dates&gt;&lt;year&gt;2018&lt;/year&gt;&lt;/dates&gt;&lt;urls&gt;&lt;/urls&gt;&lt;/record&gt;&lt;/Cite&gt;&lt;/EndNote&gt;</w:instrText>
      </w:r>
      <w:r w:rsidR="00F2548A" w:rsidRPr="00802CF3">
        <w:fldChar w:fldCharType="separate"/>
      </w:r>
      <w:r w:rsidR="00077E25" w:rsidRPr="00802CF3">
        <w:rPr>
          <w:noProof/>
          <w:vertAlign w:val="superscript"/>
        </w:rPr>
        <w:t>66,67</w:t>
      </w:r>
      <w:r w:rsidR="00F2548A" w:rsidRPr="00802CF3">
        <w:fldChar w:fldCharType="end"/>
      </w:r>
      <w:r w:rsidR="009F62C7" w:rsidRPr="00802CF3">
        <w:t xml:space="preserve"> but </w:t>
      </w:r>
      <w:r w:rsidR="00802B61" w:rsidRPr="00802CF3">
        <w:t xml:space="preserve">with an </w:t>
      </w:r>
      <w:r w:rsidR="009F62C7" w:rsidRPr="00802CF3">
        <w:t>increased risk of sICH</w:t>
      </w:r>
      <w:r w:rsidR="000555D5" w:rsidRPr="00802CF3">
        <w:t>.</w:t>
      </w:r>
      <w:r w:rsidR="00F2548A" w:rsidRPr="00802CF3">
        <w:fldChar w:fldCharType="begin"/>
      </w:r>
      <w:r w:rsidR="00077E25" w:rsidRPr="00802CF3">
        <w:instrText xml:space="preserve"> ADDIN EN.CITE &lt;EndNote&gt;&lt;Cite&gt;&lt;Year&gt;1998&lt;/Year&gt;&lt;RecNum&gt;452&lt;/RecNum&gt;&lt;DisplayText&gt;&lt;style face="superscript"&gt;67,68&lt;/style&gt;&lt;/DisplayText&gt;&lt;record&gt;&lt;rec-number&gt;452&lt;/rec-number&gt;&lt;foreign-keys&gt;&lt;key app="EN" db-id="s25aap0ajwzfpaewadwxtr55spe5drff02zt" timestamp="1643901915"&gt;452&lt;/key&gt;&lt;/foreign-keys&gt;&lt;contributors&gt;&lt;authors&gt;&lt;author&gt;&amp;#xD;            Del Zoppo, Gregory J.&amp;#xD;          &lt;/author&gt;&lt;author&gt;&amp;#xD;            Higashida, Randall T.&amp;#xD;          &lt;/author&gt;&lt;author&gt;&amp;#xD;            Furlan, Anthony J.&amp;#xD;          &lt;/author&gt;&lt;author&gt;&amp;#xD;            Pessin, Michael S.&amp;#xD;          &lt;/author&gt;&lt;author&gt;&amp;#xD;            Rowley, Howard A.&amp;#xD;          &lt;/author&gt;&lt;author&gt;&amp;#xD;            Gent, Michael&amp;#xD;          &lt;/author&gt;&lt;/authors&gt;&lt;/contributors&gt;&lt;titles&gt;&lt;title&gt;PROACT: A phase II randomized trial of recombinant pro-urokinase by direct arterial delivery in acute middle cerebral artery stroke&lt;/title&gt;&lt;/titles&gt;&lt;volume&gt;29&lt;/volume&gt;&lt;dates&gt;&lt;year&gt;1998&lt;/year&gt;&lt;/dates&gt;&lt;urls&gt;&lt;/urls&gt;&lt;electronic-resource-num&gt;10.1161/01.STR.29.1.4&lt;/electronic-resource-num&gt;&lt;/record&gt;&lt;/Cite&gt;&lt;Cite&gt;&lt;Year&gt;2018&lt;/Year&gt;&lt;RecNum&gt;453&lt;/RecNum&gt;&lt;record&gt;&lt;rec-number&gt;453&lt;/rec-number&gt;&lt;foreign-keys&gt;&lt;key app="EN" db-id="s25aap0ajwzfpaewadwxtr55spe5drff02zt" timestamp="1643901915"&gt;453&lt;/key&gt;&lt;/foreign-keys&gt;&lt;contributors&gt;&lt;authors&gt;&lt;author&gt;&amp;#xD;            MJ, Winningham&amp;#xD;          &lt;/author&gt;&lt;author&gt;&amp;#xD;            DC, Haussen&amp;#xD;          &lt;/author&gt;&lt;author&gt;&amp;#xD;            RG, Nogueira&amp;#xD;          &lt;/author&gt;&lt;author&gt;&amp;#xD;            DS, Liebeskind&amp;#xD;          &lt;/author&gt;&lt;author&gt;&amp;#xD;            WS, Smith&amp;#xD;          &lt;/author&gt;&lt;author&gt;&amp;#xD;            HL, Lutsep&amp;#xD;          &lt;/author&gt;&lt;author&gt;&amp;#xD;            TG, Jovin&amp;#xD;          &lt;/author&gt;&lt;author&gt;&amp;#xD;            Xiang, B&amp;#xD;          &lt;/author&gt;&lt;author&gt;&amp;#xD;            Nahab, F&amp;#xD;          &lt;/author&gt;&lt;/authors&gt;&lt;/contributors&gt;&lt;titles&gt;&lt;title&gt;Periprocedural heparin use in acute ischemic stroke endovascular therapy: the TREVO 2 trial.&lt;/title&gt;&lt;/titles&gt;&lt;volume&gt;10&lt;/volume&gt;&lt;dates&gt;&lt;year&gt;2018&lt;/year&gt;&lt;/dates&gt;&lt;urls&gt;&lt;/urls&gt;&lt;/record&gt;&lt;/Cite&gt;&lt;/EndNote&gt;</w:instrText>
      </w:r>
      <w:r w:rsidR="00F2548A" w:rsidRPr="00802CF3">
        <w:fldChar w:fldCharType="separate"/>
      </w:r>
      <w:r w:rsidR="00077E25" w:rsidRPr="00802CF3">
        <w:rPr>
          <w:noProof/>
          <w:vertAlign w:val="superscript"/>
        </w:rPr>
        <w:t>67,68</w:t>
      </w:r>
      <w:r w:rsidR="00F2548A" w:rsidRPr="00802CF3">
        <w:fldChar w:fldCharType="end"/>
      </w:r>
      <w:r w:rsidR="009F62C7" w:rsidRPr="00802CF3">
        <w:t> </w:t>
      </w:r>
      <w:r w:rsidR="005A34B9" w:rsidRPr="00802CF3">
        <w:rPr>
          <w:rStyle w:val="Strong"/>
        </w:rPr>
        <w:t> </w:t>
      </w:r>
      <w:r w:rsidR="009F62C7" w:rsidRPr="00802CF3">
        <w:t>The use of periprocedural heparin in patient</w:t>
      </w:r>
      <w:r w:rsidR="00FE683A" w:rsidRPr="00802CF3">
        <w:t>s</w:t>
      </w:r>
      <w:r w:rsidR="009F62C7" w:rsidRPr="00802CF3">
        <w:t xml:space="preserve"> who underwent EVT-only without prior IVT was associated with worse clinical outcomes (neurological at </w:t>
      </w:r>
      <w:r w:rsidR="00B82627" w:rsidRPr="00802CF3">
        <w:t>1 day</w:t>
      </w:r>
      <w:r w:rsidR="009F62C7" w:rsidRPr="00802CF3">
        <w:t xml:space="preserve">, </w:t>
      </w:r>
      <w:r w:rsidR="00B82627" w:rsidRPr="00802CF3">
        <w:t>90</w:t>
      </w:r>
      <w:r w:rsidR="005A34B9" w:rsidRPr="00802CF3">
        <w:t>-</w:t>
      </w:r>
      <w:r w:rsidR="00B82627" w:rsidRPr="00802CF3">
        <w:t>days</w:t>
      </w:r>
      <w:r w:rsidR="009F62C7" w:rsidRPr="00802CF3">
        <w:t xml:space="preserve"> functional, and reperfusion), but </w:t>
      </w:r>
      <w:r w:rsidR="00802B61" w:rsidRPr="00802CF3">
        <w:t xml:space="preserve">with </w:t>
      </w:r>
      <w:r w:rsidR="00E32207" w:rsidRPr="00802CF3">
        <w:t xml:space="preserve">lower rate of </w:t>
      </w:r>
      <w:r w:rsidR="009F62C7" w:rsidRPr="00802CF3">
        <w:t>ICH</w:t>
      </w:r>
      <w:r w:rsidR="000555D5" w:rsidRPr="00802CF3">
        <w:t>.</w:t>
      </w:r>
      <w:r w:rsidR="00F2548A" w:rsidRPr="00802CF3">
        <w:fldChar w:fldCharType="begin"/>
      </w:r>
      <w:r w:rsidR="00077E25" w:rsidRPr="00802CF3">
        <w:instrText xml:space="preserve"> ADDIN EN.CITE &lt;EndNote&gt;&lt;Cite&gt;&lt;Year&gt;2020&lt;/Year&gt;&lt;RecNum&gt;451&lt;/RecNum&gt;&lt;DisplayText&gt;&lt;style face="superscript"&gt;69&lt;/style&gt;&lt;/DisplayText&gt;&lt;record&gt;&lt;rec-number&gt;451&lt;/rec-number&gt;&lt;foreign-keys&gt;&lt;key app="EN" db-id="s25aap0ajwzfpaewadwxtr55spe5drff02zt" timestamp="1643901915"&gt;451&lt;/key&gt;&lt;/foreign-keys&gt;&lt;contributors&gt;&lt;authors&gt;&lt;author&gt;&amp;#xD;            Hebert, Solène&amp;#xD;          &lt;/author&gt;&lt;author&gt;&amp;#xD;            Clavel, Pierre&amp;#xD;          &lt;/author&gt;&lt;author&gt;&amp;#xD;            Maier, Benjamin&amp;#xD;          &lt;/author&gt;&lt;author&gt;&amp;#xD;            Mizutani, Katsuhiro&amp;#xD;          &lt;/author&gt;&lt;author&gt;&amp;#xD;            Delvoye, François&amp;#xD;          &lt;/author&gt;&lt;author&gt;&amp;#xD;            Lapergue, Bertrand&amp;#xD;          &lt;/author&gt;&lt;author&gt;&amp;#xD;            Maacha, Malek Ben&amp;#xD;          &lt;/author&gt;&lt;author&gt;&amp;#xD;            Fahed, Robert&amp;#xD;          &lt;/author&gt;&lt;author&gt;&amp;#xD;            Escalard, Simon&amp;#xD;          &lt;/author&gt;&lt;author&gt;&amp;#xD;            Desilles, Jean Philippe&amp;#xD;          &lt;/author&gt;&lt;author&gt;&amp;#xD;            Redjem, Hocine&amp;#xD;          &lt;/author&gt;&lt;author&gt;&amp;#xD;            Ciccio, Gabriele&amp;#xD;          &lt;/author&gt;&lt;author&gt;&amp;#xD;            Smajda, Stanislas&amp;#xD;          &lt;/author&gt;&lt;author&gt;&amp;#xD;            Blanc, Raphael&amp;#xD;          &lt;/author&gt;&lt;author&gt;&amp;#xD;            Piotin, Michel&amp;#xD;          &lt;/author&gt;&lt;author&gt;&amp;#xD;            Mazighi, Mikael&amp;#xD;          &lt;/author&gt;&lt;/authors&gt;&lt;/contributors&gt;&lt;titles&gt;&lt;title&gt;Benefits and Safety of Periprocedural Heparin During Thrombectomy in Patients Contra-Indicated for Alteplase&lt;/title&gt;&lt;/titles&gt;&lt;volume&gt;29&lt;/volume&gt;&lt;dates&gt;&lt;year&gt;2020&lt;/year&gt;&lt;/dates&gt;&lt;urls&gt;&lt;/urls&gt;&lt;electronic-resource-num&gt;10.1016/j.jstrokecerebrovasdis.2020.105052&lt;/electronic-resource-num&gt;&lt;/record&gt;&lt;/Cite&gt;&lt;/EndNote&gt;</w:instrText>
      </w:r>
      <w:r w:rsidR="00F2548A" w:rsidRPr="00802CF3">
        <w:fldChar w:fldCharType="separate"/>
      </w:r>
      <w:r w:rsidR="00077E25" w:rsidRPr="00802CF3">
        <w:rPr>
          <w:noProof/>
          <w:vertAlign w:val="superscript"/>
        </w:rPr>
        <w:t>69</w:t>
      </w:r>
      <w:r w:rsidR="00F2548A" w:rsidRPr="00802CF3">
        <w:fldChar w:fldCharType="end"/>
      </w:r>
      <w:r w:rsidR="009F62C7" w:rsidRPr="00802CF3">
        <w:t xml:space="preserve"> These lower odds of haemorrhagic complications are also observed in similar </w:t>
      </w:r>
      <w:r w:rsidR="007C5914" w:rsidRPr="00802CF3">
        <w:t xml:space="preserve">observational </w:t>
      </w:r>
      <w:r w:rsidR="009F62C7" w:rsidRPr="00802CF3">
        <w:t>studies with EVT</w:t>
      </w:r>
      <w:r w:rsidR="00CD794B" w:rsidRPr="00802CF3">
        <w:t>.</w:t>
      </w:r>
      <w:r w:rsidR="00F2548A" w:rsidRPr="00802CF3">
        <w:fldChar w:fldCharType="begin">
          <w:fldData xml:space="preserve">PEVuZE5vdGU+PENpdGU+PFllYXI+MjAxNjwvWWVhcj48UmVjTnVtPjQ1MDwvUmVjTnVtPjxEaXNw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</w:fldData>
        </w:fldChar>
      </w:r>
      <w:r w:rsidR="00077E25" w:rsidRPr="00802CF3">
        <w:instrText xml:space="preserve"> ADDIN EN.CITE </w:instrText>
      </w:r>
      <w:r w:rsidR="00077E25" w:rsidRPr="00802CF3">
        <w:fldChar w:fldCharType="begin">
          <w:fldData xml:space="preserve">PEVuZE5vdGU+PENpdGU+PFllYXI+MjAxNjwvWWVhcj48UmVjTnVtPjQ1MDwvUmVjTnVtPjxEaXNw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</w:fldData>
        </w:fldChar>
      </w:r>
      <w:r w:rsidR="00077E25" w:rsidRPr="00802CF3">
        <w:instrText xml:space="preserve"> ADDIN EN.CITE.DATA </w:instrText>
      </w:r>
      <w:r w:rsidR="00077E25" w:rsidRPr="00802CF3">
        <w:fldChar w:fldCharType="end"/>
      </w:r>
      <w:r w:rsidR="00F2548A" w:rsidRPr="00802CF3">
        <w:fldChar w:fldCharType="separate"/>
      </w:r>
      <w:r w:rsidR="00077E25" w:rsidRPr="00802CF3">
        <w:rPr>
          <w:noProof/>
          <w:vertAlign w:val="superscript"/>
        </w:rPr>
        <w:t>70,71</w:t>
      </w:r>
      <w:r w:rsidR="00F2548A" w:rsidRPr="00802CF3">
        <w:fldChar w:fldCharType="end"/>
      </w:r>
      <w:r w:rsidR="009F62C7" w:rsidRPr="00802CF3">
        <w:rPr>
          <w:rStyle w:val="Strong"/>
        </w:rPr>
        <w:t> </w:t>
      </w:r>
      <w:r w:rsidR="009F62C7" w:rsidRPr="00802CF3">
        <w:t xml:space="preserve">Conversely, although there </w:t>
      </w:r>
      <w:r w:rsidR="00FE683A" w:rsidRPr="00802CF3">
        <w:t>wa</w:t>
      </w:r>
      <w:r w:rsidR="009F62C7" w:rsidRPr="00802CF3">
        <w:t xml:space="preserve">s substantial variability between 16 centres in periprocedural administration of heparin during EVT, there </w:t>
      </w:r>
      <w:r w:rsidR="00FE683A" w:rsidRPr="00802CF3">
        <w:t>wa</w:t>
      </w:r>
      <w:r w:rsidR="009F62C7" w:rsidRPr="00802CF3">
        <w:t xml:space="preserve">s no significant difference in functional outcomes, successful </w:t>
      </w:r>
      <w:proofErr w:type="spellStart"/>
      <w:r w:rsidR="009F62C7" w:rsidRPr="00802CF3">
        <w:t>recanalisation</w:t>
      </w:r>
      <w:proofErr w:type="spellEnd"/>
      <w:r w:rsidR="009F62C7" w:rsidRPr="00802CF3">
        <w:t xml:space="preserve">, </w:t>
      </w:r>
      <w:proofErr w:type="spellStart"/>
      <w:r w:rsidR="009F62C7" w:rsidRPr="00802CF3">
        <w:t>sICH</w:t>
      </w:r>
      <w:proofErr w:type="spellEnd"/>
      <w:r w:rsidR="009F62C7" w:rsidRPr="00802CF3">
        <w:t xml:space="preserve"> or mortality. Indeed, centres with more frequent use of heparin had better functional outcomes</w:t>
      </w:r>
      <w:r w:rsidR="000555D5" w:rsidRPr="00802CF3">
        <w:t>.</w:t>
      </w:r>
      <w:r w:rsidR="00F2548A" w:rsidRPr="00802CF3">
        <w:fldChar w:fldCharType="begin"/>
      </w:r>
      <w:r w:rsidR="00077E25" w:rsidRPr="00802CF3">
        <w:instrText xml:space="preserve"> ADDIN EN.CITE &lt;EndNote&gt;&lt;Cite&gt;&lt;Year&gt;2019&lt;/Year&gt;&lt;RecNum&gt;448&lt;/RecNum&gt;&lt;DisplayText&gt;&lt;style face="superscript"&gt;72&lt;/style&gt;&lt;/DisplayText&gt;&lt;record&gt;&lt;rec-number&gt;448&lt;/rec-number&gt;&lt;foreign-keys&gt;&lt;key app="EN" db-id="s25aap0ajwzfpaewadwxtr55spe5drff02zt" timestamp="1643901915"&gt;448&lt;/key&gt;&lt;/foreign-keys&gt;&lt;contributors&gt;&lt;authors&gt;&lt;author&gt;&amp;#xD;            Van De Graaf, Rob A.&amp;#xD;          &lt;/author&gt;&lt;author&gt;&amp;#xD;            Chalos, Vicky&amp;#xD;          &lt;/author&gt;&lt;author&gt;&amp;#xD;            Van Es, Adriaan C.G.M.&amp;#xD;          &lt;/author&gt;&lt;author&gt;&amp;#xD;            Emmer, Bart J.&amp;#xD;          &lt;/author&gt;&lt;author&gt;&amp;#xD;            Lycklama À Nijeholt, Geert J.&amp;#xD;          &lt;/author&gt;&lt;author&gt;&amp;#xD;            Van Der Worp, H. Bart&amp;#xD;          &lt;/author&gt;&lt;author&gt;&amp;#xD;            Schonewille, Wouter J.&amp;#xD;          &lt;/author&gt;&lt;author&gt;&amp;#xD;            Van Der Lugt, Aad&amp;#xD;          &lt;/author&gt;&lt;author&gt;&amp;#xD;            Dippel, Diederik W.J.&amp;#xD;          &lt;/author&gt;&lt;author&gt;&amp;#xD;            Lingsma, Hester F.&amp;#xD;          &lt;/author&gt;&lt;author&gt;&amp;#xD;            Roozenbeek, Bob&amp;#xD;          &lt;/author&gt;&lt;/authors&gt;&lt;/contributors&gt;&lt;titles&gt;&lt;title&gt;Periprocedural Intravenous Heparin during Endovascular Treatment for Ischemic Stroke: Results from the MR CLEAN Registry&lt;/title&gt;&lt;/titles&gt;&lt;volume&gt;50&lt;/volume&gt;&lt;dates&gt;&lt;year&gt;2019&lt;/year&gt;&lt;/dates&gt;&lt;urls&gt;&lt;/urls&gt;&lt;electronic-resource-num&gt;10.1161/STROKEAHA.119.025329&lt;/electronic-resource-num&gt;&lt;/record&gt;&lt;/Cite&gt;&lt;/EndNote&gt;</w:instrText>
      </w:r>
      <w:r w:rsidR="00F2548A" w:rsidRPr="00802CF3">
        <w:fldChar w:fldCharType="separate"/>
      </w:r>
      <w:r w:rsidR="00077E25" w:rsidRPr="00802CF3">
        <w:rPr>
          <w:noProof/>
          <w:vertAlign w:val="superscript"/>
        </w:rPr>
        <w:t>72</w:t>
      </w:r>
      <w:r w:rsidR="00F2548A" w:rsidRPr="00802CF3">
        <w:fldChar w:fldCharType="end"/>
      </w:r>
    </w:p>
    <w:p w14:paraId="6AC67699" w14:textId="77777777" w:rsidR="00E71FEF" w:rsidRPr="00802CF3" w:rsidRDefault="00E71FEF" w:rsidP="00C476D9">
      <w:pPr>
        <w:pStyle w:val="NormalWeb"/>
        <w:spacing w:before="0" w:beforeAutospacing="0" w:after="0" w:afterAutospacing="0" w:line="480" w:lineRule="auto"/>
        <w:jc w:val="both"/>
        <w:rPr>
          <w:rStyle w:val="Strong"/>
          <w:b w:val="0"/>
          <w:bCs w:val="0"/>
        </w:rPr>
      </w:pPr>
    </w:p>
    <w:p w14:paraId="3F3889EC" w14:textId="3CCFCDE2" w:rsidR="008B001A" w:rsidRPr="00802CF3" w:rsidRDefault="00006699" w:rsidP="00C476D9">
      <w:pPr>
        <w:pStyle w:val="NormalWeb"/>
        <w:spacing w:before="0" w:beforeAutospacing="0" w:after="0" w:afterAutospacing="0" w:line="480" w:lineRule="auto"/>
        <w:jc w:val="both"/>
        <w:rPr>
          <w:rStyle w:val="Strong"/>
        </w:rPr>
      </w:pPr>
      <w:r w:rsidRPr="00802CF3">
        <w:rPr>
          <w:rStyle w:val="Strong"/>
          <w:b w:val="0"/>
          <w:bCs w:val="0"/>
        </w:rPr>
        <w:t xml:space="preserve">EVT appears to be safe in anticoagulated patients with anterior ischaemic stroke, but the available evidence </w:t>
      </w:r>
      <w:r w:rsidR="00190D11" w:rsidRPr="00802CF3">
        <w:rPr>
          <w:rStyle w:val="Strong"/>
          <w:b w:val="0"/>
          <w:bCs w:val="0"/>
        </w:rPr>
        <w:t>on IV-alteplase use in anticoagulated patients (last 48 h) with ischaemic stroke w</w:t>
      </w:r>
      <w:r w:rsidR="00D03629" w:rsidRPr="00802CF3">
        <w:rPr>
          <w:rStyle w:val="Strong"/>
          <w:b w:val="0"/>
          <w:bCs w:val="0"/>
        </w:rPr>
        <w:t>as</w:t>
      </w:r>
      <w:r w:rsidR="00190D11" w:rsidRPr="00802CF3">
        <w:rPr>
          <w:rStyle w:val="Strong"/>
          <w:b w:val="0"/>
          <w:bCs w:val="0"/>
        </w:rPr>
        <w:t xml:space="preserve"> </w:t>
      </w:r>
      <w:r w:rsidRPr="00802CF3">
        <w:rPr>
          <w:rStyle w:val="Strong"/>
          <w:b w:val="0"/>
          <w:bCs w:val="0"/>
        </w:rPr>
        <w:t xml:space="preserve">mainly derived from observational studies </w:t>
      </w:r>
      <w:r w:rsidR="00D03629" w:rsidRPr="00802CF3">
        <w:rPr>
          <w:rStyle w:val="Strong"/>
          <w:b w:val="0"/>
          <w:bCs w:val="0"/>
        </w:rPr>
        <w:t xml:space="preserve">and </w:t>
      </w:r>
      <w:r w:rsidRPr="00802CF3">
        <w:rPr>
          <w:rStyle w:val="Strong"/>
          <w:b w:val="0"/>
          <w:bCs w:val="0"/>
        </w:rPr>
        <w:t>remains poor.</w:t>
      </w:r>
      <w:r w:rsidRPr="00802CF3">
        <w:rPr>
          <w:rStyle w:val="Strong"/>
          <w:b w:val="0"/>
          <w:bCs w:val="0"/>
        </w:rPr>
        <w:fldChar w:fldCharType="begin"/>
      </w:r>
      <w:r w:rsidR="00077E25" w:rsidRPr="00802CF3">
        <w:rPr>
          <w:rStyle w:val="Strong"/>
          <w:b w:val="0"/>
          <w:bCs w:val="0"/>
        </w:rPr>
        <w:instrText xml:space="preserve"> ADDIN EN.CITE &lt;EndNote&gt;&lt;Cite&gt;&lt;Author&gt;Berge&lt;/Author&gt;&lt;Year&gt;2021&lt;/Year&gt;&lt;RecNum&gt;626&lt;/RecNum&gt;&lt;DisplayText&gt;&lt;style face="superscript"&gt;13&lt;/style&gt;&lt;/DisplayText&gt;&lt;record&gt;&lt;rec-number&gt;626&lt;/rec-number&gt;&lt;foreign-keys&gt;&lt;key app="EN" db-id="s25aap0ajwzfpaewadwxtr55spe5drff02zt" timestamp="1648219254" guid="11d284d1-0477-4e97-acb2-0f95becaa689"&gt;626&lt;/key&gt;&lt;/foreign-keys&gt;&lt;ref-type name="Journal Article"&gt;17&lt;/ref-type&gt;&lt;contributors&gt;&lt;authors&gt;&lt;author&gt;Berge, Eivind&lt;/author&gt;&lt;author&gt;Whiteley, William&lt;/author&gt;&lt;author&gt;Audebert, Heinrich&lt;/author&gt;&lt;author&gt;De Marchis, GM&lt;/author&gt;&lt;author&gt;Fonseca, Ana Catarina&lt;/author&gt;&lt;author&gt;Padiglioni, Chiara&lt;/author&gt;&lt;author&gt;Pérez de la Ossa, Natalia&lt;/author&gt;&lt;author&gt;Strbian, Daniel&lt;/author&gt;&lt;author&gt;Tsivgoulis, Georgios&lt;/author&gt;&lt;author&gt;Turc, Guillaume&lt;/author&gt;&lt;/authors&gt;&lt;/contributors&gt;&lt;titles&gt;&lt;title&gt;European Stroke Organisation (ESO) guidelines on intravenous thrombolysis for acute ischaemic stroke&lt;/title&gt;&lt;secondary-title&gt;European Stroke Journal&lt;/secondary-title&gt;&lt;/titles&gt;&lt;periodical&gt;&lt;full-title&gt;European Stroke Journal&lt;/full-title&gt;&lt;/periodical&gt;&lt;pages&gt;I-LXII&lt;/pages&gt;&lt;volume&gt;6&lt;/volume&gt;&lt;number&gt;1&lt;/number&gt;&lt;keywords&gt;&lt;keyword&gt;Ischaemic stroke,thrombolysis,fibrinolysis,recommendations,thrombectomy&lt;/keyword&gt;&lt;/keywords&gt;&lt;dates&gt;&lt;year&gt;2021&lt;/year&gt;&lt;/dates&gt;&lt;accession-num&gt;33817340&lt;/accession-num&gt;&lt;urls&gt;&lt;related-urls&gt;&lt;url&gt;https://journals.sagepub.com/doi/abs/10.1177/2396987321989865&lt;/url&gt;&lt;/related-urls&gt;&lt;/urls&gt;&lt;electronic-resource-num&gt;10.1177/2396987321989865&lt;/electronic-resource-num&gt;&lt;/record&gt;&lt;/Cite&gt;&lt;/EndNote&gt;</w:instrText>
      </w:r>
      <w:r w:rsidRPr="00802CF3">
        <w:rPr>
          <w:rStyle w:val="Strong"/>
          <w:b w:val="0"/>
          <w:bCs w:val="0"/>
        </w:rPr>
        <w:fldChar w:fldCharType="separate"/>
      </w:r>
      <w:r w:rsidR="00077E25" w:rsidRPr="00802CF3">
        <w:rPr>
          <w:rStyle w:val="Strong"/>
          <w:b w:val="0"/>
          <w:bCs w:val="0"/>
          <w:noProof/>
          <w:vertAlign w:val="superscript"/>
        </w:rPr>
        <w:t>13</w:t>
      </w:r>
      <w:r w:rsidRPr="00802CF3">
        <w:rPr>
          <w:rStyle w:val="Strong"/>
          <w:b w:val="0"/>
          <w:bCs w:val="0"/>
        </w:rPr>
        <w:fldChar w:fldCharType="end"/>
      </w:r>
      <w:r w:rsidRPr="00802CF3">
        <w:rPr>
          <w:rStyle w:val="Strong"/>
          <w:b w:val="0"/>
          <w:bCs w:val="0"/>
        </w:rPr>
        <w:t xml:space="preserve"> This uncertainty of evidence may limit the benefit associated with IVT and cause further delay if transferred to a non-thrombectomy capable centre.</w:t>
      </w:r>
    </w:p>
    <w:p w14:paraId="5C380FF2" w14:textId="77777777" w:rsidR="008914BF" w:rsidRPr="00802CF3" w:rsidRDefault="008914BF" w:rsidP="00C476D9">
      <w:pPr>
        <w:pStyle w:val="NormalWeb"/>
        <w:spacing w:before="0" w:beforeAutospacing="0" w:after="0" w:afterAutospacing="0" w:line="480" w:lineRule="auto"/>
        <w:jc w:val="both"/>
        <w:rPr>
          <w:rStyle w:val="Strong"/>
        </w:rPr>
      </w:pPr>
    </w:p>
    <w:p w14:paraId="28081C04" w14:textId="77777777" w:rsidR="003A44DE" w:rsidRPr="00802CF3" w:rsidRDefault="003A44DE" w:rsidP="00C476D9">
      <w:pPr>
        <w:pStyle w:val="NormalWeb"/>
        <w:spacing w:before="0" w:beforeAutospacing="0" w:after="0" w:afterAutospacing="0" w:line="480" w:lineRule="auto"/>
        <w:jc w:val="both"/>
        <w:rPr>
          <w:rStyle w:val="Strong"/>
        </w:rPr>
      </w:pPr>
    </w:p>
    <w:p w14:paraId="770FF0CE" w14:textId="18464104" w:rsidR="009F62C7" w:rsidRPr="00802CF3" w:rsidRDefault="00CB529C" w:rsidP="00C476D9">
      <w:pPr>
        <w:pStyle w:val="NormalWeb"/>
        <w:spacing w:before="0" w:beforeAutospacing="0" w:after="0" w:afterAutospacing="0" w:line="480" w:lineRule="auto"/>
        <w:jc w:val="both"/>
        <w:rPr>
          <w:rStyle w:val="Strong"/>
        </w:rPr>
      </w:pPr>
      <w:r w:rsidRPr="00802CF3">
        <w:rPr>
          <w:rStyle w:val="Strong"/>
        </w:rPr>
        <w:t xml:space="preserve">6. </w:t>
      </w:r>
      <w:r w:rsidR="009F62C7" w:rsidRPr="00802CF3">
        <w:rPr>
          <w:rStyle w:val="Strong"/>
        </w:rPr>
        <w:t>Pre</w:t>
      </w:r>
      <w:r w:rsidR="00916092" w:rsidRPr="00802CF3">
        <w:rPr>
          <w:rStyle w:val="Strong"/>
        </w:rPr>
        <w:t>-</w:t>
      </w:r>
      <w:r w:rsidR="009F62C7" w:rsidRPr="00802CF3">
        <w:rPr>
          <w:rStyle w:val="Strong"/>
        </w:rPr>
        <w:t>hospital Care </w:t>
      </w:r>
    </w:p>
    <w:p w14:paraId="440B877E" w14:textId="77777777" w:rsidR="003A44DE" w:rsidRPr="00802CF3" w:rsidRDefault="003A44DE" w:rsidP="003A44DE">
      <w:pPr>
        <w:rPr>
          <w:rFonts w:ascii="Times New Roman" w:hAnsi="Times New Roman" w:cs="Times New Roman"/>
        </w:rPr>
      </w:pPr>
    </w:p>
    <w:p w14:paraId="39961961" w14:textId="0F3A4B9A" w:rsidR="00173613" w:rsidRPr="00802CF3" w:rsidRDefault="009F62C7" w:rsidP="00C476D9">
      <w:pPr>
        <w:pStyle w:val="NormalWeb"/>
        <w:spacing w:before="0" w:beforeAutospacing="0" w:after="0" w:afterAutospacing="0" w:line="480" w:lineRule="auto"/>
        <w:jc w:val="both"/>
      </w:pPr>
      <w:r w:rsidRPr="00802CF3">
        <w:t>The role of the paramedic in pre</w:t>
      </w:r>
      <w:r w:rsidR="00916092" w:rsidRPr="00802CF3">
        <w:t>-</w:t>
      </w:r>
      <w:r w:rsidRPr="00802CF3">
        <w:t xml:space="preserve">hospital stroke care is vitally important for early identification, management, pre-notification and transfer for fast decision-making. </w:t>
      </w:r>
      <w:r w:rsidR="00916092" w:rsidRPr="00802CF3">
        <w:t>I</w:t>
      </w:r>
      <w:r w:rsidRPr="00802CF3">
        <w:t xml:space="preserve">mprovement in </w:t>
      </w:r>
      <w:r w:rsidR="00916092" w:rsidRPr="00802CF3">
        <w:t>paramedic care</w:t>
      </w:r>
      <w:r w:rsidRPr="00802CF3">
        <w:t xml:space="preserve"> w</w:t>
      </w:r>
      <w:r w:rsidR="00916092" w:rsidRPr="00802CF3">
        <w:t>ould</w:t>
      </w:r>
      <w:r w:rsidRPr="00802CF3">
        <w:t xml:space="preserve"> allow not only the early administration of IVT in the prehospital setting, but also pre-notification and activation of EVT protocol in a comprehensive stroke centre. However, two principles limit the development of a protocol for paramedic triage for a comprehensive stroke centre. The </w:t>
      </w:r>
      <w:r w:rsidR="001C3708" w:rsidRPr="00802CF3">
        <w:t xml:space="preserve">first </w:t>
      </w:r>
      <w:r w:rsidR="005E65B8" w:rsidRPr="00802CF3">
        <w:t xml:space="preserve">principle </w:t>
      </w:r>
      <w:r w:rsidR="001C3708" w:rsidRPr="00802CF3">
        <w:t>is t</w:t>
      </w:r>
      <w:r w:rsidR="00376C2E" w:rsidRPr="00802CF3">
        <w:t xml:space="preserve">he reduction in </w:t>
      </w:r>
      <w:r w:rsidRPr="00802CF3">
        <w:t xml:space="preserve">stroke cases </w:t>
      </w:r>
      <w:r w:rsidR="001C3708" w:rsidRPr="00802CF3">
        <w:t xml:space="preserve">sent </w:t>
      </w:r>
      <w:r w:rsidR="005E65B8" w:rsidRPr="00802CF3">
        <w:t xml:space="preserve">to the </w:t>
      </w:r>
      <w:r w:rsidRPr="00802CF3">
        <w:t>primary stroke</w:t>
      </w:r>
      <w:r w:rsidR="005E65B8" w:rsidRPr="00802CF3">
        <w:t xml:space="preserve"> centres (PSC)</w:t>
      </w:r>
      <w:r w:rsidRPr="00802CF3">
        <w:t>, while the other is t</w:t>
      </w:r>
      <w:r w:rsidR="00173613" w:rsidRPr="00802CF3">
        <w:t>o minimise t</w:t>
      </w:r>
      <w:r w:rsidRPr="00802CF3">
        <w:t xml:space="preserve">he overburden </w:t>
      </w:r>
      <w:r w:rsidR="005E65B8" w:rsidRPr="00802CF3">
        <w:t xml:space="preserve">with false-positive cases to </w:t>
      </w:r>
      <w:r w:rsidRPr="00802CF3">
        <w:t>the comprehensive stroke centre</w:t>
      </w:r>
      <w:r w:rsidR="001C3708" w:rsidRPr="00802CF3">
        <w:t>s</w:t>
      </w:r>
      <w:r w:rsidR="000555D5" w:rsidRPr="00802CF3">
        <w:t>.</w:t>
      </w:r>
      <w:r w:rsidR="00F2548A" w:rsidRPr="00802CF3">
        <w:fldChar w:fldCharType="begin"/>
      </w:r>
      <w:r w:rsidR="00077E25" w:rsidRPr="00802CF3">
        <w:instrText xml:space="preserve"> ADDIN EN.CITE &lt;EndNote&gt;&lt;Cite&gt;&lt;Year&gt;2019&lt;/Year&gt;&lt;RecNum&gt;447&lt;/RecNum&gt;&lt;DisplayText&gt;&lt;style face="superscript"&gt;73&lt;/style&gt;&lt;/DisplayText&gt;&lt;record&gt;&lt;rec-number&gt;447&lt;/rec-number&gt;&lt;foreign-keys&gt;&lt;key app="EN" db-id="s25aap0ajwzfpaewadwxtr55spe5drff02zt" timestamp="1643901915"&gt;447&lt;/key&gt;&lt;/foreign-keys&gt;&lt;contributors&gt;&lt;authors&gt;&lt;author&gt;&amp;#xD;            Allen, Michael&amp;#xD;          &lt;/author&gt;&lt;author&gt;&amp;#xD;            Pearn, Kerry&amp;#xD;          &lt;/author&gt;&lt;author&gt;&amp;#xD;            James, Martin&amp;#xD;          &lt;/author&gt;&lt;author&gt;&amp;#xD;            Ford, Gary A.&amp;#xD;          &lt;/author&gt;&lt;author&gt;&amp;#xD;            White, Phil&amp;#xD;          &lt;/author&gt;&lt;author&gt;&amp;#xD;            Rudd, Anthony G.&amp;#xD;          &lt;/author&gt;&lt;author&gt;&amp;#xD;            McMeekin, Peter&amp;#xD;          &lt;/author&gt;&lt;author&gt;&amp;#xD;            Stein, Ken&amp;#xD;          &lt;/author&gt;&lt;/authors&gt;&lt;/contributors&gt;&lt;titles&gt;&lt;title&gt;Maximising access to thrombectomy services for stroke in England: A modelling study&lt;/title&gt;&lt;/titles&gt;&lt;volume&gt;4&lt;/volume&gt;&lt;dates&gt;&lt;year&gt;2019&lt;/year&gt;&lt;/dates&gt;&lt;urls&gt;&lt;/urls&gt;&lt;electronic-resource-num&gt;10.1177/2396987318785421&lt;/electronic-resource-num&gt;&lt;/record&gt;&lt;/Cite&gt;&lt;/EndNote&gt;</w:instrText>
      </w:r>
      <w:r w:rsidR="00F2548A" w:rsidRPr="00802CF3">
        <w:fldChar w:fldCharType="separate"/>
      </w:r>
      <w:r w:rsidR="00077E25" w:rsidRPr="00802CF3">
        <w:rPr>
          <w:noProof/>
          <w:vertAlign w:val="superscript"/>
        </w:rPr>
        <w:t>73</w:t>
      </w:r>
      <w:r w:rsidR="00F2548A" w:rsidRPr="00802CF3">
        <w:fldChar w:fldCharType="end"/>
      </w:r>
      <w:r w:rsidRPr="00802CF3">
        <w:t xml:space="preserve"> </w:t>
      </w:r>
    </w:p>
    <w:p w14:paraId="36ADF479" w14:textId="77777777" w:rsidR="00E71FEF" w:rsidRPr="00802CF3" w:rsidRDefault="00E71FEF" w:rsidP="003F2896">
      <w:pPr>
        <w:pStyle w:val="NormalWeb"/>
        <w:spacing w:before="0" w:beforeAutospacing="0" w:after="0" w:afterAutospacing="0" w:line="480" w:lineRule="auto"/>
        <w:jc w:val="both"/>
      </w:pPr>
    </w:p>
    <w:p w14:paraId="322EB282" w14:textId="051927C9" w:rsidR="00105F4D" w:rsidRPr="00802CF3" w:rsidRDefault="009F62C7" w:rsidP="003F2896">
      <w:pPr>
        <w:pStyle w:val="NormalWeb"/>
        <w:spacing w:before="0" w:beforeAutospacing="0" w:after="0" w:afterAutospacing="0" w:line="480" w:lineRule="auto"/>
        <w:jc w:val="both"/>
      </w:pPr>
      <w:r w:rsidRPr="00802CF3">
        <w:t xml:space="preserve">The Rapid Arterial Occlusion Evaluation Trial (RACECAT) evaluated the outcomes of direct transfer to </w:t>
      </w:r>
      <w:r w:rsidR="00FE683A" w:rsidRPr="00802CF3">
        <w:t xml:space="preserve">an </w:t>
      </w:r>
      <w:r w:rsidRPr="00802CF3">
        <w:t xml:space="preserve">EVT centre </w:t>
      </w:r>
      <w:r w:rsidR="00FE683A" w:rsidRPr="00802CF3">
        <w:t>compared to</w:t>
      </w:r>
      <w:r w:rsidRPr="00802CF3">
        <w:t xml:space="preserve"> </w:t>
      </w:r>
      <w:r w:rsidR="000C4784" w:rsidRPr="00802CF3">
        <w:t xml:space="preserve">a </w:t>
      </w:r>
      <w:r w:rsidRPr="00802CF3">
        <w:t xml:space="preserve">primary stroke centre for thrombolysis </w:t>
      </w:r>
      <w:r w:rsidR="00FE683A" w:rsidRPr="00802CF3">
        <w:t xml:space="preserve">followed by </w:t>
      </w:r>
      <w:r w:rsidRPr="00802CF3">
        <w:t xml:space="preserve">transfer to </w:t>
      </w:r>
      <w:r w:rsidR="00FE683A" w:rsidRPr="00802CF3">
        <w:t xml:space="preserve">an </w:t>
      </w:r>
      <w:r w:rsidRPr="00802CF3">
        <w:t>EVT centre</w:t>
      </w:r>
      <w:r w:rsidR="00FE683A" w:rsidRPr="00802CF3">
        <w:t xml:space="preserve">. There was no </w:t>
      </w:r>
      <w:r w:rsidRPr="00802CF3">
        <w:t>significant difference in functional or mortality outcomes</w:t>
      </w:r>
      <w:r w:rsidR="00FE683A" w:rsidRPr="00802CF3">
        <w:t xml:space="preserve"> for patients</w:t>
      </w:r>
      <w:r w:rsidRPr="00802CF3">
        <w:t>, but</w:t>
      </w:r>
      <w:r w:rsidR="008F1274" w:rsidRPr="00802CF3">
        <w:t xml:space="preserve"> the median </w:t>
      </w:r>
      <w:r w:rsidR="00E22E06" w:rsidRPr="00802CF3">
        <w:t>difference</w:t>
      </w:r>
      <w:r w:rsidR="008F1274" w:rsidRPr="00802CF3">
        <w:t xml:space="preserve"> in </w:t>
      </w:r>
      <w:r w:rsidRPr="00802CF3">
        <w:t>door-in-door</w:t>
      </w:r>
      <w:r w:rsidR="000C4784" w:rsidRPr="00802CF3">
        <w:t>-</w:t>
      </w:r>
      <w:r w:rsidRPr="00802CF3">
        <w:t>out times</w:t>
      </w:r>
      <w:r w:rsidR="00C92D58" w:rsidRPr="00802CF3">
        <w:t xml:space="preserve"> </w:t>
      </w:r>
      <w:r w:rsidRPr="00802CF3">
        <w:t>(defined as the duration of time from hospital arrival</w:t>
      </w:r>
      <w:r w:rsidR="008F1274" w:rsidRPr="00802CF3">
        <w:t xml:space="preserve"> for IVT</w:t>
      </w:r>
      <w:r w:rsidRPr="00802CF3">
        <w:t xml:space="preserve"> to discharge)</w:t>
      </w:r>
      <w:r w:rsidR="00C92D58" w:rsidRPr="00802CF3">
        <w:t xml:space="preserve"> </w:t>
      </w:r>
      <w:r w:rsidRPr="00802CF3">
        <w:t xml:space="preserve">were </w:t>
      </w:r>
      <w:r w:rsidR="008F1274" w:rsidRPr="00802CF3">
        <w:t xml:space="preserve">relatively </w:t>
      </w:r>
      <w:r w:rsidRPr="00802CF3">
        <w:t>quick</w:t>
      </w:r>
      <w:r w:rsidR="008F1274" w:rsidRPr="00802CF3">
        <w:t xml:space="preserve"> of 56 minutes</w:t>
      </w:r>
      <w:r w:rsidR="000555D5" w:rsidRPr="00802CF3">
        <w:t>.</w:t>
      </w:r>
      <w:r w:rsidR="00F2548A" w:rsidRPr="00802CF3">
        <w:fldChar w:fldCharType="begin"/>
      </w:r>
      <w:r w:rsidR="00077E25" w:rsidRPr="00802CF3">
        <w:instrText xml:space="preserve"> ADDIN EN.CITE &lt;EndNote&gt;&lt;Cite&gt;&lt;Year&gt;2021&lt;/Year&gt;&lt;RecNum&gt;446&lt;/RecNum&gt;&lt;DisplayText&gt;&lt;style face="superscript"&gt;74&lt;/style&gt;&lt;/DisplayText&gt;&lt;record&gt;&lt;rec-number&gt;446&lt;/rec-number&gt;&lt;foreign-keys&gt;&lt;key app="EN" db-id="s25aap0ajwzfpaewadwxtr55spe5drff02zt" timestamp="1643901915"&gt;446&lt;/key&gt;&lt;/foreign-keys&gt;&lt;contributors&gt;&lt;authors&gt;&lt;author&gt;&amp;#xD;            Desai, Shashvat M.&amp;#xD;          &lt;/author&gt;&lt;author&gt;&amp;#xD;            Leslie-Mazwi, Thabele M.&amp;#xD;          &lt;/author&gt;&lt;author&gt;&amp;#xD;            Hirsch, Joshua A.&amp;#xD;          &lt;/author&gt;&lt;author&gt;&amp;#xD;            Jadhav, Ashutosh P.&amp;#xD;          &lt;/author&gt;&lt;/authors&gt;&lt;/contributors&gt;&lt;titles&gt;&lt;title&gt;Optimal transfer paradigm for emergent large vessel occlusion strokes: Recognition to recanalization in the RACECAT trial&lt;/title&gt;&lt;/titles&gt;&lt;volume&gt;13&lt;/volume&gt;&lt;dates&gt;&lt;year&gt;2021&lt;/year&gt;&lt;/dates&gt;&lt;urls&gt;&lt;/urls&gt;&lt;electronic-resource-num&gt;10.1136/neurintsurg-2020-017227&lt;/electronic-resource-num&gt;&lt;/record&gt;&lt;/Cite&gt;&lt;/EndNote&gt;</w:instrText>
      </w:r>
      <w:r w:rsidR="00F2548A" w:rsidRPr="00802CF3">
        <w:fldChar w:fldCharType="separate"/>
      </w:r>
      <w:r w:rsidR="00077E25" w:rsidRPr="00802CF3">
        <w:rPr>
          <w:noProof/>
          <w:vertAlign w:val="superscript"/>
        </w:rPr>
        <w:t>74</w:t>
      </w:r>
      <w:r w:rsidR="00F2548A" w:rsidRPr="00802CF3">
        <w:fldChar w:fldCharType="end"/>
      </w:r>
    </w:p>
    <w:p w14:paraId="745EDE30" w14:textId="77777777" w:rsidR="00E71FEF" w:rsidRPr="00802CF3" w:rsidRDefault="00E71FEF" w:rsidP="00C476D9">
      <w:pPr>
        <w:pStyle w:val="NormalWeb"/>
        <w:spacing w:before="0" w:beforeAutospacing="0" w:after="0" w:afterAutospacing="0" w:line="480" w:lineRule="auto"/>
        <w:jc w:val="both"/>
      </w:pPr>
    </w:p>
    <w:p w14:paraId="52E16D8D" w14:textId="02102C95" w:rsidR="003F2896" w:rsidRPr="00802CF3" w:rsidRDefault="00FE683A" w:rsidP="00C476D9">
      <w:pPr>
        <w:pStyle w:val="NormalWeb"/>
        <w:spacing w:before="0" w:beforeAutospacing="0" w:after="0" w:afterAutospacing="0" w:line="480" w:lineRule="auto"/>
        <w:jc w:val="both"/>
      </w:pPr>
      <w:r w:rsidRPr="00802CF3">
        <w:t>A</w:t>
      </w:r>
      <w:r w:rsidR="009F62C7" w:rsidRPr="00802CF3">
        <w:t xml:space="preserve"> local protocol or network incorporating paramedics within the stroke care pathway </w:t>
      </w:r>
      <w:r w:rsidRPr="00802CF3">
        <w:t>may be useful</w:t>
      </w:r>
      <w:r w:rsidR="009F62C7" w:rsidRPr="00802CF3">
        <w:t xml:space="preserve">, given the </w:t>
      </w:r>
      <w:r w:rsidR="008C6558" w:rsidRPr="00802CF3">
        <w:t>inconsistent</w:t>
      </w:r>
      <w:r w:rsidR="009F62C7" w:rsidRPr="00802CF3">
        <w:t xml:space="preserve"> evidence of sensitivity and specificity in clinical diagnostic scales of </w:t>
      </w:r>
      <w:r w:rsidR="00227C2B" w:rsidRPr="00802CF3">
        <w:t>ischaemic stroke</w:t>
      </w:r>
      <w:r w:rsidR="009F62C7" w:rsidRPr="00802CF3">
        <w:t xml:space="preserve"> in pre</w:t>
      </w:r>
      <w:r w:rsidR="000C4784" w:rsidRPr="00802CF3">
        <w:t>-</w:t>
      </w:r>
      <w:r w:rsidR="009F62C7" w:rsidRPr="00802CF3">
        <w:t>hospital settings</w:t>
      </w:r>
      <w:r w:rsidR="000555D5" w:rsidRPr="00802CF3">
        <w:t>.</w:t>
      </w:r>
      <w:r w:rsidR="00F2548A" w:rsidRPr="00802CF3">
        <w:fldChar w:fldCharType="begin"/>
      </w:r>
      <w:r w:rsidR="00077E25" w:rsidRPr="00802CF3">
        <w:instrText xml:space="preserve"> ADDIN EN.CITE &lt;EndNote&gt;&lt;Cite&gt;&lt;Year&gt;2016&lt;/Year&gt;&lt;RecNum&gt;445&lt;/RecNum&gt;&lt;DisplayText&gt;&lt;style face="superscript"&gt;75&lt;/style&gt;&lt;/DisplayText&gt;&lt;record&gt;&lt;rec-number&gt;445&lt;/rec-number&gt;&lt;foreign-keys&gt;&lt;key app="EN" db-id="s25aap0ajwzfpaewadwxtr55spe5drff02zt" timestamp="1643901915"&gt;445&lt;/key&gt;&lt;/foreign-keys&gt;&lt;contributors&gt;&lt;authors&gt;&lt;author&gt;&amp;#xD;            Turc, Guillaume&amp;#xD;          &lt;/author&gt;&lt;author&gt;&amp;#xD;            Maïer, Benjamin&amp;#xD;          &lt;/author&gt;&lt;author&gt;&amp;#xD;            Naggara, Olivier&amp;#xD;          &lt;/author&gt;&lt;author&gt;&amp;#xD;            Seners, Pierre&amp;#xD;          &lt;/author&gt;&lt;author&gt;&amp;#xD;            Isabel, Clothilde&amp;#xD;          &lt;/author&gt;&lt;author&gt;&amp;#xD;            Tisserand, Marie&amp;#xD;          &lt;/author&gt;&lt;author&gt;&amp;#xD;            Raynouard, Igor&amp;#xD;          &lt;/author&gt;&lt;author&gt;&amp;#xD;            Edjlali, Myriam&amp;#xD;          &lt;/author&gt;&lt;author&gt;&amp;#xD;            Calvet, David&amp;#xD;          &lt;/author&gt;&lt;author&gt;&amp;#xD;            Baron, Jean Claude&amp;#xD;          &lt;/author&gt;&lt;author&gt;&amp;#xD;            Mas, Jean Louis&amp;#xD;          &lt;/author&gt;&lt;author&gt;&amp;#xD;            Oppenheim, Catherine&amp;#xD;          &lt;/author&gt;&lt;/authors&gt;&lt;/contributors&gt;&lt;titles&gt;&lt;title&gt;Clinical Scales Do Not Reliably Identify Acute Ischemic Stroke Patients with Large-Artery Occlusion&lt;/title&gt;&lt;/titles&gt;&lt;volume&gt;47&lt;/volume&gt;&lt;dates&gt;&lt;year&gt;2016&lt;/year&gt;&lt;/dates&gt;&lt;urls&gt;&lt;/urls&gt;&lt;electronic-resource-num&gt;10.1161/STROKEAHA.116.013144&lt;/electronic-resource-num&gt;&lt;/record&gt;&lt;/Cite&gt;&lt;/EndNote&gt;</w:instrText>
      </w:r>
      <w:r w:rsidR="00F2548A" w:rsidRPr="00802CF3">
        <w:fldChar w:fldCharType="separate"/>
      </w:r>
      <w:r w:rsidR="00077E25" w:rsidRPr="00802CF3">
        <w:rPr>
          <w:noProof/>
          <w:vertAlign w:val="superscript"/>
        </w:rPr>
        <w:t>75</w:t>
      </w:r>
      <w:r w:rsidR="00F2548A" w:rsidRPr="00802CF3">
        <w:fldChar w:fldCharType="end"/>
      </w:r>
      <w:r w:rsidR="00105F4D" w:rsidRPr="00802CF3">
        <w:t xml:space="preserve"> </w:t>
      </w:r>
      <w:bookmarkStart w:id="26" w:name="_Hlk99638089"/>
      <w:r w:rsidR="009F62C7" w:rsidRPr="00802CF3">
        <w:t xml:space="preserve">Future development of video triage or ambulance clinical prediction could facilitate EMS assessment and management </w:t>
      </w:r>
      <w:bookmarkStart w:id="27" w:name="_Hlk99638036"/>
      <w:r w:rsidR="00B75709" w:rsidRPr="00802CF3">
        <w:t>using Mobile Stroke units (MSU</w:t>
      </w:r>
      <w:r w:rsidR="008914BF" w:rsidRPr="00802CF3">
        <w:t>).</w:t>
      </w:r>
      <w:r w:rsidR="00B75709" w:rsidRPr="00802CF3">
        <w:t xml:space="preserve"> The evidence of clinical outcomes for IVT using MSU compared with standard of care management varied. A meta-analysis </w:t>
      </w:r>
      <w:r w:rsidR="008914BF" w:rsidRPr="00802CF3">
        <w:t>of</w:t>
      </w:r>
      <w:r w:rsidR="00B75709" w:rsidRPr="00802CF3">
        <w:t xml:space="preserve"> randomised and  non-randomise</w:t>
      </w:r>
      <w:r w:rsidR="008914BF" w:rsidRPr="00802CF3">
        <w:t xml:space="preserve">d studies </w:t>
      </w:r>
      <w:r w:rsidR="00B75709" w:rsidRPr="00802CF3">
        <w:t>found insufficient evidence with no association between 7- or 90-days mortality and MSU in suspected stroke patients (OR</w:t>
      </w:r>
      <w:r w:rsidR="00F120EE" w:rsidRPr="00802CF3">
        <w:t>:</w:t>
      </w:r>
      <w:r w:rsidR="00B75709" w:rsidRPr="00802CF3">
        <w:t xml:space="preserve"> 1.12</w:t>
      </w:r>
      <w:r w:rsidR="00F120EE" w:rsidRPr="00802CF3">
        <w:t xml:space="preserve">, </w:t>
      </w:r>
      <w:r w:rsidR="00B75709" w:rsidRPr="00802CF3">
        <w:t>95% CI</w:t>
      </w:r>
      <w:r w:rsidR="00F120EE" w:rsidRPr="00802CF3">
        <w:t>:</w:t>
      </w:r>
      <w:r w:rsidR="00B75709" w:rsidRPr="00802CF3">
        <w:t xml:space="preserve"> 0.79 – 1.57])</w:t>
      </w:r>
      <w:r w:rsidR="003C1CAF" w:rsidRPr="00802CF3">
        <w:t>.</w:t>
      </w:r>
      <w:r w:rsidR="00FF2B20" w:rsidRPr="00802CF3">
        <w:fldChar w:fldCharType="begin"/>
      </w:r>
      <w:r w:rsidR="00077E25" w:rsidRPr="00802CF3">
        <w:instrText xml:space="preserve"> ADDIN EN.CITE &lt;EndNote&gt;&lt;Cite&gt;&lt;Author&gt;Walter&lt;/Author&gt;&lt;Year&gt;2022&lt;/Year&gt;&lt;RecNum&gt;640&lt;/RecNum&gt;&lt;DisplayText&gt;&lt;style face="superscript"&gt;76&lt;/style&gt;&lt;/DisplayText&gt;&lt;record&gt;&lt;rec-number&gt;640&lt;/rec-number&gt;&lt;foreign-keys&gt;&lt;key app="EN" db-id="s25aap0ajwzfpaewadwxtr55spe5drff02zt" timestamp="1648771768" guid="c890d85a-f5f6-4fa0-b193-d7c886803f83"&gt;640&lt;/key&gt;&lt;/foreign-keys&gt;&lt;ref-type name="Journal Article"&gt;17&lt;/ref-type&gt;&lt;contributors&gt;&lt;authors&gt;&lt;author&gt;Walter, Silke&lt;/author&gt;&lt;author&gt;Audebert, Heinrich J&lt;/author&gt;&lt;author&gt;Katsanos, Aristeidis H&lt;/author&gt;&lt;author&gt;Larsen, Karianne&lt;/author&gt;&lt;author&gt;Sacco, Simona&lt;/author&gt;&lt;author&gt;Steiner, Thorsten&lt;/author&gt;&lt;author&gt;Turc, Guillaume&lt;/author&gt;&lt;author&gt;Tsivgoulis, Georgios&lt;/author&gt;&lt;/authors&gt;&lt;/contributors&gt;&lt;titles&gt;&lt;title&gt;European Stroke Organisation (ESO) guidelines on mobile stroke units for prehospital stroke management&lt;/title&gt;&lt;secondary-title&gt;European Stroke Journal&lt;/secondary-title&gt;&lt;/titles&gt;&lt;periodical&gt;&lt;full-title&gt;European Stroke Journal&lt;/full-title&gt;&lt;/periodical&gt;&lt;pages&gt;XXVII-LIX&lt;/pages&gt;&lt;volume&gt;7&lt;/volume&gt;&lt;number&gt;1&lt;/number&gt;&lt;keywords&gt;&lt;keyword&gt;stroke,Mobile Stroke Unit,prehospital,thrombolysis,large vessel occlusion&lt;/keyword&gt;&lt;/keywords&gt;&lt;dates&gt;&lt;year&gt;2022&lt;/year&gt;&lt;/dates&gt;&lt;urls&gt;&lt;related-urls&gt;&lt;url&gt;https://journals.sagepub.com/doi/abs/10.1177/23969873221079413&lt;/url&gt;&lt;/related-urls&gt;&lt;/urls&gt;&lt;electronic-resource-num&gt;10.1177/23969873221079413&lt;/electronic-resource-num&gt;&lt;/record&gt;&lt;/Cite&gt;&lt;/EndNote&gt;</w:instrText>
      </w:r>
      <w:r w:rsidR="00FF2B20" w:rsidRPr="00802CF3">
        <w:fldChar w:fldCharType="separate"/>
      </w:r>
      <w:r w:rsidR="00077E25" w:rsidRPr="00802CF3">
        <w:rPr>
          <w:noProof/>
          <w:vertAlign w:val="superscript"/>
        </w:rPr>
        <w:t>76</w:t>
      </w:r>
      <w:r w:rsidR="00FF2B20" w:rsidRPr="00802CF3">
        <w:fldChar w:fldCharType="end"/>
      </w:r>
      <w:r w:rsidR="00B75709" w:rsidRPr="00802CF3">
        <w:t xml:space="preserve"> Moreover, 12 studies (3 randomised and 9 non-randomised) found moderate evidence with improve in functional outcomes with MSU compared with standard of care and higher rate of IVT </w:t>
      </w:r>
      <w:r w:rsidR="00D03629" w:rsidRPr="00802CF3">
        <w:t xml:space="preserve">administration </w:t>
      </w:r>
      <w:r w:rsidR="00B75709" w:rsidRPr="00802CF3">
        <w:t>within 60 minutes  (OR, 8.24 [95% CI, 3.33 – 20.44])</w:t>
      </w:r>
      <w:r w:rsidR="003C1CAF" w:rsidRPr="00802CF3">
        <w:t>.</w:t>
      </w:r>
      <w:r w:rsidR="00FF2B20" w:rsidRPr="00802CF3">
        <w:fldChar w:fldCharType="begin"/>
      </w:r>
      <w:r w:rsidR="00077E25" w:rsidRPr="00802CF3">
        <w:instrText xml:space="preserve"> ADDIN EN.CITE &lt;EndNote&gt;&lt;Cite&gt;&lt;Author&gt;Walter&lt;/Author&gt;&lt;Year&gt;2022&lt;/Year&gt;&lt;RecNum&gt;640&lt;/RecNum&gt;&lt;DisplayText&gt;&lt;style face="superscript"&gt;76&lt;/style&gt;&lt;/DisplayText&gt;&lt;record&gt;&lt;rec-number&gt;640&lt;/rec-number&gt;&lt;foreign-keys&gt;&lt;key app="EN" db-id="s25aap0ajwzfpaewadwxtr55spe5drff02zt" timestamp="1648771768" guid="c890d85a-f5f6-4fa0-b193-d7c886803f83"&gt;640&lt;/key&gt;&lt;/foreign-keys&gt;&lt;ref-type name="Journal Article"&gt;17&lt;/ref-type&gt;&lt;contributors&gt;&lt;authors&gt;&lt;author&gt;Walter, Silke&lt;/author&gt;&lt;author&gt;Audebert, Heinrich J&lt;/author&gt;&lt;author&gt;Katsanos, Aristeidis H&lt;/author&gt;&lt;author&gt;Larsen, Karianne&lt;/author&gt;&lt;author&gt;Sacco, Simona&lt;/author&gt;&lt;author&gt;Steiner, Thorsten&lt;/author&gt;&lt;author&gt;Turc, Guillaume&lt;/author&gt;&lt;author&gt;Tsivgoulis, Georgios&lt;/author&gt;&lt;/authors&gt;&lt;/contributors&gt;&lt;titles&gt;&lt;title&gt;European Stroke Organisation (ESO) guidelines on mobile stroke units for prehospital stroke management&lt;/title&gt;&lt;secondary-title&gt;European Stroke Journal&lt;/secondary-title&gt;&lt;/titles&gt;&lt;periodical&gt;&lt;full-title&gt;European Stroke Journal&lt;/full-title&gt;&lt;/periodical&gt;&lt;pages&gt;XXVII-LIX&lt;/pages&gt;&lt;volume&gt;7&lt;/volume&gt;&lt;number&gt;1&lt;/number&gt;&lt;keywords&gt;&lt;keyword&gt;stroke,Mobile Stroke Unit,prehospital,thrombolysis,large vessel occlusion&lt;/keyword&gt;&lt;/keywords&gt;&lt;dates&gt;&lt;year&gt;2022&lt;/year&gt;&lt;/dates&gt;&lt;urls&gt;&lt;related-urls&gt;&lt;url&gt;https://journals.sagepub.com/doi/abs/10.1177/23969873221079413&lt;/url&gt;&lt;/related-urls&gt;&lt;/urls&gt;&lt;electronic-resource-num&gt;10.1177/23969873221079413&lt;/electronic-resource-num&gt;&lt;/record&gt;&lt;/Cite&gt;&lt;/EndNote&gt;</w:instrText>
      </w:r>
      <w:r w:rsidR="00FF2B20" w:rsidRPr="00802CF3">
        <w:fldChar w:fldCharType="separate"/>
      </w:r>
      <w:r w:rsidR="00077E25" w:rsidRPr="00802CF3">
        <w:rPr>
          <w:noProof/>
          <w:vertAlign w:val="superscript"/>
        </w:rPr>
        <w:t>76</w:t>
      </w:r>
      <w:r w:rsidR="00FF2B20" w:rsidRPr="00802CF3">
        <w:fldChar w:fldCharType="end"/>
      </w:r>
      <w:r w:rsidR="00B75709" w:rsidRPr="00802CF3">
        <w:t xml:space="preserve"> </w:t>
      </w:r>
      <w:r w:rsidR="008914BF" w:rsidRPr="00802CF3">
        <w:t>T</w:t>
      </w:r>
      <w:r w:rsidR="00B75709" w:rsidRPr="00802CF3">
        <w:t>here is not enough evidence for the benefit of MSU in EVT</w:t>
      </w:r>
      <w:r w:rsidR="003C1CAF" w:rsidRPr="00802CF3">
        <w:t>.</w:t>
      </w:r>
      <w:r w:rsidR="00FF2B20" w:rsidRPr="00802CF3">
        <w:fldChar w:fldCharType="begin"/>
      </w:r>
      <w:r w:rsidR="00077E25" w:rsidRPr="00802CF3">
        <w:instrText xml:space="preserve"> ADDIN EN.CITE &lt;EndNote&gt;&lt;Cite&gt;&lt;Author&gt;Walter&lt;/Author&gt;&lt;Year&gt;2022&lt;/Year&gt;&lt;RecNum&gt;640&lt;/RecNum&gt;&lt;DisplayText&gt;&lt;style face="superscript"&gt;76&lt;/style&gt;&lt;/DisplayText&gt;&lt;record&gt;&lt;rec-number&gt;640&lt;/rec-number&gt;&lt;foreign-keys&gt;&lt;key app="EN" db-id="s25aap0ajwzfpaewadwxtr55spe5drff02zt" timestamp="1648771768" guid="c890d85a-f5f6-4fa0-b193-d7c886803f83"&gt;640&lt;/key&gt;&lt;/foreign-keys&gt;&lt;ref-type name="Journal Article"&gt;17&lt;/ref-type&gt;&lt;contributors&gt;&lt;authors&gt;&lt;author&gt;Walter, Silke&lt;/author&gt;&lt;author&gt;Audebert, Heinrich J&lt;/author&gt;&lt;author&gt;Katsanos, Aristeidis H&lt;/author&gt;&lt;author&gt;Larsen, Karianne&lt;/author&gt;&lt;author&gt;Sacco, Simona&lt;/author&gt;&lt;author&gt;Steiner, Thorsten&lt;/author&gt;&lt;author&gt;Turc, Guillaume&lt;/author&gt;&lt;author&gt;Tsivgoulis, Georgios&lt;/author&gt;&lt;/authors&gt;&lt;/contributors&gt;&lt;titles&gt;&lt;title&gt;European Stroke Organisation (ESO) guidelines on mobile stroke units for prehospital stroke management&lt;/title&gt;&lt;secondary-title&gt;European Stroke Journal&lt;/secondary-title&gt;&lt;/titles&gt;&lt;periodical&gt;&lt;full-title&gt;European Stroke Journal&lt;/full-title&gt;&lt;/periodical&gt;&lt;pages&gt;XXVII-LIX&lt;/pages&gt;&lt;volume&gt;7&lt;/volume&gt;&lt;number&gt;1&lt;/number&gt;&lt;keywords&gt;&lt;keyword&gt;stroke,Mobile Stroke Unit,prehospital,thrombolysis,large vessel occlusion&lt;/keyword&gt;&lt;/keywords&gt;&lt;dates&gt;&lt;year&gt;2022&lt;/year&gt;&lt;/dates&gt;&lt;urls&gt;&lt;related-urls&gt;&lt;url&gt;https://journals.sagepub.com/doi/abs/10.1177/23969873221079413&lt;/url&gt;&lt;/related-urls&gt;&lt;/urls&gt;&lt;electronic-resource-num&gt;10.1177/23969873221079413&lt;/electronic-resource-num&gt;&lt;/record&gt;&lt;/Cite&gt;&lt;/EndNote&gt;</w:instrText>
      </w:r>
      <w:r w:rsidR="00FF2B20" w:rsidRPr="00802CF3">
        <w:fldChar w:fldCharType="separate"/>
      </w:r>
      <w:r w:rsidR="00077E25" w:rsidRPr="00802CF3">
        <w:rPr>
          <w:noProof/>
          <w:vertAlign w:val="superscript"/>
        </w:rPr>
        <w:t>76</w:t>
      </w:r>
      <w:r w:rsidR="00FF2B20" w:rsidRPr="00802CF3">
        <w:fldChar w:fldCharType="end"/>
      </w:r>
      <w:r w:rsidR="00B75709" w:rsidRPr="00802CF3">
        <w:t xml:space="preserve"> However, MSU seem promising</w:t>
      </w:r>
      <w:r w:rsidR="007E3245" w:rsidRPr="00802CF3">
        <w:t xml:space="preserve"> despite the </w:t>
      </w:r>
      <w:r w:rsidR="00B75709" w:rsidRPr="00802CF3">
        <w:t xml:space="preserve">challenges associated with setting up an efficient stroke pathway in different organisations, time variations, dispatcher algorithm of mobile units and dispatch accuracy limit the reproducibility of results. </w:t>
      </w:r>
      <w:bookmarkEnd w:id="26"/>
      <w:bookmarkEnd w:id="27"/>
    </w:p>
    <w:p w14:paraId="3FE00237" w14:textId="77777777" w:rsidR="003C1CAF" w:rsidRPr="00802CF3" w:rsidRDefault="003C1CAF" w:rsidP="00C476D9">
      <w:pPr>
        <w:pStyle w:val="NormalWeb"/>
        <w:spacing w:before="0" w:beforeAutospacing="0" w:after="0" w:afterAutospacing="0" w:line="480" w:lineRule="auto"/>
        <w:jc w:val="both"/>
      </w:pPr>
    </w:p>
    <w:p w14:paraId="06EB9D7E" w14:textId="77777777" w:rsidR="002C113B" w:rsidRPr="00802CF3" w:rsidRDefault="00CB529C" w:rsidP="002A636A">
      <w:pPr>
        <w:pStyle w:val="NormalWeb"/>
        <w:spacing w:before="0" w:beforeAutospacing="0" w:after="0" w:afterAutospacing="0" w:line="480" w:lineRule="auto"/>
        <w:jc w:val="both"/>
        <w:rPr>
          <w:rStyle w:val="Strong"/>
        </w:rPr>
      </w:pPr>
      <w:r w:rsidRPr="00802CF3">
        <w:rPr>
          <w:rStyle w:val="Strong"/>
        </w:rPr>
        <w:t xml:space="preserve">7. </w:t>
      </w:r>
      <w:r w:rsidR="002C113B" w:rsidRPr="00802CF3">
        <w:rPr>
          <w:rStyle w:val="Strong"/>
        </w:rPr>
        <w:t>Limitations</w:t>
      </w:r>
    </w:p>
    <w:p w14:paraId="3AC689AD" w14:textId="7470A9F0" w:rsidR="002C113B" w:rsidRPr="00802CF3" w:rsidDel="00F67BCD" w:rsidRDefault="002C113B" w:rsidP="002C113B">
      <w:pPr>
        <w:pStyle w:val="NormalWeb"/>
        <w:spacing w:before="0" w:beforeAutospacing="0" w:after="0" w:afterAutospacing="0" w:line="480" w:lineRule="auto"/>
        <w:jc w:val="both"/>
        <w:rPr>
          <w:rStyle w:val="Strong"/>
          <w:b w:val="0"/>
          <w:bCs w:val="0"/>
        </w:rPr>
      </w:pPr>
      <w:r w:rsidRPr="00802CF3">
        <w:rPr>
          <w:rStyle w:val="Strong"/>
          <w:b w:val="0"/>
          <w:bCs w:val="0"/>
        </w:rPr>
        <w:t>The inherent limitations</w:t>
      </w:r>
      <w:r w:rsidR="00B67D34" w:rsidRPr="00802CF3">
        <w:rPr>
          <w:rStyle w:val="Strong"/>
          <w:b w:val="0"/>
          <w:bCs w:val="0"/>
        </w:rPr>
        <w:t xml:space="preserve"> of all narrative reviews can be found</w:t>
      </w:r>
      <w:r w:rsidRPr="00802CF3">
        <w:rPr>
          <w:rStyle w:val="Strong"/>
          <w:b w:val="0"/>
          <w:bCs w:val="0"/>
        </w:rPr>
        <w:t xml:space="preserve"> </w:t>
      </w:r>
      <w:r w:rsidR="00B67D34" w:rsidRPr="00802CF3">
        <w:rPr>
          <w:rStyle w:val="Strong"/>
          <w:b w:val="0"/>
          <w:bCs w:val="0"/>
        </w:rPr>
        <w:t>in</w:t>
      </w:r>
      <w:r w:rsidRPr="00802CF3">
        <w:rPr>
          <w:rStyle w:val="Strong"/>
          <w:b w:val="0"/>
          <w:bCs w:val="0"/>
        </w:rPr>
        <w:t xml:space="preserve"> the current review </w:t>
      </w:r>
      <w:r w:rsidR="00B67D34" w:rsidRPr="00802CF3">
        <w:rPr>
          <w:rStyle w:val="Strong"/>
          <w:b w:val="0"/>
          <w:bCs w:val="0"/>
        </w:rPr>
        <w:t xml:space="preserve">related mainly on </w:t>
      </w:r>
      <w:r w:rsidRPr="00802CF3">
        <w:rPr>
          <w:rStyle w:val="Strong"/>
          <w:b w:val="0"/>
          <w:bCs w:val="0"/>
        </w:rPr>
        <w:t>its design</w:t>
      </w:r>
      <w:r w:rsidR="00B67D34" w:rsidRPr="00802CF3">
        <w:rPr>
          <w:rStyle w:val="Strong"/>
          <w:b w:val="0"/>
          <w:bCs w:val="0"/>
        </w:rPr>
        <w:t xml:space="preserve"> and methodological quality. The literature was not systematically searched</w:t>
      </w:r>
      <w:r w:rsidRPr="00802CF3">
        <w:rPr>
          <w:rStyle w:val="Strong"/>
          <w:b w:val="0"/>
          <w:bCs w:val="0"/>
        </w:rPr>
        <w:t xml:space="preserve">, using </w:t>
      </w:r>
      <w:r w:rsidR="00B67D34" w:rsidRPr="00802CF3">
        <w:rPr>
          <w:rStyle w:val="Strong"/>
          <w:b w:val="0"/>
          <w:bCs w:val="0"/>
        </w:rPr>
        <w:t>a</w:t>
      </w:r>
      <w:r w:rsidRPr="00802CF3">
        <w:rPr>
          <w:rStyle w:val="Strong"/>
          <w:b w:val="0"/>
          <w:bCs w:val="0"/>
        </w:rPr>
        <w:t xml:space="preserve"> predefined protocol-based search method</w:t>
      </w:r>
      <w:r w:rsidR="003A6AE4" w:rsidRPr="00802CF3">
        <w:rPr>
          <w:rStyle w:val="Strong"/>
          <w:b w:val="0"/>
          <w:bCs w:val="0"/>
        </w:rPr>
        <w:t xml:space="preserve">. Although we pursued to provide insights based on current literature and expert opinion, this may have resulted in unintentional selection bias, lacking the presence of systematic </w:t>
      </w:r>
      <w:r w:rsidR="009C050B" w:rsidRPr="00802CF3">
        <w:rPr>
          <w:rStyle w:val="Strong"/>
          <w:b w:val="0"/>
          <w:bCs w:val="0"/>
        </w:rPr>
        <w:t>literature approach.</w:t>
      </w:r>
      <w:r w:rsidR="003A6AE4" w:rsidRPr="00802CF3">
        <w:rPr>
          <w:rStyle w:val="Strong"/>
          <w:b w:val="0"/>
          <w:bCs w:val="0"/>
        </w:rPr>
        <w:t xml:space="preserve">  </w:t>
      </w:r>
      <w:r w:rsidR="009C050B" w:rsidRPr="00802CF3">
        <w:rPr>
          <w:rStyle w:val="Strong"/>
          <w:b w:val="0"/>
          <w:bCs w:val="0"/>
        </w:rPr>
        <w:t>Additionally, PRISMA (for data synthesis/extraction) or ROB-tool (risk of bias assessment) were not used in the present narrative review. Although based on its nature, this review was not intended and should not draw definite conclusions, since the majority of the evidence is still scarce and based on small observational studies</w:t>
      </w:r>
      <w:r w:rsidR="006E526B" w:rsidRPr="00802CF3">
        <w:rPr>
          <w:rStyle w:val="Strong"/>
          <w:b w:val="0"/>
          <w:bCs w:val="0"/>
        </w:rPr>
        <w:t>, but it</w:t>
      </w:r>
      <w:r w:rsidR="009C050B" w:rsidRPr="00802CF3">
        <w:rPr>
          <w:rStyle w:val="Strong"/>
          <w:b w:val="0"/>
          <w:bCs w:val="0"/>
        </w:rPr>
        <w:t xml:space="preserve"> may provide some</w:t>
      </w:r>
      <w:r w:rsidR="006E526B" w:rsidRPr="00802CF3">
        <w:rPr>
          <w:rStyle w:val="Strong"/>
          <w:b w:val="0"/>
          <w:bCs w:val="0"/>
        </w:rPr>
        <w:t xml:space="preserve"> insights to perspectives which may in  the future affect the everyday clinical practice.</w:t>
      </w:r>
    </w:p>
    <w:p w14:paraId="5BE010E5" w14:textId="77777777" w:rsidR="002C113B" w:rsidRPr="00802CF3" w:rsidRDefault="002C113B" w:rsidP="002A636A">
      <w:pPr>
        <w:pStyle w:val="NormalWeb"/>
        <w:spacing w:before="0" w:beforeAutospacing="0" w:after="0" w:afterAutospacing="0" w:line="480" w:lineRule="auto"/>
        <w:jc w:val="both"/>
        <w:rPr>
          <w:rStyle w:val="Strong"/>
        </w:rPr>
      </w:pPr>
    </w:p>
    <w:p w14:paraId="30E021B9" w14:textId="3412F16E" w:rsidR="00822F7F" w:rsidRPr="00802CF3" w:rsidRDefault="002C113B" w:rsidP="002A636A">
      <w:pPr>
        <w:pStyle w:val="NormalWeb"/>
        <w:spacing w:before="0" w:beforeAutospacing="0" w:after="0" w:afterAutospacing="0" w:line="480" w:lineRule="auto"/>
        <w:jc w:val="both"/>
        <w:rPr>
          <w:rStyle w:val="Strong"/>
        </w:rPr>
      </w:pPr>
      <w:r w:rsidRPr="00802CF3">
        <w:rPr>
          <w:rStyle w:val="Strong"/>
        </w:rPr>
        <w:t xml:space="preserve">8. </w:t>
      </w:r>
      <w:r w:rsidR="004E6D53" w:rsidRPr="00802CF3" w:rsidDel="00F67BCD">
        <w:rPr>
          <w:rStyle w:val="Strong"/>
        </w:rPr>
        <w:t>Conclusion</w:t>
      </w:r>
      <w:r w:rsidR="000C4784" w:rsidRPr="00802CF3" w:rsidDel="00F67BCD">
        <w:rPr>
          <w:rStyle w:val="Strong"/>
        </w:rPr>
        <w:t>s</w:t>
      </w:r>
      <w:r w:rsidR="004E6D53" w:rsidRPr="00802CF3" w:rsidDel="00F67BCD">
        <w:rPr>
          <w:rStyle w:val="Strong"/>
        </w:rPr>
        <w:t xml:space="preserve"> </w:t>
      </w:r>
    </w:p>
    <w:p w14:paraId="0F6C65D5" w14:textId="77777777" w:rsidR="00866CB1" w:rsidRPr="00802CF3" w:rsidDel="00F67BCD" w:rsidRDefault="00866CB1" w:rsidP="00866CB1">
      <w:pPr>
        <w:rPr>
          <w:rFonts w:ascii="Times New Roman" w:hAnsi="Times New Roman" w:cs="Times New Roman"/>
        </w:rPr>
      </w:pPr>
    </w:p>
    <w:p w14:paraId="42C6A554" w14:textId="0D29FC5A" w:rsidR="002C113B" w:rsidRPr="00802CF3" w:rsidRDefault="0043645C" w:rsidP="00EB56E1">
      <w:pPr>
        <w:pStyle w:val="NormalWeb"/>
        <w:spacing w:before="0" w:beforeAutospacing="0" w:after="0" w:afterAutospacing="0" w:line="480" w:lineRule="auto"/>
        <w:jc w:val="both"/>
        <w:rPr>
          <w:rStyle w:val="Strong"/>
          <w:b w:val="0"/>
          <w:bCs w:val="0"/>
        </w:rPr>
      </w:pPr>
      <w:r w:rsidRPr="00802CF3">
        <w:rPr>
          <w:rFonts w:asciiTheme="majorBidi" w:eastAsiaTheme="majorEastAsia" w:hAnsiTheme="majorBidi" w:cstheme="majorBidi"/>
        </w:rPr>
        <w:t>There is now growing evidence </w:t>
      </w:r>
      <w:r w:rsidRPr="00802CF3">
        <w:rPr>
          <w:rFonts w:asciiTheme="majorBidi" w:hAnsiTheme="majorBidi" w:cstheme="majorBidi"/>
        </w:rPr>
        <w:t>for the use of EVT in patients with posterior circulation stroke due to LVO.</w:t>
      </w:r>
      <w:r w:rsidRPr="00802CF3">
        <w:rPr>
          <w:rFonts w:asciiTheme="majorBidi" w:eastAsiaTheme="majorEastAsia" w:hAnsiTheme="majorBidi" w:cstheme="majorBidi"/>
        </w:rPr>
        <w:t> </w:t>
      </w:r>
      <w:r w:rsidR="000C4784" w:rsidRPr="00802CF3" w:rsidDel="00F67BCD">
        <w:rPr>
          <w:rStyle w:val="Strong"/>
          <w:b w:val="0"/>
          <w:bCs w:val="0"/>
        </w:rPr>
        <w:t>T</w:t>
      </w:r>
      <w:r w:rsidR="002059B3" w:rsidRPr="00802CF3" w:rsidDel="00F67BCD">
        <w:rPr>
          <w:rStyle w:val="Strong"/>
          <w:b w:val="0"/>
          <w:bCs w:val="0"/>
        </w:rPr>
        <w:t xml:space="preserve">he most common factors associated with worse functional outcomes at 90 days were age, early </w:t>
      </w:r>
      <w:r w:rsidR="0000362E" w:rsidRPr="00802CF3" w:rsidDel="00F67BCD">
        <w:rPr>
          <w:rStyle w:val="Strong"/>
          <w:b w:val="0"/>
          <w:bCs w:val="0"/>
        </w:rPr>
        <w:t>baseline NIHSS</w:t>
      </w:r>
      <w:r w:rsidR="0000362E" w:rsidRPr="00802CF3" w:rsidDel="0000362E">
        <w:rPr>
          <w:rStyle w:val="Strong"/>
          <w:b w:val="0"/>
          <w:bCs w:val="0"/>
        </w:rPr>
        <w:t xml:space="preserve"> </w:t>
      </w:r>
      <w:r w:rsidR="002059B3" w:rsidRPr="00802CF3" w:rsidDel="00F67BCD">
        <w:rPr>
          <w:rStyle w:val="Strong"/>
          <w:b w:val="0"/>
          <w:bCs w:val="0"/>
        </w:rPr>
        <w:t>(within 6 hours from stroke onset), AF, diabetes</w:t>
      </w:r>
      <w:r w:rsidR="00227C2B" w:rsidRPr="00802CF3" w:rsidDel="00F67BCD">
        <w:rPr>
          <w:rStyle w:val="Strong"/>
          <w:b w:val="0"/>
          <w:bCs w:val="0"/>
        </w:rPr>
        <w:t xml:space="preserve"> mellitus</w:t>
      </w:r>
      <w:r w:rsidR="002059B3" w:rsidRPr="00802CF3" w:rsidDel="00F67BCD">
        <w:rPr>
          <w:rStyle w:val="Strong"/>
          <w:b w:val="0"/>
          <w:bCs w:val="0"/>
        </w:rPr>
        <w:t>, prior anticoagulation status</w:t>
      </w:r>
      <w:r w:rsidR="005F471C" w:rsidRPr="00802CF3" w:rsidDel="00F67BCD">
        <w:rPr>
          <w:rStyle w:val="Strong"/>
          <w:b w:val="0"/>
          <w:bCs w:val="0"/>
        </w:rPr>
        <w:t xml:space="preserve"> higher baseline NIHSS, general anaesthesia, longer time to EVT and collateral status</w:t>
      </w:r>
      <w:r w:rsidR="002059B3" w:rsidRPr="00802CF3" w:rsidDel="00F67BCD">
        <w:rPr>
          <w:rStyle w:val="Strong"/>
          <w:b w:val="0"/>
          <w:bCs w:val="0"/>
        </w:rPr>
        <w:t xml:space="preserve">. The effect of </w:t>
      </w:r>
      <w:r w:rsidR="000C4784" w:rsidRPr="00802CF3" w:rsidDel="00F67BCD">
        <w:rPr>
          <w:rStyle w:val="Strong"/>
          <w:b w:val="0"/>
          <w:bCs w:val="0"/>
        </w:rPr>
        <w:t>AF</w:t>
      </w:r>
      <w:r w:rsidR="002059B3" w:rsidRPr="00802CF3" w:rsidDel="00F67BCD">
        <w:rPr>
          <w:rStyle w:val="Strong"/>
          <w:b w:val="0"/>
          <w:bCs w:val="0"/>
        </w:rPr>
        <w:t xml:space="preserve"> on EVT outcome</w:t>
      </w:r>
      <w:r w:rsidR="000C4784" w:rsidRPr="00802CF3" w:rsidDel="00F67BCD">
        <w:rPr>
          <w:rStyle w:val="Strong"/>
          <w:b w:val="0"/>
          <w:bCs w:val="0"/>
        </w:rPr>
        <w:t>s</w:t>
      </w:r>
      <w:r w:rsidR="002059B3" w:rsidRPr="00802CF3" w:rsidDel="00F67BCD">
        <w:rPr>
          <w:rStyle w:val="Strong"/>
          <w:b w:val="0"/>
          <w:bCs w:val="0"/>
        </w:rPr>
        <w:t xml:space="preserve"> remains undetermined</w:t>
      </w:r>
      <w:r w:rsidR="000C4784" w:rsidRPr="00802CF3" w:rsidDel="00F67BCD">
        <w:rPr>
          <w:rStyle w:val="Strong"/>
          <w:b w:val="0"/>
          <w:bCs w:val="0"/>
        </w:rPr>
        <w:t xml:space="preserve"> due to </w:t>
      </w:r>
      <w:r w:rsidR="002059B3" w:rsidRPr="00802CF3" w:rsidDel="00F67BCD">
        <w:rPr>
          <w:rStyle w:val="Strong"/>
          <w:b w:val="0"/>
          <w:bCs w:val="0"/>
        </w:rPr>
        <w:t xml:space="preserve">inconsistent </w:t>
      </w:r>
      <w:r w:rsidR="000C4784" w:rsidRPr="00802CF3" w:rsidDel="00F67BCD">
        <w:rPr>
          <w:rStyle w:val="Strong"/>
          <w:b w:val="0"/>
          <w:bCs w:val="0"/>
        </w:rPr>
        <w:t>evidence</w:t>
      </w:r>
      <w:r w:rsidR="002059B3" w:rsidRPr="00802CF3" w:rsidDel="00F67BCD">
        <w:rPr>
          <w:rStyle w:val="Strong"/>
          <w:b w:val="0"/>
          <w:bCs w:val="0"/>
        </w:rPr>
        <w:t xml:space="preserve">. </w:t>
      </w:r>
      <w:r w:rsidR="00C92D58" w:rsidRPr="00802CF3" w:rsidDel="00F67BCD">
        <w:t>Observational studies account</w:t>
      </w:r>
      <w:r w:rsidR="000C4784" w:rsidRPr="00802CF3" w:rsidDel="00F67BCD">
        <w:t>ing</w:t>
      </w:r>
      <w:r w:rsidR="00C92D58" w:rsidRPr="00802CF3" w:rsidDel="00F67BCD">
        <w:t xml:space="preserve"> for potential confound</w:t>
      </w:r>
      <w:r w:rsidR="000C4784" w:rsidRPr="00802CF3" w:rsidDel="00F67BCD">
        <w:t>ers</w:t>
      </w:r>
      <w:r w:rsidR="00C92D58" w:rsidRPr="00802CF3" w:rsidDel="00F67BCD">
        <w:t xml:space="preserve"> using propensity score matching suggested no difference </w:t>
      </w:r>
      <w:r w:rsidR="000C4784" w:rsidRPr="00802CF3" w:rsidDel="00F67BCD">
        <w:t xml:space="preserve">between </w:t>
      </w:r>
      <w:r w:rsidR="00C92D58" w:rsidRPr="00802CF3" w:rsidDel="00F67BCD">
        <w:t>patient</w:t>
      </w:r>
      <w:r w:rsidR="000C4784" w:rsidRPr="00802CF3" w:rsidDel="00F67BCD">
        <w:t>s</w:t>
      </w:r>
      <w:r w:rsidR="00C92D58" w:rsidRPr="00802CF3" w:rsidDel="00F67BCD">
        <w:t xml:space="preserve"> with and without AF who underwent EVT</w:t>
      </w:r>
      <w:r w:rsidR="000C4784" w:rsidRPr="00802CF3" w:rsidDel="00F67BCD">
        <w:t>.</w:t>
      </w:r>
      <w:r w:rsidR="00C92D58" w:rsidRPr="00802CF3" w:rsidDel="00F67BCD">
        <w:t xml:space="preserve"> </w:t>
      </w:r>
      <w:r w:rsidR="002059B3" w:rsidRPr="00802CF3" w:rsidDel="00F67BCD">
        <w:rPr>
          <w:rStyle w:val="Strong"/>
          <w:b w:val="0"/>
          <w:bCs w:val="0"/>
        </w:rPr>
        <w:t>Adjunctive therapy (peri</w:t>
      </w:r>
      <w:r w:rsidR="000C4784" w:rsidRPr="00802CF3" w:rsidDel="00F67BCD">
        <w:rPr>
          <w:rStyle w:val="Strong"/>
          <w:b w:val="0"/>
          <w:bCs w:val="0"/>
        </w:rPr>
        <w:t>-</w:t>
      </w:r>
      <w:r w:rsidR="002059B3" w:rsidRPr="00802CF3" w:rsidDel="00F67BCD">
        <w:rPr>
          <w:rStyle w:val="Strong"/>
          <w:b w:val="0"/>
          <w:bCs w:val="0"/>
        </w:rPr>
        <w:t xml:space="preserve">procedural heparin or antiplatelet use) with EVT </w:t>
      </w:r>
      <w:r w:rsidR="001C3038" w:rsidRPr="00802CF3" w:rsidDel="00F67BCD">
        <w:rPr>
          <w:rStyle w:val="Strong"/>
          <w:b w:val="0"/>
          <w:bCs w:val="0"/>
        </w:rPr>
        <w:t xml:space="preserve">has been associated with </w:t>
      </w:r>
      <w:r w:rsidR="002059B3" w:rsidRPr="00802CF3" w:rsidDel="00F67BCD">
        <w:rPr>
          <w:rStyle w:val="Strong"/>
          <w:b w:val="0"/>
          <w:bCs w:val="0"/>
        </w:rPr>
        <w:t xml:space="preserve">higher rates of </w:t>
      </w:r>
      <w:r w:rsidR="001C3038" w:rsidRPr="00802CF3" w:rsidDel="00F67BCD">
        <w:rPr>
          <w:rStyle w:val="Strong"/>
          <w:b w:val="0"/>
          <w:bCs w:val="0"/>
        </w:rPr>
        <w:t xml:space="preserve">better </w:t>
      </w:r>
      <w:r w:rsidR="002059B3" w:rsidRPr="00802CF3" w:rsidDel="00F67BCD">
        <w:rPr>
          <w:rStyle w:val="Strong"/>
          <w:b w:val="0"/>
          <w:bCs w:val="0"/>
        </w:rPr>
        <w:t>functional outcomes and lower mortality with</w:t>
      </w:r>
      <w:r w:rsidR="000C4784" w:rsidRPr="00802CF3" w:rsidDel="00F67BCD">
        <w:rPr>
          <w:rStyle w:val="Strong"/>
          <w:b w:val="0"/>
          <w:bCs w:val="0"/>
        </w:rPr>
        <w:t>out</w:t>
      </w:r>
      <w:r w:rsidR="002059B3" w:rsidRPr="00802CF3" w:rsidDel="00F67BCD">
        <w:rPr>
          <w:rStyle w:val="Strong"/>
          <w:b w:val="0"/>
          <w:bCs w:val="0"/>
        </w:rPr>
        <w:t xml:space="preserve"> increased risk of </w:t>
      </w:r>
      <w:proofErr w:type="spellStart"/>
      <w:r w:rsidR="002059B3" w:rsidRPr="00802CF3" w:rsidDel="00F67BCD">
        <w:rPr>
          <w:rStyle w:val="Strong"/>
          <w:b w:val="0"/>
          <w:bCs w:val="0"/>
        </w:rPr>
        <w:t>sICH</w:t>
      </w:r>
      <w:proofErr w:type="spellEnd"/>
      <w:r w:rsidR="001C3038" w:rsidRPr="00802CF3" w:rsidDel="00F67BCD">
        <w:rPr>
          <w:rStyle w:val="Strong"/>
          <w:b w:val="0"/>
          <w:bCs w:val="0"/>
        </w:rPr>
        <w:t>.</w:t>
      </w:r>
      <w:r w:rsidR="002059B3" w:rsidRPr="00802CF3" w:rsidDel="00F67BCD">
        <w:rPr>
          <w:rStyle w:val="Strong"/>
          <w:b w:val="0"/>
          <w:bCs w:val="0"/>
        </w:rPr>
        <w:t xml:space="preserve"> </w:t>
      </w:r>
      <w:r w:rsidR="001C3038" w:rsidRPr="00802CF3" w:rsidDel="00F67BCD">
        <w:rPr>
          <w:rStyle w:val="Strong"/>
          <w:b w:val="0"/>
          <w:bCs w:val="0"/>
        </w:rPr>
        <w:t>R</w:t>
      </w:r>
      <w:r w:rsidR="002059B3" w:rsidRPr="00802CF3" w:rsidDel="00F67BCD">
        <w:rPr>
          <w:rStyle w:val="Strong"/>
          <w:b w:val="0"/>
          <w:bCs w:val="0"/>
        </w:rPr>
        <w:t xml:space="preserve">andomised </w:t>
      </w:r>
      <w:r w:rsidR="001C3038" w:rsidRPr="00802CF3" w:rsidDel="00F67BCD">
        <w:rPr>
          <w:rStyle w:val="Strong"/>
          <w:b w:val="0"/>
          <w:bCs w:val="0"/>
        </w:rPr>
        <w:t xml:space="preserve">controlled </w:t>
      </w:r>
      <w:r w:rsidR="002059B3" w:rsidRPr="00802CF3" w:rsidDel="00F67BCD">
        <w:rPr>
          <w:rStyle w:val="Strong"/>
          <w:b w:val="0"/>
          <w:bCs w:val="0"/>
        </w:rPr>
        <w:t>trials</w:t>
      </w:r>
      <w:r w:rsidR="001C3038" w:rsidRPr="00802CF3" w:rsidDel="00F67BCD">
        <w:rPr>
          <w:rStyle w:val="Strong"/>
          <w:b w:val="0"/>
          <w:bCs w:val="0"/>
        </w:rPr>
        <w:t xml:space="preserve"> </w:t>
      </w:r>
      <w:r w:rsidR="000C4784" w:rsidRPr="00802CF3" w:rsidDel="00F67BCD">
        <w:rPr>
          <w:rStyle w:val="Strong"/>
          <w:b w:val="0"/>
          <w:bCs w:val="0"/>
        </w:rPr>
        <w:t>are</w:t>
      </w:r>
      <w:r w:rsidR="001C3038" w:rsidRPr="00802CF3" w:rsidDel="00F67BCD">
        <w:rPr>
          <w:rStyle w:val="Strong"/>
          <w:b w:val="0"/>
          <w:bCs w:val="0"/>
        </w:rPr>
        <w:t xml:space="preserve"> needed to further determine</w:t>
      </w:r>
      <w:r w:rsidR="002059B3" w:rsidRPr="00802CF3" w:rsidDel="00F67BCD">
        <w:rPr>
          <w:rStyle w:val="Strong"/>
          <w:b w:val="0"/>
          <w:bCs w:val="0"/>
        </w:rPr>
        <w:t xml:space="preserve"> the efficacy and safety of adjunctive</w:t>
      </w:r>
      <w:r w:rsidR="001C3038" w:rsidRPr="00802CF3" w:rsidDel="00F67BCD">
        <w:rPr>
          <w:rStyle w:val="Strong"/>
          <w:b w:val="0"/>
          <w:bCs w:val="0"/>
        </w:rPr>
        <w:t xml:space="preserve"> pharmacological</w:t>
      </w:r>
      <w:r w:rsidR="002059B3" w:rsidRPr="00802CF3" w:rsidDel="00F67BCD">
        <w:rPr>
          <w:rStyle w:val="Strong"/>
          <w:b w:val="0"/>
          <w:bCs w:val="0"/>
        </w:rPr>
        <w:t xml:space="preserve"> therapies</w:t>
      </w:r>
      <w:r w:rsidR="00EC17A9" w:rsidRPr="00802CF3" w:rsidDel="00F67BCD">
        <w:rPr>
          <w:rStyle w:val="Strong"/>
          <w:b w:val="0"/>
          <w:bCs w:val="0"/>
        </w:rPr>
        <w:t xml:space="preserve">, such as IVT use with anticoagulated </w:t>
      </w:r>
      <w:r w:rsidR="000C4784" w:rsidRPr="00802CF3" w:rsidDel="00F67BCD">
        <w:rPr>
          <w:rStyle w:val="Strong"/>
          <w:b w:val="0"/>
          <w:bCs w:val="0"/>
        </w:rPr>
        <w:t>and to determine</w:t>
      </w:r>
      <w:r w:rsidR="002059B3" w:rsidRPr="00802CF3" w:rsidDel="00F67BCD">
        <w:rPr>
          <w:rStyle w:val="Strong"/>
          <w:b w:val="0"/>
          <w:bCs w:val="0"/>
        </w:rPr>
        <w:t xml:space="preserve"> the effect of </w:t>
      </w:r>
      <w:r w:rsidR="000C4784" w:rsidRPr="00802CF3" w:rsidDel="00F67BCD">
        <w:rPr>
          <w:rStyle w:val="Strong"/>
          <w:b w:val="0"/>
          <w:bCs w:val="0"/>
        </w:rPr>
        <w:t>AF</w:t>
      </w:r>
      <w:r w:rsidR="002059B3" w:rsidRPr="00802CF3" w:rsidDel="00F67BCD">
        <w:rPr>
          <w:rStyle w:val="Strong"/>
          <w:b w:val="0"/>
          <w:bCs w:val="0"/>
        </w:rPr>
        <w:t xml:space="preserve"> on EVT outcomes.</w:t>
      </w:r>
      <w:r w:rsidR="00EB56E1" w:rsidRPr="00802CF3">
        <w:rPr>
          <w:rStyle w:val="Strong"/>
          <w:b w:val="0"/>
          <w:bCs w:val="0"/>
        </w:rPr>
        <w:t xml:space="preserve"> </w:t>
      </w:r>
      <w:r w:rsidRPr="00802CF3">
        <w:rPr>
          <w:rFonts w:asciiTheme="majorBidi" w:hAnsiTheme="majorBidi" w:cstheme="majorBidi"/>
        </w:rPr>
        <w:t>Evidence showing the efficacy of EVT treatment was acquired mainly in comprehensive stroke centres staffed by fellowship-trained neuro-interventionalists, and evidence showed that high-volume comprehensive centres result in improved clinical outcomes. A networked approach to EVT provision and integration of primary and comprehensive stroke centre expertise to develop the EVT pathway in individual regions may enhance the accessibility to EVT.</w:t>
      </w:r>
    </w:p>
    <w:p w14:paraId="67D75FD9" w14:textId="77777777" w:rsidR="002C113B" w:rsidRPr="00802CF3" w:rsidRDefault="002C113B" w:rsidP="00EB56E1">
      <w:pPr>
        <w:pStyle w:val="NormalWeb"/>
        <w:spacing w:before="0" w:beforeAutospacing="0" w:after="0" w:afterAutospacing="0" w:line="480" w:lineRule="auto"/>
        <w:jc w:val="both"/>
        <w:rPr>
          <w:rStyle w:val="Strong"/>
          <w:b w:val="0"/>
          <w:bCs w:val="0"/>
        </w:rPr>
      </w:pPr>
    </w:p>
    <w:p w14:paraId="1B4A6391" w14:textId="77777777" w:rsidR="003C1CAF" w:rsidRPr="00802CF3" w:rsidRDefault="003C1CAF" w:rsidP="00866CB1">
      <w:pPr>
        <w:rPr>
          <w:rFonts w:ascii="Times New Roman" w:hAnsi="Times New Roman" w:cs="Times New Roman"/>
        </w:rPr>
      </w:pPr>
    </w:p>
    <w:p w14:paraId="7C650C3D" w14:textId="2BCAF785" w:rsidR="009F62C7" w:rsidRPr="00802CF3" w:rsidRDefault="00AA572F" w:rsidP="003C1CAF">
      <w:pPr>
        <w:pStyle w:val="NormalWeb"/>
        <w:spacing w:before="0" w:beforeAutospacing="0" w:after="0" w:afterAutospacing="0" w:line="480" w:lineRule="auto"/>
        <w:jc w:val="both"/>
        <w:rPr>
          <w:rStyle w:val="Strong"/>
        </w:rPr>
      </w:pPr>
      <w:bookmarkStart w:id="28" w:name="_Hlk108386275"/>
      <w:r w:rsidRPr="00802CF3">
        <w:rPr>
          <w:rStyle w:val="Strong"/>
        </w:rPr>
        <w:t>9</w:t>
      </w:r>
      <w:r w:rsidR="00CB529C" w:rsidRPr="00802CF3">
        <w:rPr>
          <w:rStyle w:val="Strong"/>
        </w:rPr>
        <w:t xml:space="preserve">. </w:t>
      </w:r>
      <w:r w:rsidR="009F62C7" w:rsidRPr="00802CF3">
        <w:rPr>
          <w:rStyle w:val="Strong"/>
        </w:rPr>
        <w:t>Expert opinion </w:t>
      </w:r>
    </w:p>
    <w:p w14:paraId="7B56011C" w14:textId="77777777" w:rsidR="00866CB1" w:rsidRPr="00802CF3" w:rsidRDefault="00866CB1" w:rsidP="00866CB1">
      <w:pPr>
        <w:rPr>
          <w:rFonts w:ascii="Times New Roman" w:hAnsi="Times New Roman" w:cs="Times New Roman"/>
        </w:rPr>
      </w:pPr>
    </w:p>
    <w:p w14:paraId="4B937280" w14:textId="3506E881" w:rsidR="009F62C7" w:rsidRPr="00802CF3" w:rsidRDefault="007E25DF" w:rsidP="00014A16">
      <w:pPr>
        <w:pStyle w:val="NormalWeb"/>
        <w:spacing w:before="0" w:beforeAutospacing="0" w:after="0" w:afterAutospacing="0" w:line="480" w:lineRule="auto"/>
        <w:jc w:val="both"/>
      </w:pPr>
      <w:r w:rsidRPr="00802CF3">
        <w:t>Recent e</w:t>
      </w:r>
      <w:r w:rsidR="009F62C7" w:rsidRPr="00802CF3">
        <w:t xml:space="preserve">vidence of </w:t>
      </w:r>
      <w:r w:rsidR="001C3038" w:rsidRPr="00802CF3">
        <w:t>EVT</w:t>
      </w:r>
      <w:r w:rsidR="009F62C7" w:rsidRPr="00802CF3">
        <w:t xml:space="preserve"> on stroke outcomes of posterior circulation </w:t>
      </w:r>
      <w:r w:rsidRPr="00802CF3">
        <w:t>appears promising</w:t>
      </w:r>
      <w:r w:rsidR="009F62C7" w:rsidRPr="00802CF3">
        <w:t xml:space="preserve">. </w:t>
      </w:r>
      <w:r w:rsidRPr="00802CF3">
        <w:t xml:space="preserve">Growing evidence appears to expand the inclusion criteria of </w:t>
      </w:r>
      <w:r w:rsidR="001C3038" w:rsidRPr="00802CF3">
        <w:t>EVT</w:t>
      </w:r>
      <w:r w:rsidR="009F62C7" w:rsidRPr="00802CF3">
        <w:t xml:space="preserve"> </w:t>
      </w:r>
      <w:r w:rsidR="00CA254E" w:rsidRPr="00802CF3">
        <w:t>treatment</w:t>
      </w:r>
      <w:r w:rsidR="001439E3" w:rsidRPr="00802CF3">
        <w:t xml:space="preserve"> in posterior stroke</w:t>
      </w:r>
      <w:r w:rsidR="0048538E" w:rsidRPr="00802CF3">
        <w:t xml:space="preserve"> and stroke with prior disability</w:t>
      </w:r>
      <w:r w:rsidR="00CA254E" w:rsidRPr="00802CF3">
        <w:t xml:space="preserve">. </w:t>
      </w:r>
      <w:r w:rsidR="00470599" w:rsidRPr="00802CF3">
        <w:t>Stroke treatment and its effects</w:t>
      </w:r>
      <w:r w:rsidR="00CA254E" w:rsidRPr="00802CF3">
        <w:t xml:space="preserve"> </w:t>
      </w:r>
      <w:r w:rsidR="00470599" w:rsidRPr="00802CF3">
        <w:t xml:space="preserve">are </w:t>
      </w:r>
      <w:r w:rsidR="00CA254E" w:rsidRPr="00802CF3">
        <w:t xml:space="preserve">time-sensitive and </w:t>
      </w:r>
      <w:r w:rsidR="00470599" w:rsidRPr="00802CF3">
        <w:t>any delays in treatment result to</w:t>
      </w:r>
      <w:r w:rsidR="009F62C7" w:rsidRPr="00802CF3">
        <w:t xml:space="preserve"> worse outcomes. This </w:t>
      </w:r>
      <w:r w:rsidR="00984EF3" w:rsidRPr="00802CF3">
        <w:t>emphasises the need</w:t>
      </w:r>
      <w:r w:rsidR="009F62C7" w:rsidRPr="00802CF3">
        <w:t xml:space="preserve"> for early identification of stroke symptoms with </w:t>
      </w:r>
      <w:r w:rsidR="00984EF3" w:rsidRPr="00802CF3">
        <w:t>available</w:t>
      </w:r>
      <w:r w:rsidR="009F62C7" w:rsidRPr="00802CF3">
        <w:t xml:space="preserve"> stroke clinical scales tool in community, pre</w:t>
      </w:r>
      <w:r w:rsidR="00984EF3" w:rsidRPr="00802CF3">
        <w:t>-</w:t>
      </w:r>
      <w:r w:rsidR="009F62C7" w:rsidRPr="00802CF3">
        <w:t>hospital personnel, or A&amp;E</w:t>
      </w:r>
      <w:r w:rsidR="00227C2B" w:rsidRPr="00802CF3">
        <w:t xml:space="preserve"> department</w:t>
      </w:r>
      <w:r w:rsidR="009F62C7" w:rsidRPr="00802CF3">
        <w:t xml:space="preserve">. </w:t>
      </w:r>
      <w:r w:rsidR="00984EF3" w:rsidRPr="00802CF3">
        <w:t>P</w:t>
      </w:r>
      <w:r w:rsidR="009F62C7" w:rsidRPr="00802CF3">
        <w:t xml:space="preserve">osterior stroke symptoms </w:t>
      </w:r>
      <w:r w:rsidR="00984EF3" w:rsidRPr="00802CF3">
        <w:t xml:space="preserve">appear to be less-well recognised </w:t>
      </w:r>
      <w:r w:rsidR="009F62C7" w:rsidRPr="00802CF3">
        <w:t>compared with anterior</w:t>
      </w:r>
      <w:r w:rsidR="00984EF3" w:rsidRPr="00802CF3">
        <w:t xml:space="preserve"> stroke symptoms</w:t>
      </w:r>
      <w:r w:rsidR="009F62C7" w:rsidRPr="00802CF3">
        <w:t xml:space="preserve">, possibly </w:t>
      </w:r>
      <w:r w:rsidR="00984EF3" w:rsidRPr="00802CF3">
        <w:t>resulting from the</w:t>
      </w:r>
      <w:r w:rsidR="009F62C7" w:rsidRPr="00802CF3">
        <w:t xml:space="preserve"> unintended focus o</w:t>
      </w:r>
      <w:r w:rsidR="00984EF3" w:rsidRPr="00802CF3">
        <w:t>f</w:t>
      </w:r>
      <w:r w:rsidR="009F62C7" w:rsidRPr="00802CF3">
        <w:t xml:space="preserve"> stroke scales that overemphasise the anterior circulation</w:t>
      </w:r>
      <w:r w:rsidR="00984EF3" w:rsidRPr="00802CF3">
        <w:t>,</w:t>
      </w:r>
      <w:r w:rsidR="009F62C7" w:rsidRPr="00802CF3">
        <w:t xml:space="preserve"> such as </w:t>
      </w:r>
      <w:r w:rsidR="00984EF3" w:rsidRPr="00802CF3">
        <w:t>the</w:t>
      </w:r>
      <w:r w:rsidR="009F62C7" w:rsidRPr="00802CF3">
        <w:t xml:space="preserve"> middle cerebral artery. </w:t>
      </w:r>
      <w:r w:rsidR="00470599" w:rsidRPr="00802CF3">
        <w:t xml:space="preserve">Given the lack of </w:t>
      </w:r>
      <w:r w:rsidR="00CA0ED1" w:rsidRPr="00802CF3">
        <w:t>validated assessment tools in the pre-hospital phase, especially for the posterior circulation</w:t>
      </w:r>
      <w:r w:rsidR="009F62C7" w:rsidRPr="00802CF3">
        <w:t xml:space="preserve">, a necessary paradigm </w:t>
      </w:r>
      <w:r w:rsidR="007E3245" w:rsidRPr="00802CF3">
        <w:t xml:space="preserve">shift </w:t>
      </w:r>
      <w:r w:rsidR="009F62C7" w:rsidRPr="00802CF3">
        <w:t xml:space="preserve">in the current </w:t>
      </w:r>
      <w:r w:rsidR="001439E3" w:rsidRPr="00802CF3">
        <w:t xml:space="preserve">prehospital </w:t>
      </w:r>
      <w:r w:rsidR="009F62C7" w:rsidRPr="00802CF3">
        <w:t xml:space="preserve">stroke assessment to </w:t>
      </w:r>
      <w:r w:rsidR="00CA0ED1" w:rsidRPr="00802CF3">
        <w:t xml:space="preserve">effectively assess stroke </w:t>
      </w:r>
      <w:r w:rsidR="009F62C7" w:rsidRPr="00802CF3">
        <w:t xml:space="preserve">symptoms </w:t>
      </w:r>
      <w:r w:rsidR="00984EF3" w:rsidRPr="00802CF3">
        <w:t>may help address</w:t>
      </w:r>
      <w:r w:rsidR="009F62C7" w:rsidRPr="00802CF3">
        <w:t xml:space="preserve"> the imbalance between posterior and anterior stroke </w:t>
      </w:r>
      <w:r w:rsidR="00984EF3" w:rsidRPr="00802CF3">
        <w:t xml:space="preserve">recognition </w:t>
      </w:r>
      <w:r w:rsidR="009F62C7" w:rsidRPr="00802CF3">
        <w:t>and aid in short</w:t>
      </w:r>
      <w:r w:rsidR="00984EF3" w:rsidRPr="00802CF3">
        <w:t>er</w:t>
      </w:r>
      <w:r w:rsidR="009F62C7" w:rsidRPr="00802CF3">
        <w:t xml:space="preserve"> </w:t>
      </w:r>
      <w:r w:rsidR="003C1CAF" w:rsidRPr="00802CF3">
        <w:t xml:space="preserve">time to </w:t>
      </w:r>
      <w:proofErr w:type="spellStart"/>
      <w:r w:rsidR="009F62C7" w:rsidRPr="00802CF3">
        <w:t>recanalisation</w:t>
      </w:r>
      <w:proofErr w:type="spellEnd"/>
      <w:r w:rsidR="009F62C7" w:rsidRPr="00802CF3">
        <w:t xml:space="preserve"> </w:t>
      </w:r>
    </w:p>
    <w:p w14:paraId="77DF05E1" w14:textId="5C9E268A" w:rsidR="00E71FEF" w:rsidRPr="00802CF3" w:rsidRDefault="00E71FEF" w:rsidP="00014A16">
      <w:pPr>
        <w:pStyle w:val="NormalWeb"/>
        <w:spacing w:before="0" w:beforeAutospacing="0" w:after="0" w:afterAutospacing="0" w:line="480" w:lineRule="auto"/>
        <w:jc w:val="both"/>
      </w:pPr>
    </w:p>
    <w:p w14:paraId="3A3953E0" w14:textId="66FBE2C3" w:rsidR="001439E3" w:rsidRPr="00802CF3" w:rsidRDefault="001439E3" w:rsidP="001439E3">
      <w:pPr>
        <w:pStyle w:val="NormalWeb"/>
        <w:spacing w:before="0" w:beforeAutospacing="0" w:after="0" w:afterAutospacing="0" w:line="480" w:lineRule="auto"/>
        <w:jc w:val="both"/>
      </w:pPr>
      <w:bookmarkStart w:id="29" w:name="_Hlk108611771"/>
      <w:r w:rsidRPr="00802CF3">
        <w:t>The</w:t>
      </w:r>
      <w:r w:rsidR="00F55A6C" w:rsidRPr="00802CF3">
        <w:t xml:space="preserve"> </w:t>
      </w:r>
      <w:r w:rsidRPr="00802CF3">
        <w:t>main limitation</w:t>
      </w:r>
      <w:r w:rsidR="00F55A6C" w:rsidRPr="00802CF3">
        <w:t xml:space="preserve"> of endovascular treatment, as with all the current treatment modalities in the hyperacute stroke phase, is</w:t>
      </w:r>
      <w:r w:rsidRPr="00802CF3">
        <w:t xml:space="preserve"> that it is time-sensitive</w:t>
      </w:r>
      <w:r w:rsidR="00F55A6C" w:rsidRPr="00802CF3">
        <w:t xml:space="preserve"> and its efficacy is close correlated with the </w:t>
      </w:r>
      <w:r w:rsidR="001754E2" w:rsidRPr="00802CF3">
        <w:t xml:space="preserve">time </w:t>
      </w:r>
      <w:r w:rsidR="00F55A6C" w:rsidRPr="00802CF3">
        <w:t xml:space="preserve"> are related</w:t>
      </w:r>
      <w:r w:rsidRPr="00802CF3">
        <w:t xml:space="preserve">. </w:t>
      </w:r>
      <w:r w:rsidR="001754E2" w:rsidRPr="00802CF3">
        <w:t xml:space="preserve">Although EVT provides an additional therapeutic opportunity to thrombolysis in patients with LVO </w:t>
      </w:r>
      <w:r w:rsidRPr="00802CF3">
        <w:t>within 4.5 hours from symptom onset</w:t>
      </w:r>
      <w:r w:rsidR="001754E2" w:rsidRPr="00802CF3">
        <w:t xml:space="preserve"> and can also extent the treatment window, still is submitted to several time-</w:t>
      </w:r>
      <w:r w:rsidR="00E91D70" w:rsidRPr="00802CF3">
        <w:t>related</w:t>
      </w:r>
      <w:r w:rsidR="001754E2" w:rsidRPr="00802CF3">
        <w:t xml:space="preserve"> limitations. Even in the hyper-acute phase, t</w:t>
      </w:r>
      <w:r w:rsidR="001754E2" w:rsidRPr="00802CF3">
        <w:t>he delivery of treatment is limited to thrombectomy-capable centres that are not widely available and not equitable regionally or globally. In other words, geographic accessibility is the factor most likely to affect the equitable provision of EVT. In addition, the time between IVT and EVT varies from minutes to hours, depending on the interfacility transport time, which may affect clinical outcomes.</w:t>
      </w:r>
      <w:r w:rsidR="000A1C7D" w:rsidRPr="00802CF3">
        <w:t xml:space="preserve"> </w:t>
      </w:r>
      <w:r w:rsidR="009607A4" w:rsidRPr="00802CF3">
        <w:t>T</w:t>
      </w:r>
      <w:r w:rsidRPr="00802CF3">
        <w:t xml:space="preserve">he extended time window of EVT treatment (6-24 hours) benefited patients eligible for </w:t>
      </w:r>
      <w:r w:rsidR="009607A4" w:rsidRPr="00802CF3">
        <w:t xml:space="preserve">the </w:t>
      </w:r>
      <w:r w:rsidRPr="00802CF3">
        <w:t xml:space="preserve">DEFUSE-3 </w:t>
      </w:r>
      <w:r w:rsidR="009607A4" w:rsidRPr="00802CF3">
        <w:t>and</w:t>
      </w:r>
      <w:r w:rsidRPr="00802CF3">
        <w:t xml:space="preserve"> DAWN </w:t>
      </w:r>
      <w:r w:rsidR="009607A4" w:rsidRPr="00802CF3">
        <w:t>trials. However</w:t>
      </w:r>
      <w:r w:rsidRPr="00802CF3">
        <w:t xml:space="preserve">, </w:t>
      </w:r>
      <w:r w:rsidR="000A1C7D" w:rsidRPr="00802CF3">
        <w:t xml:space="preserve">these trials included selected patients </w:t>
      </w:r>
      <w:r w:rsidR="00B6466A" w:rsidRPr="00802CF3">
        <w:t xml:space="preserve">and </w:t>
      </w:r>
      <w:r w:rsidR="009607A4" w:rsidRPr="00802CF3">
        <w:t xml:space="preserve">excluded </w:t>
      </w:r>
      <w:r w:rsidR="00B6466A" w:rsidRPr="00802CF3">
        <w:t>those</w:t>
      </w:r>
      <w:r w:rsidR="009607A4" w:rsidRPr="00802CF3">
        <w:t xml:space="preserve"> with larger infarcts, premorbid disability and M2 occlusions and therefore it is unclear if this time window would be appropriate for patients who did not meet the trial criteria</w:t>
      </w:r>
      <w:r w:rsidRPr="00802CF3">
        <w:t>. EVT is further limited by the additional cost, specialised neuro-endovascular expertise required to perform the procedure and service availability 24 hours/7 days. Moreover, treatment affordability has been one of the reasons for the use of lower-dose alteplase in Asia,</w:t>
      </w:r>
      <w:r w:rsidRPr="00802CF3">
        <w:fldChar w:fldCharType="begin">
          <w:fldData xml:space="preserve">PEVuZE5vdGU+PENpdGU+PEF1dGhvcj5TaGFybWE8L0F1dGhvcj48WWVhcj4yMDExPC9ZZWFyPjxS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</w:fldData>
        </w:fldChar>
      </w:r>
      <w:r w:rsidRPr="00802CF3">
        <w:instrText xml:space="preserve"> ADDIN EN.CITE </w:instrText>
      </w:r>
      <w:r w:rsidRPr="00802CF3">
        <w:fldChar w:fldCharType="begin">
          <w:fldData xml:space="preserve">PEVuZE5vdGU+PENpdGU+PEF1dGhvcj5TaGFybWE8L0F1dGhvcj48WWVhcj4yMDExPC9ZZWFyPjxS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</w:fldData>
        </w:fldChar>
      </w:r>
      <w:r w:rsidRPr="00802CF3">
        <w:instrText xml:space="preserve"> ADDIN EN.CITE.DATA </w:instrText>
      </w:r>
      <w:r w:rsidRPr="00802CF3">
        <w:fldChar w:fldCharType="end"/>
      </w:r>
      <w:r w:rsidRPr="00802CF3">
        <w:fldChar w:fldCharType="separate"/>
      </w:r>
      <w:r w:rsidRPr="00802CF3">
        <w:rPr>
          <w:noProof/>
          <w:vertAlign w:val="superscript"/>
        </w:rPr>
        <w:t>77</w:t>
      </w:r>
      <w:r w:rsidRPr="00802CF3">
        <w:fldChar w:fldCharType="end"/>
      </w:r>
      <w:r w:rsidRPr="00802CF3">
        <w:t xml:space="preserve"> and </w:t>
      </w:r>
      <w:r w:rsidR="009607A4" w:rsidRPr="00802CF3">
        <w:t xml:space="preserve">the requirement for </w:t>
      </w:r>
      <w:r w:rsidRPr="00802CF3">
        <w:t xml:space="preserve">payment before treatment may cause a delay in treatment and effectiveness of therapy. </w:t>
      </w:r>
    </w:p>
    <w:bookmarkEnd w:id="29"/>
    <w:p w14:paraId="11F2B44E" w14:textId="77777777" w:rsidR="00E71FEF" w:rsidRPr="00802CF3" w:rsidRDefault="00E71FEF" w:rsidP="00014A16">
      <w:pPr>
        <w:pStyle w:val="NormalWeb"/>
        <w:spacing w:before="0" w:beforeAutospacing="0" w:after="0" w:afterAutospacing="0" w:line="480" w:lineRule="auto"/>
        <w:jc w:val="both"/>
      </w:pPr>
    </w:p>
    <w:p w14:paraId="3AF8D8E0" w14:textId="77777777" w:rsidR="00FA0E62" w:rsidRPr="00802CF3" w:rsidRDefault="009F62C7" w:rsidP="00B33318">
      <w:pPr>
        <w:pStyle w:val="NormalWeb"/>
        <w:spacing w:before="0" w:beforeAutospacing="0" w:after="0" w:afterAutospacing="0" w:line="480" w:lineRule="auto"/>
        <w:jc w:val="both"/>
      </w:pPr>
      <w:r w:rsidRPr="00802CF3">
        <w:t xml:space="preserve">Variation in </w:t>
      </w:r>
      <w:proofErr w:type="spellStart"/>
      <w:r w:rsidRPr="00802CF3">
        <w:t>recanalisation</w:t>
      </w:r>
      <w:proofErr w:type="spellEnd"/>
      <w:r w:rsidRPr="00802CF3">
        <w:t xml:space="preserve"> devices, interventionist experience, and high volume of EVT may influence the </w:t>
      </w:r>
      <w:r w:rsidR="00105F4D" w:rsidRPr="00802CF3">
        <w:t>AF</w:t>
      </w:r>
      <w:r w:rsidRPr="00802CF3">
        <w:t xml:space="preserve"> on stroke outcomes and the non-AF on stroke outcomes, especially haemorrhage-related outcomes, which subsequently may affect overall health. </w:t>
      </w:r>
      <w:r w:rsidR="00014A16" w:rsidRPr="00802CF3">
        <w:t>Th</w:t>
      </w:r>
      <w:r w:rsidR="00984EF3" w:rsidRPr="00802CF3">
        <w:t>e</w:t>
      </w:r>
      <w:r w:rsidR="00014A16" w:rsidRPr="00802CF3">
        <w:t xml:space="preserve"> considerable variation between centres </w:t>
      </w:r>
      <w:r w:rsidR="00984EF3" w:rsidRPr="00802CF3">
        <w:t>in</w:t>
      </w:r>
      <w:r w:rsidR="00014A16" w:rsidRPr="00802CF3">
        <w:t xml:space="preserve"> </w:t>
      </w:r>
      <w:r w:rsidR="00984EF3" w:rsidRPr="00802CF3">
        <w:t xml:space="preserve">patient </w:t>
      </w:r>
      <w:r w:rsidR="00014A16" w:rsidRPr="00802CF3">
        <w:t>outcomes after EVT merit</w:t>
      </w:r>
      <w:r w:rsidR="00984EF3" w:rsidRPr="00802CF3">
        <w:t>s</w:t>
      </w:r>
      <w:r w:rsidR="00014A16" w:rsidRPr="00802CF3">
        <w:t xml:space="preserve"> a holistic approach to unify specific approaches</w:t>
      </w:r>
      <w:r w:rsidR="00984EF3" w:rsidRPr="00802CF3">
        <w:t>,</w:t>
      </w:r>
      <w:r w:rsidR="00014A16" w:rsidRPr="00802CF3">
        <w:t xml:space="preserve"> such as a task force or guideline</w:t>
      </w:r>
      <w:r w:rsidR="00E760AC" w:rsidRPr="00802CF3">
        <w:t>s</w:t>
      </w:r>
      <w:r w:rsidR="00014A16" w:rsidRPr="00802CF3">
        <w:t xml:space="preserve"> on specific outcomes</w:t>
      </w:r>
      <w:r w:rsidR="00836317" w:rsidRPr="00802CF3">
        <w:t xml:space="preserve"> </w:t>
      </w:r>
      <w:r w:rsidR="00E760AC" w:rsidRPr="00802CF3">
        <w:t>measures</w:t>
      </w:r>
      <w:r w:rsidR="003B4E3E" w:rsidRPr="00802CF3">
        <w:t xml:space="preserve"> (time of stroke onset to IVT or EVT). </w:t>
      </w:r>
    </w:p>
    <w:p w14:paraId="76B4E246" w14:textId="77777777" w:rsidR="000468A8" w:rsidRPr="00802CF3" w:rsidRDefault="000468A8" w:rsidP="00B33318">
      <w:pPr>
        <w:pStyle w:val="NormalWeb"/>
        <w:spacing w:before="0" w:beforeAutospacing="0" w:after="0" w:afterAutospacing="0" w:line="480" w:lineRule="auto"/>
        <w:jc w:val="both"/>
      </w:pPr>
    </w:p>
    <w:p w14:paraId="729C7988" w14:textId="5F0E4EDA" w:rsidR="00910316" w:rsidRPr="00802CF3" w:rsidRDefault="003B4E3E" w:rsidP="00014A16">
      <w:pPr>
        <w:pStyle w:val="NormalWeb"/>
        <w:spacing w:before="0" w:beforeAutospacing="0" w:after="0" w:afterAutospacing="0" w:line="480" w:lineRule="auto"/>
        <w:jc w:val="both"/>
      </w:pPr>
      <w:r w:rsidRPr="00802CF3">
        <w:t xml:space="preserve">The time variation was a crucial factor observed in most studies, which was attributed to </w:t>
      </w:r>
      <w:r w:rsidR="0048538E" w:rsidRPr="00802CF3">
        <w:t xml:space="preserve">worse </w:t>
      </w:r>
      <w:r w:rsidRPr="00802CF3">
        <w:t>functional status post-stroke.</w:t>
      </w:r>
      <w:r w:rsidR="002A3ACE" w:rsidRPr="00802CF3">
        <w:t xml:space="preserve"> Thus, further studies may shift attention toward approaches that incorporate machine learning or artificial intelligence to improve stroke identification in early stages, which will reduce the variations among centres in the time of stroke onset to IVT or EVT and subsequently improve EVT related-outcomes.</w:t>
      </w:r>
      <w:r w:rsidR="00E760AC" w:rsidRPr="00802CF3">
        <w:t xml:space="preserve"> </w:t>
      </w:r>
    </w:p>
    <w:p w14:paraId="13551829" w14:textId="77777777" w:rsidR="00E24F2E" w:rsidRPr="00802CF3" w:rsidRDefault="00E24F2E" w:rsidP="00C476D9">
      <w:pPr>
        <w:pStyle w:val="NormalWeb"/>
        <w:spacing w:before="0" w:beforeAutospacing="0" w:after="0" w:afterAutospacing="0" w:line="480" w:lineRule="auto"/>
        <w:jc w:val="both"/>
      </w:pPr>
    </w:p>
    <w:p w14:paraId="16A92153" w14:textId="7D2AC49D" w:rsidR="00FA0E62" w:rsidRPr="00802CF3" w:rsidRDefault="009F62C7" w:rsidP="00C476D9">
      <w:pPr>
        <w:pStyle w:val="NormalWeb"/>
        <w:spacing w:before="0" w:beforeAutospacing="0" w:after="0" w:afterAutospacing="0" w:line="480" w:lineRule="auto"/>
        <w:jc w:val="both"/>
      </w:pPr>
      <w:r w:rsidRPr="00802CF3">
        <w:t>The heterogen</w:t>
      </w:r>
      <w:r w:rsidR="00984EF3" w:rsidRPr="00802CF3">
        <w:t>e</w:t>
      </w:r>
      <w:r w:rsidRPr="00802CF3">
        <w:t xml:space="preserve">ity of findings of endovascular stroke outcomes in patients with and without </w:t>
      </w:r>
      <w:r w:rsidR="00984EF3" w:rsidRPr="00802CF3">
        <w:t>AF</w:t>
      </w:r>
      <w:r w:rsidRPr="00802CF3">
        <w:t xml:space="preserve"> </w:t>
      </w:r>
      <w:r w:rsidR="00984EF3" w:rsidRPr="00802CF3">
        <w:t>h</w:t>
      </w:r>
      <w:r w:rsidRPr="00802CF3">
        <w:t xml:space="preserve">as often </w:t>
      </w:r>
      <w:r w:rsidR="00984EF3" w:rsidRPr="00802CF3">
        <w:t xml:space="preserve">been </w:t>
      </w:r>
      <w:r w:rsidRPr="00802CF3">
        <w:t>attributed to difference</w:t>
      </w:r>
      <w:r w:rsidR="00984EF3" w:rsidRPr="00802CF3">
        <w:t>s</w:t>
      </w:r>
      <w:r w:rsidRPr="00802CF3">
        <w:t xml:space="preserve"> in </w:t>
      </w:r>
      <w:r w:rsidR="00984EF3" w:rsidRPr="00802CF3">
        <w:t xml:space="preserve">patient </w:t>
      </w:r>
      <w:r w:rsidRPr="00802CF3">
        <w:t>comorbidities, imaging modality and inclusion and exclusion criteria</w:t>
      </w:r>
      <w:r w:rsidR="00984EF3" w:rsidRPr="00802CF3">
        <w:t xml:space="preserve">, which has been partially addressed in </w:t>
      </w:r>
      <w:r w:rsidRPr="00802CF3">
        <w:t>studies where the cohort was prope</w:t>
      </w:r>
      <w:r w:rsidR="00984EF3" w:rsidRPr="00802CF3">
        <w:t>ns</w:t>
      </w:r>
      <w:r w:rsidRPr="00802CF3">
        <w:t xml:space="preserve">ity score-matched, which attenuated the </w:t>
      </w:r>
      <w:r w:rsidR="00984EF3" w:rsidRPr="00802CF3">
        <w:t xml:space="preserve">between-group </w:t>
      </w:r>
      <w:r w:rsidRPr="00802CF3">
        <w:t>effect</w:t>
      </w:r>
      <w:r w:rsidR="00984EF3" w:rsidRPr="00802CF3">
        <w:t>s</w:t>
      </w:r>
      <w:r w:rsidRPr="00802CF3">
        <w:t>. </w:t>
      </w:r>
      <w:r w:rsidR="00E24F2E" w:rsidRPr="00802CF3">
        <w:t>Implementing faster treatment requires an efficient system pathway that ensures a continuum of care across pre-hospital to hospital and interfacility transfer.</w:t>
      </w:r>
      <w:r w:rsidR="00E24F2E" w:rsidRPr="00802CF3">
        <w:fldChar w:fldCharType="begin">
          <w:fldData xml:space="preserve">PEVuZE5vdGU+PENpdGU+PEF1dGhvcj5TYXZlcjwvQXV0aG9yPjxZZWFyPjIwMTY8L1llYXI+PFJl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</w:fldData>
        </w:fldChar>
      </w:r>
      <w:r w:rsidR="00E91D70" w:rsidRPr="00802CF3">
        <w:instrText xml:space="preserve"> ADDIN EN.CITE </w:instrText>
      </w:r>
      <w:r w:rsidR="00E91D70" w:rsidRPr="00802CF3">
        <w:fldChar w:fldCharType="begin">
          <w:fldData xml:space="preserve">PEVuZE5vdGU+PENpdGU+PEF1dGhvcj5TYXZlcjwvQXV0aG9yPjxZZWFyPjIwMTY8L1llYXI+PFJl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</w:fldData>
        </w:fldChar>
      </w:r>
      <w:r w:rsidR="00E91D70" w:rsidRPr="00802CF3">
        <w:instrText xml:space="preserve"> ADDIN EN.CITE.DATA </w:instrText>
      </w:r>
      <w:r w:rsidR="00E91D70" w:rsidRPr="00802CF3">
        <w:fldChar w:fldCharType="end"/>
      </w:r>
      <w:r w:rsidR="00E24F2E" w:rsidRPr="00802CF3">
        <w:fldChar w:fldCharType="separate"/>
      </w:r>
      <w:r w:rsidR="00E91D70" w:rsidRPr="00802CF3">
        <w:rPr>
          <w:noProof/>
          <w:vertAlign w:val="superscript"/>
        </w:rPr>
        <w:t>78,79</w:t>
      </w:r>
      <w:r w:rsidR="00E24F2E" w:rsidRPr="00802CF3">
        <w:fldChar w:fldCharType="end"/>
      </w:r>
      <w:r w:rsidR="00E24F2E" w:rsidRPr="00802CF3">
        <w:t xml:space="preserve"> Optimising </w:t>
      </w:r>
      <w:r w:rsidR="00BD05FD" w:rsidRPr="00802CF3">
        <w:t xml:space="preserve">and </w:t>
      </w:r>
      <w:r w:rsidR="00E24F2E" w:rsidRPr="00802CF3">
        <w:t>streamlin</w:t>
      </w:r>
      <w:r w:rsidR="00BD05FD" w:rsidRPr="00802CF3">
        <w:t>ing the</w:t>
      </w:r>
      <w:r w:rsidR="00E24F2E" w:rsidRPr="00802CF3">
        <w:t xml:space="preserve"> pathway from pre-hospital (i.e. recognition of stroke, stroke severity and pre-notification of receiving hospital) to in-hospital workflow (i.e. reduce door to CT imaging time, door to thrombolysis or thrombectomy or interfacility transfer to thrombectomy-capable centre) will enhance the delivery of care and preserve the salvageable penumbra tissue that is the main goal of the early therapy. </w:t>
      </w:r>
      <w:r w:rsidR="00A57BF4" w:rsidRPr="00802CF3">
        <w:t>A large multi-centre clinical trial of 984 patients with severe stroke showed that interfacility transfer was associated with significant treatment delays and a lower chance of good functional independence.</w:t>
      </w:r>
      <w:r w:rsidR="00E24F2E" w:rsidRPr="00802CF3">
        <w:fldChar w:fldCharType="begin">
          <w:fldData xml:space="preserve">PEVuZE5vdGU+PENpdGU+PEF1dGhvcj5Gcm9laGxlcjwvQXV0aG9yPjxZZWFyPjIwMTc8L1llYXI+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</w:fldData>
        </w:fldChar>
      </w:r>
      <w:r w:rsidR="00E91D70" w:rsidRPr="00802CF3">
        <w:instrText xml:space="preserve"> ADDIN EN.CITE </w:instrText>
      </w:r>
      <w:r w:rsidR="00E91D70" w:rsidRPr="00802CF3">
        <w:fldChar w:fldCharType="begin">
          <w:fldData xml:space="preserve">PEVuZE5vdGU+PENpdGU+PEF1dGhvcj5Gcm9laGxlcjwvQXV0aG9yPjxZZWFyPjIwMTc8L1llYXI+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</w:fldData>
        </w:fldChar>
      </w:r>
      <w:r w:rsidR="00E91D70" w:rsidRPr="00802CF3">
        <w:instrText xml:space="preserve"> ADDIN EN.CITE.DATA </w:instrText>
      </w:r>
      <w:r w:rsidR="00E91D70" w:rsidRPr="00802CF3">
        <w:fldChar w:fldCharType="end"/>
      </w:r>
      <w:r w:rsidR="00E24F2E" w:rsidRPr="00802CF3">
        <w:fldChar w:fldCharType="separate"/>
      </w:r>
      <w:r w:rsidR="00E91D70" w:rsidRPr="00802CF3">
        <w:rPr>
          <w:noProof/>
          <w:vertAlign w:val="superscript"/>
        </w:rPr>
        <w:t>80</w:t>
      </w:r>
      <w:r w:rsidR="00E24F2E" w:rsidRPr="00802CF3">
        <w:fldChar w:fldCharType="end"/>
      </w:r>
      <w:r w:rsidR="00E24F2E" w:rsidRPr="00802CF3">
        <w:t xml:space="preserve"> </w:t>
      </w:r>
      <w:r w:rsidR="00A57BF4" w:rsidRPr="00802CF3">
        <w:t xml:space="preserve">There is a need for a stroke care pathway with an effective workflow of a direct referral to a thrombectomy-capable centre with shorter delays in the initial hospital for interfacility transfer. </w:t>
      </w:r>
      <w:r w:rsidR="00E24F2E" w:rsidRPr="00802CF3">
        <w:t>An efficient pathway may help streamline those patients with large vessel occlusion and AF on recent anticoagulation (within 24 hours), in which EVT is the only viable option as IVT is contraindicated. Another system-level factor that could have important implications is the impact of the variability of clinical team levels (senior staff or experienced or less experienced nurses) between the days (weekdays and weekends) or time of the day (office hours or outside office hours) on faster therapies, interfacility referrals and clinical outcomes.</w:t>
      </w:r>
      <w:r w:rsidR="00E404DA" w:rsidRPr="00802CF3">
        <w:fldChar w:fldCharType="begin"/>
      </w:r>
      <w:r w:rsidR="00E91D70" w:rsidRPr="00802CF3">
        <w:instrText xml:space="preserve"> ADDIN EN.CITE &lt;EndNote&gt;&lt;Cite&gt;&lt;Author&gt;Helsinki Stroke Thrombolysis Registry&lt;/Author&gt;&lt;Year&gt;2012&lt;/Year&gt;&lt;RecNum&gt;1074&lt;/RecNum&gt;&lt;DisplayText&gt;&lt;style face="superscript"&gt;81&lt;/style&gt;&lt;/DisplayText&gt;&lt;record&gt;&lt;rec-number&gt;1074&lt;/rec-number&gt;&lt;foreign-keys&gt;&lt;key app="EN" db-id="s25aap0ajwzfpaewadwxtr55spe5drff02zt" timestamp="1657239405" guid="0762e997-001e-42b8-81db-03e570293843"&gt;1074&lt;/key&gt;&lt;/foreign-keys&gt;&lt;ref-type name="Journal Article"&gt;17&lt;/ref-type&gt;&lt;contributors&gt;&lt;authors&gt;&lt;author&gt;Helsinki Stroke Thrombolysis Registry, Group&lt;/author&gt;&lt;/authors&gt;&lt;/contributors&gt;&lt;auth-address&gt;Department of Neurology, Helsinki University Central Hospital, Helsinki, Finland.&lt;/auth-address&gt;&lt;titles&gt;&lt;title&gt;Does time of day or physician experience affect outcome of acute ischemic stroke patients treated with thrombolysis? A study from Finland&lt;/title&gt;&lt;secondary-title&gt;Int J Stroke&lt;/secondary-title&gt;&lt;/titles&gt;&lt;periodical&gt;&lt;full-title&gt;Int J Stroke&lt;/full-title&gt;&lt;/periodical&gt;&lt;pages&gt;511-6&lt;/pages&gt;&lt;volume&gt;7&lt;/volume&gt;&lt;number&gt;6&lt;/number&gt;&lt;edition&gt;2012/04/13&lt;/edition&gt;&lt;keywords&gt;&lt;keyword&gt;Aged&lt;/keyword&gt;&lt;keyword&gt;Circadian Rhythm&lt;/keyword&gt;&lt;keyword&gt;Clinical Competence/*standards&lt;/keyword&gt;&lt;keyword&gt;Female&lt;/keyword&gt;&lt;keyword&gt;Fibrinolytic Agents/*therapeutic use&lt;/keyword&gt;&lt;keyword&gt;Finland&lt;/keyword&gt;&lt;keyword&gt;Humans&lt;/keyword&gt;&lt;keyword&gt;Male&lt;/keyword&gt;&lt;keyword&gt;Neurology/education/*standards&lt;/keyword&gt;&lt;keyword&gt;Prospective Studies&lt;/keyword&gt;&lt;keyword&gt;Seasons&lt;/keyword&gt;&lt;keyword&gt;Stroke/*drug therapy&lt;/keyword&gt;&lt;keyword&gt;Thrombolytic Therapy/standards/*statistics &amp;amp; numerical data&lt;/keyword&gt;&lt;keyword&gt;Time Factors&lt;/keyword&gt;&lt;keyword&gt;Tissue Plasminogen Activator/*therapeutic use&lt;/keyword&gt;&lt;keyword&gt;Treatment Outcome&lt;/keyword&gt;&lt;/keywords&gt;&lt;dates&gt;&lt;year&gt;2012&lt;/year&gt;&lt;pub-dates&gt;&lt;date&gt;Aug&lt;/date&gt;&lt;/pub-dates&gt;&lt;/dates&gt;&lt;isbn&gt;1747-4949 (Electronic)&amp;#xD;1747-4930 (Linking)&lt;/isbn&gt;&lt;accession-num&gt;22494345&lt;/accession-num&gt;&lt;urls&gt;&lt;related-urls&gt;&lt;url&gt;https://www.ncbi.nlm.nih.gov/pubmed/22494345&lt;/url&gt;&lt;/related-urls&gt;&lt;/urls&gt;&lt;electronic-resource-num&gt;10.1111/j.1747-4949.2012.00795.x&lt;/electronic-resource-num&gt;&lt;/record&gt;&lt;/Cite&gt;&lt;/EndNote&gt;</w:instrText>
      </w:r>
      <w:r w:rsidR="00E404DA" w:rsidRPr="00802CF3">
        <w:fldChar w:fldCharType="separate"/>
      </w:r>
      <w:r w:rsidR="00E91D70" w:rsidRPr="00802CF3">
        <w:rPr>
          <w:noProof/>
          <w:vertAlign w:val="superscript"/>
        </w:rPr>
        <w:t>81</w:t>
      </w:r>
      <w:r w:rsidR="00E404DA" w:rsidRPr="00802CF3">
        <w:fldChar w:fldCharType="end"/>
      </w:r>
      <w:r w:rsidR="00E24F2E" w:rsidRPr="00802CF3">
        <w:t xml:space="preserve"> </w:t>
      </w:r>
    </w:p>
    <w:p w14:paraId="77EF38DC" w14:textId="7CD71721" w:rsidR="009F62C7" w:rsidRPr="00802CF3" w:rsidRDefault="00E24F2E" w:rsidP="00C476D9">
      <w:pPr>
        <w:pStyle w:val="NormalWeb"/>
        <w:spacing w:before="0" w:beforeAutospacing="0" w:after="0" w:afterAutospacing="0" w:line="480" w:lineRule="auto"/>
        <w:jc w:val="both"/>
      </w:pPr>
      <w:r w:rsidRPr="00802CF3">
        <w:t>Therefore, appropriate expertise and geographical coverage are essential to address the variations and improve the overall clinical outcomes and prognosis. Optimal outcomes in the post-acute phase could be achieved with additional community-based rehabilitation.</w:t>
      </w:r>
    </w:p>
    <w:p w14:paraId="2F6543D6" w14:textId="77777777" w:rsidR="009F62C7" w:rsidRPr="00802CF3" w:rsidRDefault="009F62C7" w:rsidP="00C476D9">
      <w:pPr>
        <w:pStyle w:val="NormalWeb"/>
        <w:spacing w:before="0" w:beforeAutospacing="0" w:after="0" w:afterAutospacing="0" w:line="480" w:lineRule="auto"/>
        <w:jc w:val="both"/>
      </w:pPr>
    </w:p>
    <w:p w14:paraId="23027D84" w14:textId="51A28D2A" w:rsidR="0048538E" w:rsidRPr="00802CF3" w:rsidRDefault="009F62C7" w:rsidP="00BE0780">
      <w:pPr>
        <w:pStyle w:val="NormalWeb"/>
        <w:spacing w:before="0" w:beforeAutospacing="0" w:after="0" w:afterAutospacing="0" w:line="480" w:lineRule="auto"/>
        <w:jc w:val="both"/>
      </w:pPr>
      <w:r w:rsidRPr="00802CF3">
        <w:t>Moreover, real-world studies have been suggested to assess the safety and efficacy of certain drugs exerted on such an outcome, which was proved later in randomised control trials. However, its inherited poor design threatens the validity of such findings. The lack of randomised control trials for periprocedural pharmacological treatments (</w:t>
      </w:r>
      <w:r w:rsidR="002A3ACE" w:rsidRPr="00802CF3">
        <w:t xml:space="preserve">e.g. </w:t>
      </w:r>
      <w:r w:rsidRPr="00802CF3">
        <w:t xml:space="preserve">antiplatelet, heparin, neuroprotective) on stroke outcomes </w:t>
      </w:r>
      <w:r w:rsidR="002A3ACE" w:rsidRPr="00802CF3">
        <w:t xml:space="preserve">may explain variations between studies outcomes and create more </w:t>
      </w:r>
      <w:r w:rsidR="0058788E" w:rsidRPr="00802CF3">
        <w:t xml:space="preserve">dependence </w:t>
      </w:r>
      <w:r w:rsidR="002A3ACE" w:rsidRPr="00802CF3">
        <w:t>clinical judgment.</w:t>
      </w:r>
      <w:r w:rsidR="000468A8">
        <w:t xml:space="preserve"> </w:t>
      </w:r>
      <w:r w:rsidR="0048538E" w:rsidRPr="00802CF3">
        <w:t xml:space="preserve">Theoretically, the pharmacokinetic benefits of </w:t>
      </w:r>
      <w:proofErr w:type="spellStart"/>
      <w:r w:rsidR="0048538E" w:rsidRPr="00802CF3">
        <w:t>tenecteplase</w:t>
      </w:r>
      <w:proofErr w:type="spellEnd"/>
      <w:r w:rsidR="0048538E" w:rsidRPr="00802CF3">
        <w:t xml:space="preserve"> as a single-bolus dosage may provide the potential superiority over alteplase and address the time-sensitive obstacle. Faster administration in primary stroke centre before further transfer to thrombectomy capable centre, and therapy early time to thrombectomy. Thus, it may be plausible that </w:t>
      </w:r>
      <w:proofErr w:type="spellStart"/>
      <w:r w:rsidR="0048538E" w:rsidRPr="00802CF3">
        <w:t>tenecteplase</w:t>
      </w:r>
      <w:proofErr w:type="spellEnd"/>
      <w:r w:rsidR="0048538E" w:rsidRPr="00802CF3">
        <w:t xml:space="preserve"> has the potential to be administrated in MSU care; however, this requires further studies to assess the safety and efficacy of bolus-only thrombolytic in prehospital settings.</w:t>
      </w:r>
    </w:p>
    <w:p w14:paraId="22AEB27F" w14:textId="77777777" w:rsidR="0048538E" w:rsidRPr="00802CF3" w:rsidRDefault="0048538E" w:rsidP="00BC5E88">
      <w:pPr>
        <w:pStyle w:val="NormalWeb"/>
        <w:spacing w:before="0" w:beforeAutospacing="0" w:after="0" w:afterAutospacing="0" w:line="480" w:lineRule="auto"/>
        <w:jc w:val="both"/>
      </w:pPr>
    </w:p>
    <w:p w14:paraId="2D8D0506" w14:textId="5FD2525D" w:rsidR="00F67BCD" w:rsidRPr="00802CF3" w:rsidRDefault="009F62C7" w:rsidP="00BC5E88">
      <w:pPr>
        <w:pStyle w:val="NormalWeb"/>
        <w:spacing w:before="0" w:beforeAutospacing="0" w:after="0" w:afterAutospacing="0" w:line="480" w:lineRule="auto"/>
        <w:jc w:val="both"/>
        <w:sectPr w:rsidR="00F67BCD" w:rsidRPr="00802CF3">
          <w:pgSz w:w="11906" w:h="16838"/>
          <w:pgMar w:top="1440" w:right="1440" w:bottom="1440" w:left="1440" w:header="708" w:footer="708" w:gutter="0"/>
          <w:cols w:space="708"/>
          <w:docGrid w:linePitch="360"/>
        </w:sectPr>
      </w:pPr>
      <w:r w:rsidRPr="00802CF3">
        <w:t xml:space="preserve">Further, </w:t>
      </w:r>
      <w:r w:rsidR="00014A16" w:rsidRPr="00802CF3">
        <w:t xml:space="preserve">the ultimate goal is </w:t>
      </w:r>
      <w:r w:rsidRPr="00802CF3">
        <w:t xml:space="preserve">clinical </w:t>
      </w:r>
      <w:r w:rsidR="000D51DB" w:rsidRPr="00802CF3">
        <w:t>pathway</w:t>
      </w:r>
      <w:r w:rsidRPr="00802CF3">
        <w:t xml:space="preserve"> that allows for high-quality communications and referral among different settings, such as comprehensive stroke centres, primary stroke centres and prehospital, facilitat</w:t>
      </w:r>
      <w:r w:rsidR="000F77DA" w:rsidRPr="00802CF3">
        <w:t>ing</w:t>
      </w:r>
      <w:r w:rsidRPr="00802CF3">
        <w:t xml:space="preserve"> </w:t>
      </w:r>
      <w:r w:rsidR="000F77DA" w:rsidRPr="00802CF3">
        <w:t xml:space="preserve">the </w:t>
      </w:r>
      <w:r w:rsidRPr="00802CF3">
        <w:t>patient transfer</w:t>
      </w:r>
      <w:r w:rsidR="0006709F" w:rsidRPr="00802CF3">
        <w:t xml:space="preserve"> and</w:t>
      </w:r>
      <w:r w:rsidRPr="00802CF3">
        <w:t xml:space="preserve"> reducing stroke onset to thrombectomy to optimise stroke outcomes. This can involve multidisciplinary healthcare workers ranging from prehospital staff to </w:t>
      </w:r>
      <w:r w:rsidR="000D51DB" w:rsidRPr="00802CF3">
        <w:t>specialist</w:t>
      </w:r>
      <w:r w:rsidRPr="00802CF3">
        <w:t xml:space="preserve"> centres. Prehospital </w:t>
      </w:r>
      <w:r w:rsidR="003741AF" w:rsidRPr="00802CF3">
        <w:t xml:space="preserve">management </w:t>
      </w:r>
      <w:r w:rsidRPr="00802CF3">
        <w:t>can use different prediction models, technologies, or telehealth utilising the network for rapid identification or activation of receiving hospital, with image sharing system for the better patient pathway</w:t>
      </w:r>
      <w:r w:rsidR="00BC5E88" w:rsidRPr="00802CF3">
        <w:t>.</w:t>
      </w:r>
    </w:p>
    <w:bookmarkEnd w:id="28"/>
    <w:p w14:paraId="5F348A08" w14:textId="77777777" w:rsidR="009F62C7" w:rsidRPr="00802CF3" w:rsidRDefault="009F62C7" w:rsidP="00C476D9">
      <w:pPr>
        <w:pStyle w:val="Heading1"/>
        <w:spacing w:line="480" w:lineRule="auto"/>
        <w:rPr>
          <w:rFonts w:ascii="Times New Roman" w:hAnsi="Times New Roman" w:cs="Times New Roman"/>
          <w:b/>
          <w:color w:val="auto"/>
          <w:sz w:val="24"/>
          <w:szCs w:val="24"/>
        </w:rPr>
      </w:pPr>
      <w:r w:rsidRPr="00802CF3">
        <w:rPr>
          <w:rFonts w:ascii="Times New Roman" w:hAnsi="Times New Roman" w:cs="Times New Roman"/>
          <w:b/>
          <w:color w:val="auto"/>
          <w:sz w:val="24"/>
          <w:szCs w:val="24"/>
        </w:rPr>
        <w:t>References</w:t>
      </w:r>
    </w:p>
    <w:p w14:paraId="7DA050C2" w14:textId="77777777" w:rsidR="00B02D3D" w:rsidRPr="00802CF3" w:rsidRDefault="002F0B2B" w:rsidP="00C476D9">
      <w:pPr>
        <w:spacing w:line="480" w:lineRule="auto"/>
        <w:jc w:val="both"/>
        <w:rPr>
          <w:rFonts w:ascii="Times New Roman" w:hAnsi="Times New Roman" w:cs="Times New Roman"/>
        </w:rPr>
      </w:pPr>
      <w:r w:rsidRPr="00802CF3">
        <w:rPr>
          <w:rFonts w:ascii="Times New Roman" w:hAnsi="Times New Roman" w:cs="Times New Roman"/>
        </w:rPr>
        <w:t>Papers of special note have been highlighted as either of interest (•) or of considerable interest (••) to readers</w:t>
      </w:r>
    </w:p>
    <w:p w14:paraId="0D370BAB" w14:textId="77777777" w:rsidR="00E91D70" w:rsidRPr="00802CF3" w:rsidRDefault="00B02D3D" w:rsidP="00E91D70">
      <w:pPr>
        <w:pStyle w:val="EndNoteBibliography"/>
        <w:ind w:left="720" w:hanging="720"/>
      </w:pPr>
      <w:r w:rsidRPr="00802CF3">
        <w:rPr>
          <w:rFonts w:ascii="Times New Roman" w:hAnsi="Times New Roman" w:cs="Times New Roman"/>
        </w:rPr>
        <w:fldChar w:fldCharType="begin"/>
      </w:r>
      <w:r w:rsidRPr="00802CF3">
        <w:rPr>
          <w:rFonts w:ascii="Times New Roman" w:hAnsi="Times New Roman" w:cs="Times New Roman"/>
        </w:rPr>
        <w:instrText xml:space="preserve"> ADDIN EN.REFLIST </w:instrText>
      </w:r>
      <w:r w:rsidRPr="00802CF3">
        <w:rPr>
          <w:rFonts w:ascii="Times New Roman" w:hAnsi="Times New Roman" w:cs="Times New Roman"/>
        </w:rPr>
        <w:fldChar w:fldCharType="separate"/>
      </w:r>
      <w:r w:rsidR="00E91D70" w:rsidRPr="00802CF3">
        <w:t>1.</w:t>
      </w:r>
      <w:r w:rsidR="00E91D70" w:rsidRPr="00802CF3">
        <w:tab/>
        <w:t xml:space="preserve">Turc G, Bhogal P, Fischer U, et al. European Stroke Organisation (ESO) – European Society for Minimally Invasive Neurological Therapy (ESMINT) Guidelines on Mechanical Thrombectomy in Acute Ischaemic StrokeEndorsed by Stroke Alliance for Europe (SAFE). </w:t>
      </w:r>
      <w:r w:rsidR="00E91D70" w:rsidRPr="00802CF3">
        <w:rPr>
          <w:i/>
        </w:rPr>
        <w:t xml:space="preserve">European Stroke Journal. </w:t>
      </w:r>
      <w:r w:rsidR="00E91D70" w:rsidRPr="00802CF3">
        <w:t>2019;4(1):6-12.</w:t>
      </w:r>
    </w:p>
    <w:p w14:paraId="70F844B1" w14:textId="77777777" w:rsidR="00E91D70" w:rsidRPr="00802CF3" w:rsidRDefault="00E91D70" w:rsidP="00E91D70">
      <w:pPr>
        <w:pStyle w:val="EndNoteBibliography"/>
        <w:ind w:left="720" w:hanging="720"/>
      </w:pPr>
      <w:r w:rsidRPr="00802CF3">
        <w:t>2.</w:t>
      </w:r>
      <w:r w:rsidRPr="00802CF3">
        <w:tab/>
        <w:t xml:space="preserve">Turc G, Tsivgoulis G, Audebert HJ, et al. European Stroke Organisation (ESO)–European Society for Minimally Invasive Neurological Therapy (ESMINT) expedited recommendation on indication for intravenous thrombolysis before mechanical thrombectomy in patients with acute ischemic stroke and anterior circulation large vessel occlusion. </w:t>
      </w:r>
      <w:r w:rsidRPr="00802CF3">
        <w:rPr>
          <w:i/>
        </w:rPr>
        <w:t xml:space="preserve">Journal of NeuroInterventional Surgery. </w:t>
      </w:r>
      <w:r w:rsidRPr="00802CF3">
        <w:t>2022;14(3):209-227.</w:t>
      </w:r>
    </w:p>
    <w:p w14:paraId="22765FA1" w14:textId="77777777" w:rsidR="00E91D70" w:rsidRPr="00802CF3" w:rsidRDefault="00E91D70" w:rsidP="00E91D70">
      <w:pPr>
        <w:pStyle w:val="EndNoteBibliography"/>
        <w:ind w:left="720" w:hanging="720"/>
      </w:pPr>
      <w:r w:rsidRPr="00802CF3">
        <w:t>3.</w:t>
      </w:r>
      <w:r w:rsidRPr="00802CF3">
        <w:tab/>
        <w:t>Albers GW, , Marks MP, et al. Thrombectomy for Stroke at 6 to 16 Hours with Selection by Perfusion Imaging. 2018;378.</w:t>
      </w:r>
    </w:p>
    <w:p w14:paraId="44202615" w14:textId="77777777" w:rsidR="00E91D70" w:rsidRPr="00802CF3" w:rsidRDefault="00E91D70" w:rsidP="00E91D70">
      <w:pPr>
        <w:pStyle w:val="EndNoteBibliography"/>
        <w:ind w:left="720" w:hanging="720"/>
      </w:pPr>
      <w:r w:rsidRPr="00802CF3">
        <w:t>4.</w:t>
      </w:r>
      <w:r w:rsidRPr="00802CF3">
        <w:tab/>
        <w:t>Nogueira RG, , Jadhav AP, et al. Thrombectomy 6 to 24 Hours after Stroke with a Mismatch between Deficit and Infarct. 2018;378.</w:t>
      </w:r>
    </w:p>
    <w:p w14:paraId="4F1E565B" w14:textId="77777777" w:rsidR="00E91D70" w:rsidRPr="00802CF3" w:rsidRDefault="00E91D70" w:rsidP="00E91D70">
      <w:pPr>
        <w:pStyle w:val="EndNoteBibliography"/>
        <w:ind w:left="720" w:hanging="720"/>
      </w:pPr>
      <w:r w:rsidRPr="00802CF3">
        <w:t>5.</w:t>
      </w:r>
      <w:r w:rsidRPr="00802CF3">
        <w:tab/>
        <w:t xml:space="preserve">Li C, Wu C, Wu L, et al. Basilar Artery Occlusion Chinese Endovascular Trial: Protocol for a prospective randomized controlled study. </w:t>
      </w:r>
      <w:r w:rsidRPr="00802CF3">
        <w:rPr>
          <w:i/>
        </w:rPr>
        <w:t xml:space="preserve">Int J Stroke. </w:t>
      </w:r>
      <w:r w:rsidRPr="00802CF3">
        <w:t>2022;17(6):694-697.</w:t>
      </w:r>
    </w:p>
    <w:p w14:paraId="42C71BBF" w14:textId="77777777" w:rsidR="00E91D70" w:rsidRPr="00802CF3" w:rsidRDefault="00E91D70" w:rsidP="00E91D70">
      <w:pPr>
        <w:pStyle w:val="EndNoteBibliography"/>
        <w:ind w:left="720" w:hanging="720"/>
      </w:pPr>
      <w:r w:rsidRPr="00802CF3">
        <w:t>6.</w:t>
      </w:r>
      <w:r w:rsidRPr="00802CF3">
        <w:tab/>
        <w:t xml:space="preserve">Tao C, Qureshi AI, Yin Y, et al. Endovascular Treatment Versus Best Medical Management in Acute Basilar Artery Occlusion Strokes: Results From the ATTENTION Multicenter Registry. </w:t>
      </w:r>
      <w:r w:rsidRPr="00802CF3">
        <w:rPr>
          <w:i/>
        </w:rPr>
        <w:t xml:space="preserve">Circulation. </w:t>
      </w:r>
      <w:r w:rsidRPr="00802CF3">
        <w:t>2022:101161CIRCULATIONAHA121058544.</w:t>
      </w:r>
    </w:p>
    <w:p w14:paraId="117B3ADB" w14:textId="77777777" w:rsidR="00E91D70" w:rsidRPr="00802CF3" w:rsidRDefault="00E91D70" w:rsidP="00E91D70">
      <w:pPr>
        <w:pStyle w:val="EndNoteBibliography"/>
        <w:ind w:left="720" w:hanging="720"/>
      </w:pPr>
      <w:r w:rsidRPr="00802CF3">
        <w:t>7.</w:t>
      </w:r>
      <w:r w:rsidRPr="00802CF3">
        <w:tab/>
        <w:t xml:space="preserve">Marini C, De Santis F, Sacco S, et al. Contribution of atrial fibrillation to incidence and outcome of ischemic stroke: results from a population-based study. </w:t>
      </w:r>
      <w:r w:rsidRPr="00802CF3">
        <w:rPr>
          <w:i/>
        </w:rPr>
        <w:t xml:space="preserve">Stroke. </w:t>
      </w:r>
      <w:r w:rsidRPr="00802CF3">
        <w:t>2005;36(6):1115-1119.</w:t>
      </w:r>
    </w:p>
    <w:p w14:paraId="377D53B5" w14:textId="77777777" w:rsidR="00E91D70" w:rsidRPr="00802CF3" w:rsidRDefault="00E91D70" w:rsidP="00E91D70">
      <w:pPr>
        <w:pStyle w:val="EndNoteBibliography"/>
        <w:ind w:left="720" w:hanging="720"/>
      </w:pPr>
      <w:r w:rsidRPr="00802CF3">
        <w:t>8.</w:t>
      </w:r>
      <w:r w:rsidRPr="00802CF3">
        <w:tab/>
        <w:t xml:space="preserve">Hayden DT, Hannon N, Callaly E, et al. Rates and Determinants of 5-Year Outcomes After Atrial Fibrillation&amp;#x2013;Related Stroke. </w:t>
      </w:r>
      <w:r w:rsidRPr="00802CF3">
        <w:rPr>
          <w:i/>
        </w:rPr>
        <w:t xml:space="preserve">Stroke. </w:t>
      </w:r>
      <w:r w:rsidRPr="00802CF3">
        <w:t>2015;46(12):3488-3493.</w:t>
      </w:r>
    </w:p>
    <w:p w14:paraId="5EE7DB13" w14:textId="77777777" w:rsidR="00E91D70" w:rsidRPr="00802CF3" w:rsidRDefault="00E91D70" w:rsidP="00E91D70">
      <w:pPr>
        <w:pStyle w:val="EndNoteBibliography"/>
        <w:ind w:left="720" w:hanging="720"/>
      </w:pPr>
      <w:r w:rsidRPr="00802CF3">
        <w:t>9.</w:t>
      </w:r>
      <w:r w:rsidRPr="00802CF3">
        <w:tab/>
        <w:t xml:space="preserve">Ntaios G, Papavasileiou V, Makaritsis K, Milionis H, Michel P, Vemmos K. Association of ischaemic stroke subtype with long‐term cardiovascular events. </w:t>
      </w:r>
      <w:r w:rsidRPr="00802CF3">
        <w:rPr>
          <w:i/>
        </w:rPr>
        <w:t xml:space="preserve">European Journal of Neurology. </w:t>
      </w:r>
      <w:r w:rsidRPr="00802CF3">
        <w:t>2014;21(8):1108-1114.</w:t>
      </w:r>
    </w:p>
    <w:p w14:paraId="5978EDE7" w14:textId="77777777" w:rsidR="00E91D70" w:rsidRPr="00802CF3" w:rsidRDefault="00E91D70" w:rsidP="00E91D70">
      <w:pPr>
        <w:pStyle w:val="EndNoteBibliography"/>
        <w:ind w:left="720" w:hanging="720"/>
      </w:pPr>
      <w:r w:rsidRPr="00802CF3">
        <w:t>10.</w:t>
      </w:r>
      <w:r w:rsidRPr="00802CF3">
        <w:tab/>
        <w:t>Tu HTH, , Campbell BCV, et al. Pathophysiological determinants of worse stroke outcome in atrial fibrillation. 2010;30.</w:t>
      </w:r>
    </w:p>
    <w:p w14:paraId="29ADDEE3" w14:textId="77777777" w:rsidR="00E91D70" w:rsidRPr="00802CF3" w:rsidRDefault="00E91D70" w:rsidP="00E91D70">
      <w:pPr>
        <w:pStyle w:val="EndNoteBibliography"/>
        <w:ind w:left="720" w:hanging="720"/>
      </w:pPr>
      <w:r w:rsidRPr="00802CF3">
        <w:t>11.</w:t>
      </w:r>
      <w:r w:rsidRPr="00802CF3">
        <w:tab/>
        <w:t>Tu HTH, , Campbell BCV, et al. Worse stroke outcome in atrial fibrillation is explained by more severe hypoperfusion, infarct growth, and hemorrhagic transformation. 2015;10.</w:t>
      </w:r>
    </w:p>
    <w:p w14:paraId="28D74D7F" w14:textId="77777777" w:rsidR="00E91D70" w:rsidRPr="00802CF3" w:rsidRDefault="00E91D70" w:rsidP="00E91D70">
      <w:pPr>
        <w:pStyle w:val="EndNoteBibliography"/>
        <w:ind w:left="720" w:hanging="720"/>
      </w:pPr>
      <w:r w:rsidRPr="00802CF3">
        <w:t>12.</w:t>
      </w:r>
      <w:r w:rsidRPr="00802CF3">
        <w:tab/>
        <w:t>Chen VHE, , Lee GKH, et al. Intra-Arterial Adjunctive Medications for Acute Ischemic Stroke during Mechanical Thrombectomy: A Meta-Analysis. 2021.</w:t>
      </w:r>
    </w:p>
    <w:p w14:paraId="5BBAB711" w14:textId="77777777" w:rsidR="00E91D70" w:rsidRPr="00802CF3" w:rsidRDefault="00E91D70" w:rsidP="00E91D70">
      <w:pPr>
        <w:pStyle w:val="EndNoteBibliography"/>
        <w:ind w:left="720" w:hanging="720"/>
      </w:pPr>
      <w:r w:rsidRPr="00802CF3">
        <w:t>13.</w:t>
      </w:r>
      <w:r w:rsidRPr="00802CF3">
        <w:tab/>
        <w:t xml:space="preserve">Berge E, Whiteley W, Audebert H, et al. European Stroke Organisation (ESO) guidelines on intravenous thrombolysis for acute ischaemic stroke. </w:t>
      </w:r>
      <w:r w:rsidRPr="00802CF3">
        <w:rPr>
          <w:i/>
        </w:rPr>
        <w:t xml:space="preserve">European Stroke Journal. </w:t>
      </w:r>
      <w:r w:rsidRPr="00802CF3">
        <w:t>2021;6(1):I-LXII.</w:t>
      </w:r>
    </w:p>
    <w:p w14:paraId="1CC42981" w14:textId="77777777" w:rsidR="00E91D70" w:rsidRPr="00802CF3" w:rsidRDefault="00E91D70" w:rsidP="00E91D70">
      <w:pPr>
        <w:pStyle w:val="EndNoteBibliography"/>
        <w:ind w:left="720" w:hanging="720"/>
      </w:pPr>
      <w:r w:rsidRPr="00802CF3">
        <w:t>14.</w:t>
      </w:r>
      <w:r w:rsidRPr="00802CF3">
        <w:tab/>
        <w:t xml:space="preserve">Powers WJ, Rabinstein AA, Ackerson T, et al. Guidelines for the Early Management of Patients With Acute Ischemic Stroke: 2019 Update to the 2018 Guidelines for the Early Management of Acute Ischemic Stroke: A Guideline for Healthcare Professionals From the American Heart Association/American Stroke Association. </w:t>
      </w:r>
      <w:r w:rsidRPr="00802CF3">
        <w:rPr>
          <w:i/>
        </w:rPr>
        <w:t xml:space="preserve">Stroke. </w:t>
      </w:r>
      <w:r w:rsidRPr="00802CF3">
        <w:t>2019;50(12):e344-e418.</w:t>
      </w:r>
    </w:p>
    <w:p w14:paraId="6BECF291" w14:textId="77777777" w:rsidR="00E91D70" w:rsidRPr="00802CF3" w:rsidRDefault="00E91D70" w:rsidP="00E91D70">
      <w:pPr>
        <w:pStyle w:val="EndNoteBibliography"/>
        <w:ind w:left="720" w:hanging="720"/>
      </w:pPr>
      <w:r w:rsidRPr="00802CF3">
        <w:t>15.</w:t>
      </w:r>
      <w:r w:rsidRPr="00802CF3">
        <w:tab/>
        <w:t xml:space="preserve">Yang P, Zhang Y, Zhang L, et al. Endovascular thrombectomy with or without intravenous alteplase in acute stroke. </w:t>
      </w:r>
      <w:r w:rsidRPr="00802CF3">
        <w:rPr>
          <w:i/>
        </w:rPr>
        <w:t xml:space="preserve">New England Journal of Medicine. </w:t>
      </w:r>
      <w:r w:rsidRPr="00802CF3">
        <w:t>2020;382(21):1981-1993.</w:t>
      </w:r>
    </w:p>
    <w:p w14:paraId="54D7A30B" w14:textId="77777777" w:rsidR="00E91D70" w:rsidRPr="00802CF3" w:rsidRDefault="00E91D70" w:rsidP="00E91D70">
      <w:pPr>
        <w:pStyle w:val="EndNoteBibliography"/>
        <w:ind w:left="720" w:hanging="720"/>
      </w:pPr>
      <w:r w:rsidRPr="00802CF3">
        <w:t>16.</w:t>
      </w:r>
      <w:r w:rsidRPr="00802CF3">
        <w:tab/>
        <w:t xml:space="preserve">LeCouffe NE, Kappelhof M, Treurniet KM, et al. A randomized trial of intravenous alteplase before endovascular treatment for stroke. </w:t>
      </w:r>
      <w:r w:rsidRPr="00802CF3">
        <w:rPr>
          <w:i/>
        </w:rPr>
        <w:t xml:space="preserve">New England Journal of Medicine. </w:t>
      </w:r>
      <w:r w:rsidRPr="00802CF3">
        <w:t>2021;385(20):1833-1844.</w:t>
      </w:r>
    </w:p>
    <w:p w14:paraId="73050B0D" w14:textId="77777777" w:rsidR="00E91D70" w:rsidRPr="00802CF3" w:rsidRDefault="00E91D70" w:rsidP="00E91D70">
      <w:pPr>
        <w:pStyle w:val="EndNoteBibliography"/>
        <w:ind w:left="720" w:hanging="720"/>
      </w:pPr>
      <w:r w:rsidRPr="00802CF3">
        <w:t>17.</w:t>
      </w:r>
      <w:r w:rsidRPr="00802CF3">
        <w:tab/>
        <w:t>Saver JL, , Goyal M, et al. Time to treatment with endovascular thrombectomy and outcomes from ischemic stroke: Ameta-analysis. 2016;316.</w:t>
      </w:r>
    </w:p>
    <w:p w14:paraId="60A83092" w14:textId="77777777" w:rsidR="00E91D70" w:rsidRPr="00802CF3" w:rsidRDefault="00E91D70" w:rsidP="00E91D70">
      <w:pPr>
        <w:pStyle w:val="EndNoteBibliography"/>
        <w:ind w:left="720" w:hanging="720"/>
      </w:pPr>
      <w:r w:rsidRPr="00802CF3">
        <w:t>18.</w:t>
      </w:r>
      <w:r w:rsidRPr="00802CF3">
        <w:tab/>
        <w:t>Manno C, Disanto G, Bianco G, et al. Outcome of endovascular therapy in stroke with large vessel occlusion and mild symptoms. In</w:t>
      </w:r>
      <w:r w:rsidRPr="00802CF3">
        <w:rPr>
          <w:i/>
        </w:rPr>
        <w:t>.</w:t>
      </w:r>
      <w:r w:rsidRPr="00802CF3">
        <w:t xml:space="preserve"> Vol 932019.</w:t>
      </w:r>
    </w:p>
    <w:p w14:paraId="53F4D356" w14:textId="77777777" w:rsidR="00E91D70" w:rsidRPr="00802CF3" w:rsidRDefault="00E91D70" w:rsidP="00E91D70">
      <w:pPr>
        <w:pStyle w:val="EndNoteBibliography"/>
        <w:ind w:left="720" w:hanging="720"/>
      </w:pPr>
      <w:r w:rsidRPr="00802CF3">
        <w:t>19.</w:t>
      </w:r>
      <w:r w:rsidRPr="00802CF3">
        <w:tab/>
        <w:t>Manno C, , Disanto G, et al. Outcome of endovascular therapy in stroke with large vessel occlusion and mild symptoms. 2019;93.</w:t>
      </w:r>
    </w:p>
    <w:p w14:paraId="7AA13773" w14:textId="77777777" w:rsidR="00E91D70" w:rsidRPr="00802CF3" w:rsidRDefault="00E91D70" w:rsidP="00E91D70">
      <w:pPr>
        <w:pStyle w:val="EndNoteBibliography"/>
        <w:ind w:left="720" w:hanging="720"/>
      </w:pPr>
      <w:r w:rsidRPr="00802CF3">
        <w:t>20.</w:t>
      </w:r>
      <w:r w:rsidRPr="00802CF3">
        <w:tab/>
        <w:t xml:space="preserve">Campbell BC, Mitchell PJ, Churilov L, et al. Tenecteplase versus alteplase before thrombectomy for ischemic stroke. </w:t>
      </w:r>
      <w:r w:rsidRPr="00802CF3">
        <w:rPr>
          <w:i/>
        </w:rPr>
        <w:t xml:space="preserve">New England Journal of Medicine. </w:t>
      </w:r>
      <w:r w:rsidRPr="00802CF3">
        <w:t>2018;378(17):1573-1582.</w:t>
      </w:r>
    </w:p>
    <w:p w14:paraId="454AD91B" w14:textId="77777777" w:rsidR="00E91D70" w:rsidRPr="00802CF3" w:rsidRDefault="00E91D70" w:rsidP="00E91D70">
      <w:pPr>
        <w:pStyle w:val="EndNoteBibliography"/>
        <w:ind w:left="720" w:hanging="720"/>
      </w:pPr>
      <w:r w:rsidRPr="00802CF3">
        <w:t>21.</w:t>
      </w:r>
      <w:r w:rsidRPr="00802CF3">
        <w:tab/>
        <w:t xml:space="preserve">Bivard A, Huang X, Levi CR, et al. Tenecteplase in ischemic stroke offers improved recanalization: analysis of 2 trials. </w:t>
      </w:r>
      <w:r w:rsidRPr="00802CF3">
        <w:rPr>
          <w:i/>
        </w:rPr>
        <w:t xml:space="preserve">Neurology. </w:t>
      </w:r>
      <w:r w:rsidRPr="00802CF3">
        <w:t>2017;89(1):62-67.</w:t>
      </w:r>
    </w:p>
    <w:p w14:paraId="7302EE31" w14:textId="77777777" w:rsidR="00E91D70" w:rsidRPr="00802CF3" w:rsidRDefault="00E91D70" w:rsidP="00E91D70">
      <w:pPr>
        <w:pStyle w:val="EndNoteBibliography"/>
        <w:ind w:left="720" w:hanging="720"/>
      </w:pPr>
      <w:r w:rsidRPr="00802CF3">
        <w:t>22.</w:t>
      </w:r>
      <w:r w:rsidRPr="00802CF3">
        <w:tab/>
        <w:t xml:space="preserve">Haley Jr EC, Thompson JL, Grotta JC, et al. Phase IIB/III trial of tenecteplase in acute ischemic stroke: results of a prematurely terminated randomized clinical trial. </w:t>
      </w:r>
      <w:r w:rsidRPr="00802CF3">
        <w:rPr>
          <w:i/>
        </w:rPr>
        <w:t xml:space="preserve">Stroke. </w:t>
      </w:r>
      <w:r w:rsidRPr="00802CF3">
        <w:t>2010;41(4):707-711.</w:t>
      </w:r>
    </w:p>
    <w:p w14:paraId="5AF3C6D2" w14:textId="77777777" w:rsidR="00E91D70" w:rsidRPr="00802CF3" w:rsidRDefault="00E91D70" w:rsidP="00E91D70">
      <w:pPr>
        <w:pStyle w:val="EndNoteBibliography"/>
        <w:ind w:left="720" w:hanging="720"/>
      </w:pPr>
      <w:r w:rsidRPr="00802CF3">
        <w:t>23.</w:t>
      </w:r>
      <w:r w:rsidRPr="00802CF3">
        <w:tab/>
        <w:t xml:space="preserve">Huang X, Cheripelli BK, Lloyd SM, et al. Alteplase versus tenecteplase for thrombolysis after ischaemic stroke (ATTEST): a phase 2, randomised, open-label, blinded endpoint study. </w:t>
      </w:r>
      <w:r w:rsidRPr="00802CF3">
        <w:rPr>
          <w:i/>
        </w:rPr>
        <w:t xml:space="preserve">The Lancet Neurology. </w:t>
      </w:r>
      <w:r w:rsidRPr="00802CF3">
        <w:t>2015;14(4):368-376.</w:t>
      </w:r>
    </w:p>
    <w:p w14:paraId="172768ED" w14:textId="77777777" w:rsidR="00E91D70" w:rsidRPr="00802CF3" w:rsidRDefault="00E91D70" w:rsidP="00E91D70">
      <w:pPr>
        <w:pStyle w:val="EndNoteBibliography"/>
        <w:ind w:left="720" w:hanging="720"/>
      </w:pPr>
      <w:r w:rsidRPr="00802CF3">
        <w:t>24.</w:t>
      </w:r>
      <w:r w:rsidRPr="00802CF3">
        <w:tab/>
        <w:t xml:space="preserve">Logallo N, Novotny V, Assmus J, et al. Tenecteplase versus alteplase for management of acute ischaemic stroke (NOR-TEST): a phase 3, randomised, open-label, blinded endpoint trial. </w:t>
      </w:r>
      <w:r w:rsidRPr="00802CF3">
        <w:rPr>
          <w:i/>
        </w:rPr>
        <w:t xml:space="preserve">The Lancet Neurology. </w:t>
      </w:r>
      <w:r w:rsidRPr="00802CF3">
        <w:t>2017;16(10):781-788.</w:t>
      </w:r>
    </w:p>
    <w:p w14:paraId="726702E1" w14:textId="77777777" w:rsidR="00E91D70" w:rsidRPr="00802CF3" w:rsidRDefault="00E91D70" w:rsidP="00E91D70">
      <w:pPr>
        <w:pStyle w:val="EndNoteBibliography"/>
        <w:ind w:left="720" w:hanging="720"/>
      </w:pPr>
      <w:r w:rsidRPr="00802CF3">
        <w:t>25.</w:t>
      </w:r>
      <w:r w:rsidRPr="00802CF3">
        <w:tab/>
        <w:t>Goyal M, , Menon BK, et al. Endovascular thrombectomy after large-vessel ischaemic stroke: A meta-analysis of individual patient data from five randomised trials. 2016;387.</w:t>
      </w:r>
    </w:p>
    <w:p w14:paraId="43CB690B" w14:textId="77777777" w:rsidR="00E91D70" w:rsidRPr="00802CF3" w:rsidRDefault="00E91D70" w:rsidP="00E91D70">
      <w:pPr>
        <w:pStyle w:val="EndNoteBibliography"/>
        <w:ind w:left="720" w:hanging="720"/>
      </w:pPr>
      <w:r w:rsidRPr="00802CF3">
        <w:t>26.</w:t>
      </w:r>
      <w:r w:rsidRPr="00802CF3">
        <w:tab/>
        <w:t>Akbik F, , Alawieh A, et al. Differential effect of mechanical thrombectomy and intravenous thrombolysis in atrial fibrillation associated stroke. 2021;13.</w:t>
      </w:r>
    </w:p>
    <w:p w14:paraId="131EEFE0" w14:textId="77777777" w:rsidR="00E91D70" w:rsidRPr="00802CF3" w:rsidRDefault="00E91D70" w:rsidP="00E91D70">
      <w:pPr>
        <w:pStyle w:val="EndNoteBibliography"/>
        <w:ind w:left="720" w:hanging="720"/>
      </w:pPr>
      <w:r w:rsidRPr="00802CF3">
        <w:t>27.</w:t>
      </w:r>
      <w:r w:rsidRPr="00802CF3">
        <w:tab/>
        <w:t xml:space="preserve">Mulder MJHL, Jansen IGH, Goldhoorn R-JB, et al. Time to Endovascular Treatment and Outcome in Acute Ischemic Stroke. </w:t>
      </w:r>
      <w:r w:rsidRPr="00802CF3">
        <w:rPr>
          <w:i/>
        </w:rPr>
        <w:t xml:space="preserve">Circulation. </w:t>
      </w:r>
      <w:r w:rsidRPr="00802CF3">
        <w:t>2018;138(3):232-240.</w:t>
      </w:r>
    </w:p>
    <w:p w14:paraId="6FCC30D7" w14:textId="77777777" w:rsidR="00E91D70" w:rsidRPr="00802CF3" w:rsidRDefault="00E91D70" w:rsidP="00E91D70">
      <w:pPr>
        <w:pStyle w:val="EndNoteBibliography"/>
        <w:ind w:left="720" w:hanging="720"/>
      </w:pPr>
      <w:r w:rsidRPr="00802CF3">
        <w:t>28.</w:t>
      </w:r>
      <w:r w:rsidRPr="00802CF3">
        <w:tab/>
        <w:t xml:space="preserve">Ravindren J, Aguilar Pérez M, Hellstern V, Bhogal P, Bäzner H, Henkes H. Predictors of Outcome After Endovascular Thrombectomy in Acute Basilar Artery Occlusion and the 6hr Time Window to Recanalization. </w:t>
      </w:r>
      <w:r w:rsidRPr="00802CF3">
        <w:rPr>
          <w:i/>
        </w:rPr>
        <w:t xml:space="preserve">Frontiers in Neurology. </w:t>
      </w:r>
      <w:r w:rsidRPr="00802CF3">
        <w:t>2019;10.</w:t>
      </w:r>
    </w:p>
    <w:p w14:paraId="05C045A9" w14:textId="77777777" w:rsidR="00E91D70" w:rsidRPr="00802CF3" w:rsidRDefault="00E91D70" w:rsidP="00E91D70">
      <w:pPr>
        <w:pStyle w:val="EndNoteBibliography"/>
        <w:ind w:left="720" w:hanging="720"/>
      </w:pPr>
      <w:r w:rsidRPr="00802CF3">
        <w:t>29.</w:t>
      </w:r>
      <w:r w:rsidRPr="00802CF3">
        <w:tab/>
        <w:t>Wirtz MM, , Hendrix P, et al. Predictor of 90-day functional outcome after mechanical thrombectomy for large vessel occlusion stroke: NIHSS score of 10 or less at 24 hours. 2021;134.</w:t>
      </w:r>
    </w:p>
    <w:p w14:paraId="72D1D7E1" w14:textId="77777777" w:rsidR="00E91D70" w:rsidRPr="00802CF3" w:rsidRDefault="00E91D70" w:rsidP="00E91D70">
      <w:pPr>
        <w:pStyle w:val="EndNoteBibliography"/>
        <w:ind w:left="720" w:hanging="720"/>
      </w:pPr>
      <w:r w:rsidRPr="00802CF3">
        <w:t>30.</w:t>
      </w:r>
      <w:r w:rsidRPr="00802CF3">
        <w:tab/>
        <w:t>Zhang YH, , Shi MC, et al. Factors Associated with Poor Outcomes in Patients Undergoing Endovascular Therapy for Acute Ischemic Stroke due to Large-Vessel Occlusion in Acute Anterior Circulation: A Retrospective Study. 2021;149.</w:t>
      </w:r>
    </w:p>
    <w:p w14:paraId="047D359A" w14:textId="77777777" w:rsidR="00E91D70" w:rsidRPr="00802CF3" w:rsidRDefault="00E91D70" w:rsidP="00E91D70">
      <w:pPr>
        <w:pStyle w:val="EndNoteBibliography"/>
        <w:ind w:left="720" w:hanging="720"/>
      </w:pPr>
      <w:r w:rsidRPr="00802CF3">
        <w:t>31.</w:t>
      </w:r>
      <w:r w:rsidRPr="00802CF3">
        <w:tab/>
        <w:t>Lasek-Bal A, , Binek Ł, et al. Clinical and non-clinical determinants of the effect of mechanical thrombectomy and post-stroke functional status of patients in short and long-term follow-up. 2021;10.</w:t>
      </w:r>
    </w:p>
    <w:p w14:paraId="54813F47" w14:textId="77777777" w:rsidR="00E91D70" w:rsidRPr="00802CF3" w:rsidRDefault="00E91D70" w:rsidP="00E91D70">
      <w:pPr>
        <w:pStyle w:val="EndNoteBibliography"/>
        <w:ind w:left="720" w:hanging="720"/>
      </w:pPr>
      <w:r w:rsidRPr="00802CF3">
        <w:t>32.</w:t>
      </w:r>
      <w:r w:rsidRPr="00802CF3">
        <w:tab/>
        <w:t xml:space="preserve">Fuhrer H, Forner L, Pruellage P, et al. Long-term outcome changes after mechanical thrombectomy for anterior circulation acute ischemic stroke. </w:t>
      </w:r>
      <w:r w:rsidRPr="00802CF3">
        <w:rPr>
          <w:i/>
        </w:rPr>
        <w:t xml:space="preserve">J Neurol. </w:t>
      </w:r>
      <w:r w:rsidRPr="00802CF3">
        <w:t>2020;267(4):1026-1034.</w:t>
      </w:r>
    </w:p>
    <w:p w14:paraId="1A72713B" w14:textId="77777777" w:rsidR="00E91D70" w:rsidRPr="00802CF3" w:rsidRDefault="00E91D70" w:rsidP="00E91D70">
      <w:pPr>
        <w:pStyle w:val="EndNoteBibliography"/>
        <w:ind w:left="720" w:hanging="720"/>
      </w:pPr>
      <w:r w:rsidRPr="00802CF3">
        <w:t>33.</w:t>
      </w:r>
      <w:r w:rsidRPr="00802CF3">
        <w:tab/>
        <w:t xml:space="preserve">Alves HC, Treurniet KM, Dutra BG, et al. Associations Between Collateral Status and Thrombus Characteristics and Their Impact in Anterior Circulation Stroke. </w:t>
      </w:r>
      <w:r w:rsidRPr="00802CF3">
        <w:rPr>
          <w:i/>
        </w:rPr>
        <w:t xml:space="preserve">Stroke. </w:t>
      </w:r>
      <w:r w:rsidRPr="00802CF3">
        <w:t>2018;49(2):391-396.</w:t>
      </w:r>
    </w:p>
    <w:p w14:paraId="0A94316D" w14:textId="77777777" w:rsidR="00E91D70" w:rsidRPr="00802CF3" w:rsidRDefault="00E91D70" w:rsidP="00E91D70">
      <w:pPr>
        <w:pStyle w:val="EndNoteBibliography"/>
        <w:ind w:left="720" w:hanging="720"/>
      </w:pPr>
      <w:r w:rsidRPr="00802CF3">
        <w:t>34.</w:t>
      </w:r>
      <w:r w:rsidRPr="00802CF3">
        <w:tab/>
        <w:t>Lamassa M, , Di Carlo A, et al. Characteristics, outcome, and care of stroke associated with atrial fibrillation in Europe: Data from a multicenter multinational hospital-based registry (the European community stroke project). 2001;32.</w:t>
      </w:r>
    </w:p>
    <w:p w14:paraId="0BA14FBF" w14:textId="77777777" w:rsidR="00E91D70" w:rsidRPr="00802CF3" w:rsidRDefault="00E91D70" w:rsidP="00E91D70">
      <w:pPr>
        <w:pStyle w:val="EndNoteBibliography"/>
        <w:ind w:left="720" w:hanging="720"/>
      </w:pPr>
      <w:r w:rsidRPr="00802CF3">
        <w:t>35.</w:t>
      </w:r>
      <w:r w:rsidRPr="00802CF3">
        <w:tab/>
        <w:t>Leker RR, , Farraj A, et al. Influence of atrial fibrillation detection time on outcome after endovascular thrombectomy. 2020;419.</w:t>
      </w:r>
    </w:p>
    <w:p w14:paraId="27EB13D7" w14:textId="77777777" w:rsidR="00E91D70" w:rsidRPr="00802CF3" w:rsidRDefault="00E91D70" w:rsidP="00E91D70">
      <w:pPr>
        <w:pStyle w:val="EndNoteBibliography"/>
        <w:ind w:left="720" w:hanging="720"/>
      </w:pPr>
      <w:r w:rsidRPr="00802CF3">
        <w:t>36.</w:t>
      </w:r>
      <w:r w:rsidRPr="00802CF3">
        <w:tab/>
        <w:t>Leker RR, , Farraj A, et al. Atrial Fibrillation Treatment Adequacy and Outcome after Endovascular Thrombectomy: Adequacy of AF treatment and outcome after EVT. 2020;29.</w:t>
      </w:r>
    </w:p>
    <w:p w14:paraId="3A002C7F" w14:textId="77777777" w:rsidR="00E91D70" w:rsidRPr="00802CF3" w:rsidRDefault="00E91D70" w:rsidP="00E91D70">
      <w:pPr>
        <w:pStyle w:val="EndNoteBibliography"/>
        <w:ind w:left="720" w:hanging="720"/>
      </w:pPr>
      <w:r w:rsidRPr="00802CF3">
        <w:t>37.</w:t>
      </w:r>
      <w:r w:rsidRPr="00802CF3">
        <w:tab/>
        <w:t>Heshmatollah A, , Fransen PSS, et al. Endovascular thrombectomy in patients with acute ischaemic stroke and atrial fibrillation: A MR CLEAN subgroup analysis. 2017;13.</w:t>
      </w:r>
    </w:p>
    <w:p w14:paraId="2C2BC040" w14:textId="77777777" w:rsidR="00E91D70" w:rsidRPr="00802CF3" w:rsidRDefault="00E91D70" w:rsidP="00E91D70">
      <w:pPr>
        <w:pStyle w:val="EndNoteBibliography"/>
        <w:ind w:left="720" w:hanging="720"/>
      </w:pPr>
      <w:r w:rsidRPr="00802CF3">
        <w:t>38.</w:t>
      </w:r>
      <w:r w:rsidRPr="00802CF3">
        <w:tab/>
        <w:t>Smaal JA, , de Ridder IR, et al. Effect of atrial fibrillation on endovascular thrombectomy for acute ischemic stroke. A meta-analysis of individual patient data from six randomised trials: Results from the HERMES collaboration. 2020;5.</w:t>
      </w:r>
    </w:p>
    <w:p w14:paraId="2B0A5D7C" w14:textId="77777777" w:rsidR="00E91D70" w:rsidRPr="00802CF3" w:rsidRDefault="00E91D70" w:rsidP="00E91D70">
      <w:pPr>
        <w:pStyle w:val="EndNoteBibliography"/>
        <w:ind w:left="720" w:hanging="720"/>
      </w:pPr>
      <w:r w:rsidRPr="00802CF3">
        <w:t>39.</w:t>
      </w:r>
      <w:r w:rsidRPr="00802CF3">
        <w:tab/>
        <w:t>Munir MB, , Alqahtani F, et al. Comparative Outcomes of Mechanical Thrombectomy for Acute Ischemic Stroke in Patients with and without Atrial Fibrillation. 2017;28.</w:t>
      </w:r>
    </w:p>
    <w:p w14:paraId="4D231EC1" w14:textId="77777777" w:rsidR="00E91D70" w:rsidRPr="00802CF3" w:rsidRDefault="00E91D70" w:rsidP="00E91D70">
      <w:pPr>
        <w:pStyle w:val="EndNoteBibliography"/>
        <w:ind w:left="720" w:hanging="720"/>
      </w:pPr>
      <w:r w:rsidRPr="00802CF3">
        <w:t>40.</w:t>
      </w:r>
      <w:r w:rsidRPr="00802CF3">
        <w:tab/>
        <w:t xml:space="preserve">Ahn SH, Hong R, Choo IS, et al. Histologic features of acute thrombi retrieved from stroke patients during mechanical reperfusion therapy. </w:t>
      </w:r>
      <w:r w:rsidRPr="00802CF3">
        <w:rPr>
          <w:i/>
        </w:rPr>
        <w:t xml:space="preserve">Int J Stroke. </w:t>
      </w:r>
      <w:r w:rsidRPr="00802CF3">
        <w:t>2016;11(9):1036-1044.</w:t>
      </w:r>
    </w:p>
    <w:p w14:paraId="0AFB90D6" w14:textId="77777777" w:rsidR="00E91D70" w:rsidRPr="00802CF3" w:rsidRDefault="00E91D70" w:rsidP="00E91D70">
      <w:pPr>
        <w:pStyle w:val="EndNoteBibliography"/>
        <w:ind w:left="720" w:hanging="720"/>
      </w:pPr>
      <w:r w:rsidRPr="00802CF3">
        <w:t>41.</w:t>
      </w:r>
      <w:r w:rsidRPr="00802CF3">
        <w:tab/>
        <w:t xml:space="preserve">Duffy S, McCarthy R, Farrell M, et al. Per-Pass Analysis of Thrombus Composition in Patients With Acute Ischemic Stroke Undergoing Mechanical Thrombectomy. </w:t>
      </w:r>
      <w:r w:rsidRPr="00802CF3">
        <w:rPr>
          <w:i/>
        </w:rPr>
        <w:t xml:space="preserve">Stroke. </w:t>
      </w:r>
      <w:r w:rsidRPr="00802CF3">
        <w:t>2019;50(5):1156-1163.</w:t>
      </w:r>
    </w:p>
    <w:p w14:paraId="30B9E89F" w14:textId="77777777" w:rsidR="00E91D70" w:rsidRPr="00802CF3" w:rsidRDefault="00E91D70" w:rsidP="00E91D70">
      <w:pPr>
        <w:pStyle w:val="EndNoteBibliography"/>
        <w:ind w:left="720" w:hanging="720"/>
      </w:pPr>
      <w:r w:rsidRPr="00802CF3">
        <w:t>42.</w:t>
      </w:r>
      <w:r w:rsidRPr="00802CF3">
        <w:tab/>
        <w:t xml:space="preserve">Shin JW, Jeong HS, Kwon H-J, Song KS, Kim J. High red blood cell composition in clots is associated with successful recanalization during intra-arterial thrombectomy. </w:t>
      </w:r>
      <w:r w:rsidRPr="00802CF3">
        <w:rPr>
          <w:i/>
        </w:rPr>
        <w:t xml:space="preserve">PLOS ONE. </w:t>
      </w:r>
      <w:r w:rsidRPr="00802CF3">
        <w:t>2018;13(5):e0197492.</w:t>
      </w:r>
    </w:p>
    <w:p w14:paraId="698085A6" w14:textId="77777777" w:rsidR="00E91D70" w:rsidRPr="00802CF3" w:rsidRDefault="00E91D70" w:rsidP="00E91D70">
      <w:pPr>
        <w:pStyle w:val="EndNoteBibliography"/>
        <w:ind w:left="720" w:hanging="720"/>
      </w:pPr>
      <w:r w:rsidRPr="00802CF3">
        <w:t>43.</w:t>
      </w:r>
      <w:r w:rsidRPr="00802CF3">
        <w:tab/>
        <w:t xml:space="preserve">Boeckh-Behrens T, Schubert M, Forschler A, et al. The Impact of Histological Clot Composition in Embolic Stroke. </w:t>
      </w:r>
      <w:r w:rsidRPr="00802CF3">
        <w:rPr>
          <w:i/>
        </w:rPr>
        <w:t xml:space="preserve">Clin Neuroradiol. </w:t>
      </w:r>
      <w:r w:rsidRPr="00802CF3">
        <w:t>2016;26(2):189-197.</w:t>
      </w:r>
    </w:p>
    <w:p w14:paraId="27E7B52F" w14:textId="77777777" w:rsidR="00E91D70" w:rsidRPr="00802CF3" w:rsidRDefault="00E91D70" w:rsidP="00E91D70">
      <w:pPr>
        <w:pStyle w:val="EndNoteBibliography"/>
        <w:ind w:left="720" w:hanging="720"/>
      </w:pPr>
      <w:r w:rsidRPr="00802CF3">
        <w:t>44.</w:t>
      </w:r>
      <w:r w:rsidRPr="00802CF3">
        <w:tab/>
        <w:t xml:space="preserve">Sporns PB, Hanning U, Schwindt W, et al. Ischemic Stroke: Histological Thrombus Composition and Pre-Interventional CT Attenuation Are Associated with Intervention Time and Rate of Secondary Embolism. </w:t>
      </w:r>
      <w:r w:rsidRPr="00802CF3">
        <w:rPr>
          <w:i/>
        </w:rPr>
        <w:t xml:space="preserve">Cerebrovasc Dis. </w:t>
      </w:r>
      <w:r w:rsidRPr="00802CF3">
        <w:t>2017;44(5-6):344-350.</w:t>
      </w:r>
    </w:p>
    <w:p w14:paraId="5082B4BF" w14:textId="77777777" w:rsidR="00E91D70" w:rsidRPr="00802CF3" w:rsidRDefault="00E91D70" w:rsidP="00E91D70">
      <w:pPr>
        <w:pStyle w:val="EndNoteBibliography"/>
        <w:ind w:left="720" w:hanging="720"/>
      </w:pPr>
      <w:r w:rsidRPr="00802CF3">
        <w:t>45.</w:t>
      </w:r>
      <w:r w:rsidRPr="00802CF3">
        <w:tab/>
        <w:t>Huang K, , Zha M, et al. Increased intracranial hemorrhage of mechanical thrombectomy in acute ischemic stroke patients with atrial fibrillation. 2021;51.</w:t>
      </w:r>
    </w:p>
    <w:p w14:paraId="3BCCE083" w14:textId="77777777" w:rsidR="00E91D70" w:rsidRPr="00802CF3" w:rsidRDefault="00E91D70" w:rsidP="00E91D70">
      <w:pPr>
        <w:pStyle w:val="EndNoteBibliography"/>
        <w:ind w:left="720" w:hanging="720"/>
      </w:pPr>
      <w:r w:rsidRPr="00802CF3">
        <w:t>46.</w:t>
      </w:r>
      <w:r w:rsidRPr="00802CF3">
        <w:tab/>
        <w:t>L'allinec V, , Ernst M, et al. Safety and efficacy of mechanical thrombectomy in acute ischemic stroke of anticoagulated patients. 2018;10.</w:t>
      </w:r>
    </w:p>
    <w:p w14:paraId="095A32AA" w14:textId="77777777" w:rsidR="00E91D70" w:rsidRPr="00802CF3" w:rsidRDefault="00E91D70" w:rsidP="00E91D70">
      <w:pPr>
        <w:pStyle w:val="EndNoteBibliography"/>
        <w:ind w:left="720" w:hanging="720"/>
      </w:pPr>
      <w:r w:rsidRPr="00802CF3">
        <w:t>47.</w:t>
      </w:r>
      <w:r w:rsidRPr="00802CF3">
        <w:tab/>
        <w:t>Zapata-Wainberg G, , Masjuan J, et al. The neurologist's approach to cerebral infarct and transient ischaemic attack in patients receiving anticoagulant treatment for non-valvular atrial fibrillation: ANITA-FA study. 2019;26.</w:t>
      </w:r>
    </w:p>
    <w:p w14:paraId="0E16C20C" w14:textId="77777777" w:rsidR="00E91D70" w:rsidRPr="00802CF3" w:rsidRDefault="00E91D70" w:rsidP="00E91D70">
      <w:pPr>
        <w:pStyle w:val="EndNoteBibliography"/>
        <w:ind w:left="720" w:hanging="720"/>
      </w:pPr>
      <w:r w:rsidRPr="00802CF3">
        <w:t>48.</w:t>
      </w:r>
      <w:r w:rsidRPr="00802CF3">
        <w:tab/>
        <w:t>Tong X, , Li S, et al. Endovascular treatment for acute ischemic stroke in patients with versus without atrial fibrillation: a matched-control study. 2021;21.</w:t>
      </w:r>
    </w:p>
    <w:p w14:paraId="33D31C5A" w14:textId="77777777" w:rsidR="00E91D70" w:rsidRPr="00802CF3" w:rsidRDefault="00E91D70" w:rsidP="00E91D70">
      <w:pPr>
        <w:pStyle w:val="EndNoteBibliography"/>
        <w:ind w:left="720" w:hanging="720"/>
      </w:pPr>
      <w:r w:rsidRPr="00802CF3">
        <w:t>49.</w:t>
      </w:r>
      <w:r w:rsidRPr="00802CF3">
        <w:tab/>
        <w:t>Churojana A, , Mongkolratnan A, et al. A comparison of mechanical thrombectomy for large vessel occlusion in acute ischemic stroke between patients with and without atrial fibrillation. 2018;70.</w:t>
      </w:r>
    </w:p>
    <w:p w14:paraId="3E39EF7B" w14:textId="77777777" w:rsidR="00E91D70" w:rsidRPr="00802CF3" w:rsidRDefault="00E91D70" w:rsidP="00E91D70">
      <w:pPr>
        <w:pStyle w:val="EndNoteBibliography"/>
        <w:ind w:left="720" w:hanging="720"/>
      </w:pPr>
      <w:r w:rsidRPr="00802CF3">
        <w:t>50.</w:t>
      </w:r>
      <w:r w:rsidRPr="00802CF3">
        <w:tab/>
        <w:t>Lin CJ, , Luo CB, et al. Better endovascular mechanical thrombectomy outcome in atrial fibrillation patients with acute ischemic stroke: A single-center experience. 2020;83.</w:t>
      </w:r>
    </w:p>
    <w:p w14:paraId="5EDD4A46" w14:textId="77777777" w:rsidR="00E91D70" w:rsidRPr="00802CF3" w:rsidRDefault="00E91D70" w:rsidP="00E91D70">
      <w:pPr>
        <w:pStyle w:val="EndNoteBibliography"/>
        <w:ind w:left="720" w:hanging="720"/>
      </w:pPr>
      <w:r w:rsidRPr="00802CF3">
        <w:t>51.</w:t>
      </w:r>
      <w:r w:rsidRPr="00802CF3">
        <w:tab/>
        <w:t>Fu J, , Cappelen-Smith C, et al. Comparison of functional outcomes after endovascular thrombectomy in patients with and without atrial fibrillation. 2021;5.</w:t>
      </w:r>
    </w:p>
    <w:p w14:paraId="7B97B554" w14:textId="77777777" w:rsidR="00E91D70" w:rsidRPr="00802CF3" w:rsidRDefault="00E91D70" w:rsidP="00E91D70">
      <w:pPr>
        <w:pStyle w:val="EndNoteBibliography"/>
        <w:ind w:left="720" w:hanging="720"/>
      </w:pPr>
      <w:r w:rsidRPr="00802CF3">
        <w:t>52.</w:t>
      </w:r>
      <w:r w:rsidRPr="00802CF3">
        <w:tab/>
        <w:t>Lasek-Bal A, , Żak A, et al. The relevance of atrial fibrillation to the safety and efficacy of mechanical thrombectomy in stroke patients. 2021.</w:t>
      </w:r>
    </w:p>
    <w:p w14:paraId="75B141C1" w14:textId="77777777" w:rsidR="00E91D70" w:rsidRPr="00802CF3" w:rsidRDefault="00E91D70" w:rsidP="00E91D70">
      <w:pPr>
        <w:pStyle w:val="EndNoteBibliography"/>
        <w:ind w:left="720" w:hanging="720"/>
      </w:pPr>
      <w:r w:rsidRPr="00802CF3">
        <w:t>53.</w:t>
      </w:r>
      <w:r w:rsidRPr="00802CF3">
        <w:tab/>
        <w:t>Zhang BR, , Liu AH, et al. Endovascular thrombectomy in patients with intracranial large artery occlusion and atrial fibrillation. 2019;99.</w:t>
      </w:r>
    </w:p>
    <w:p w14:paraId="2C23A1AE" w14:textId="77777777" w:rsidR="00E91D70" w:rsidRPr="00802CF3" w:rsidRDefault="00E91D70" w:rsidP="00E91D70">
      <w:pPr>
        <w:pStyle w:val="EndNoteBibliography"/>
        <w:ind w:left="720" w:hanging="720"/>
      </w:pPr>
      <w:r w:rsidRPr="00802CF3">
        <w:t>54.</w:t>
      </w:r>
      <w:r w:rsidRPr="00802CF3">
        <w:tab/>
        <w:t>Liu M, , Zheng Y, , Li G, . Safety of Recanalization Therapy in Patients with Acute Ischemic Stroke Under Anticoagulation: A Systematic Review and Meta-Analysis. 2018;27.</w:t>
      </w:r>
    </w:p>
    <w:p w14:paraId="17A811E8" w14:textId="77777777" w:rsidR="00E91D70" w:rsidRPr="00802CF3" w:rsidRDefault="00E91D70" w:rsidP="00E91D70">
      <w:pPr>
        <w:pStyle w:val="EndNoteBibliography"/>
        <w:ind w:left="720" w:hanging="720"/>
      </w:pPr>
      <w:r w:rsidRPr="00802CF3">
        <w:t>55.</w:t>
      </w:r>
      <w:r w:rsidRPr="00802CF3">
        <w:tab/>
        <w:t>Inaba O, , Yamauchi Y, et al. Atrial fibrillation type matters: Greater infarct volume and worse neurological defects seen in acute cardiogenic cerebral embolism due to persistent or permanent rather than paroxysmal atrial fibrillation. 2018;20.</w:t>
      </w:r>
    </w:p>
    <w:p w14:paraId="5C722535" w14:textId="77777777" w:rsidR="00E91D70" w:rsidRPr="00802CF3" w:rsidRDefault="00E91D70" w:rsidP="00E91D70">
      <w:pPr>
        <w:pStyle w:val="EndNoteBibliography"/>
        <w:ind w:left="720" w:hanging="720"/>
      </w:pPr>
      <w:r w:rsidRPr="00802CF3">
        <w:t>56.</w:t>
      </w:r>
      <w:r w:rsidRPr="00802CF3">
        <w:tab/>
        <w:t>Heiferman DM, , Li DD, et al. Intra-Arterial Alteplase Thrombolysis during Mechanical Thrombectomy for Acute Ischemic Stroke. 2017;26.</w:t>
      </w:r>
    </w:p>
    <w:p w14:paraId="3822E6D0" w14:textId="77777777" w:rsidR="00E91D70" w:rsidRPr="00802CF3" w:rsidRDefault="00E91D70" w:rsidP="00E91D70">
      <w:pPr>
        <w:pStyle w:val="EndNoteBibliography"/>
        <w:ind w:left="720" w:hanging="720"/>
      </w:pPr>
      <w:r w:rsidRPr="00802CF3">
        <w:t>57.</w:t>
      </w:r>
      <w:r w:rsidRPr="00802CF3">
        <w:tab/>
        <w:t>TY Y, , WH C, et al. Adjuvant intra-arterial rt-PA injection at the initially deployed solitaire stent enhances the efficacy of mechanical thrombectomy in acute ischemic stroke. 2018;386.</w:t>
      </w:r>
    </w:p>
    <w:p w14:paraId="2C17CE63" w14:textId="77777777" w:rsidR="00E91D70" w:rsidRPr="00802CF3" w:rsidRDefault="00E91D70" w:rsidP="00E91D70">
      <w:pPr>
        <w:pStyle w:val="EndNoteBibliography"/>
        <w:ind w:left="720" w:hanging="720"/>
      </w:pPr>
      <w:r w:rsidRPr="00802CF3">
        <w:t>58.</w:t>
      </w:r>
      <w:r w:rsidRPr="00802CF3">
        <w:tab/>
        <w:t>Zaidi SF, , Castonguay AC, et al. Intraarterial Thrombolysis as Rescue Therapy for Large Vessel Occlusions: Analysis From the North American Solitaire Stent-Retriever Acute Stroke Registry. 2019;50.</w:t>
      </w:r>
    </w:p>
    <w:p w14:paraId="6F213960" w14:textId="77777777" w:rsidR="00E91D70" w:rsidRPr="00802CF3" w:rsidRDefault="00E91D70" w:rsidP="00E91D70">
      <w:pPr>
        <w:pStyle w:val="EndNoteBibliography"/>
        <w:ind w:left="720" w:hanging="720"/>
      </w:pPr>
      <w:r w:rsidRPr="00802CF3">
        <w:t>59.</w:t>
      </w:r>
      <w:r w:rsidRPr="00802CF3">
        <w:tab/>
        <w:t>Rha JH, , Saver JL, . The impact of recanalization on ischemic stroke outcome: A meta-analysis. 2007;38.</w:t>
      </w:r>
    </w:p>
    <w:p w14:paraId="3853DE58" w14:textId="77777777" w:rsidR="00E91D70" w:rsidRPr="00802CF3" w:rsidRDefault="00E91D70" w:rsidP="00E91D70">
      <w:pPr>
        <w:pStyle w:val="EndNoteBibliography"/>
        <w:ind w:left="720" w:hanging="720"/>
      </w:pPr>
      <w:r w:rsidRPr="00802CF3">
        <w:t>60.</w:t>
      </w:r>
      <w:r w:rsidRPr="00802CF3">
        <w:tab/>
        <w:t xml:space="preserve">Han B, Ma T, Liu Z, et al. Efficacy and Safety of Tirofiban in Clinical Patients With Acute Ischemic Stroke. </w:t>
      </w:r>
      <w:r w:rsidRPr="00802CF3">
        <w:rPr>
          <w:i/>
        </w:rPr>
        <w:t xml:space="preserve">Frontiers in Neurology. </w:t>
      </w:r>
      <w:r w:rsidRPr="00802CF3">
        <w:t>2022;12.</w:t>
      </w:r>
    </w:p>
    <w:p w14:paraId="4E6BC1E4" w14:textId="77777777" w:rsidR="00E91D70" w:rsidRPr="00802CF3" w:rsidRDefault="00E91D70" w:rsidP="00E91D70">
      <w:pPr>
        <w:pStyle w:val="EndNoteBibliography"/>
        <w:ind w:left="720" w:hanging="720"/>
      </w:pPr>
      <w:r w:rsidRPr="00802CF3">
        <w:t>61.</w:t>
      </w:r>
      <w:r w:rsidRPr="00802CF3">
        <w:tab/>
        <w:t xml:space="preserve">Qiu Z, Li F, Sang H, et al. Endovascular treatment with versus without tirofiban for stroke patients with large vessel occlusion: The multicenter, randomized, placebo-controlled, double-blind RESCUE BT study protocol. </w:t>
      </w:r>
      <w:r w:rsidRPr="00802CF3">
        <w:rPr>
          <w:i/>
        </w:rPr>
        <w:t>International Journal of Stroke.</w:t>
      </w:r>
      <w:r w:rsidRPr="00802CF3">
        <w:t>0(0):17474930211069510.</w:t>
      </w:r>
    </w:p>
    <w:p w14:paraId="6E733099" w14:textId="77777777" w:rsidR="00E91D70" w:rsidRPr="00802CF3" w:rsidRDefault="00E91D70" w:rsidP="00E91D70">
      <w:pPr>
        <w:pStyle w:val="EndNoteBibliography"/>
        <w:ind w:left="720" w:hanging="720"/>
      </w:pPr>
      <w:r w:rsidRPr="00802CF3">
        <w:t>62.</w:t>
      </w:r>
      <w:r w:rsidRPr="00802CF3">
        <w:tab/>
        <w:t xml:space="preserve">Mulder MJ, Berkhemer OA, Fransen PS, et al. Does prior antiplatelet treatment improve functional outcome after intra-arterial treatment for acute ischemic stroke? </w:t>
      </w:r>
      <w:r w:rsidRPr="00802CF3">
        <w:rPr>
          <w:i/>
        </w:rPr>
        <w:t xml:space="preserve">International Journal of Stroke. </w:t>
      </w:r>
      <w:r w:rsidRPr="00802CF3">
        <w:t>2017;12(4):368-376.</w:t>
      </w:r>
    </w:p>
    <w:p w14:paraId="5AF12BAF" w14:textId="77777777" w:rsidR="00E91D70" w:rsidRPr="00802CF3" w:rsidRDefault="00E91D70" w:rsidP="00E91D70">
      <w:pPr>
        <w:pStyle w:val="EndNoteBibliography"/>
        <w:ind w:left="720" w:hanging="720"/>
      </w:pPr>
      <w:r w:rsidRPr="00802CF3">
        <w:t>63.</w:t>
      </w:r>
      <w:r w:rsidRPr="00802CF3">
        <w:tab/>
        <w:t>Huo X, , Raynald A, et al. Safety and efficacy of oral antiplatelet for patients who had acute ischaemic stroke undergoing endovascular therapy. 2021;6.</w:t>
      </w:r>
    </w:p>
    <w:p w14:paraId="2FA052A4" w14:textId="77777777" w:rsidR="00E91D70" w:rsidRPr="00802CF3" w:rsidRDefault="00E91D70" w:rsidP="00E91D70">
      <w:pPr>
        <w:pStyle w:val="EndNoteBibliography"/>
        <w:ind w:left="720" w:hanging="720"/>
      </w:pPr>
      <w:r w:rsidRPr="00802CF3">
        <w:t>64.</w:t>
      </w:r>
      <w:r w:rsidRPr="00802CF3">
        <w:tab/>
        <w:t>van de Graaf RA, , Zinkstok SM, et al. Prior antiplatelet therapy in patients undergoing endovascular treatment for acute ischemic stroke: Results from the MR CLEAN Registry. 2021;16.</w:t>
      </w:r>
    </w:p>
    <w:p w14:paraId="677339EE" w14:textId="77777777" w:rsidR="00E91D70" w:rsidRPr="00802CF3" w:rsidRDefault="00E91D70" w:rsidP="00E91D70">
      <w:pPr>
        <w:pStyle w:val="EndNoteBibliography"/>
        <w:ind w:left="720" w:hanging="720"/>
      </w:pPr>
      <w:r w:rsidRPr="00802CF3">
        <w:t>65.</w:t>
      </w:r>
      <w:r w:rsidRPr="00802CF3">
        <w:tab/>
        <w:t>Couture M, , Finitsis S, et al. Impact of Prior Antiplatelet Therapy on Outcomes After Endovascular Therapy for Acute Stroke: Endovascular Treatment in Ischemic Stroke Registry Results. 2021;52.</w:t>
      </w:r>
    </w:p>
    <w:p w14:paraId="06635105" w14:textId="77777777" w:rsidR="00E91D70" w:rsidRPr="00802CF3" w:rsidRDefault="00E91D70" w:rsidP="00E91D70">
      <w:pPr>
        <w:pStyle w:val="EndNoteBibliography"/>
        <w:ind w:left="720" w:hanging="720"/>
      </w:pPr>
      <w:r w:rsidRPr="00802CF3">
        <w:t>66.</w:t>
      </w:r>
      <w:r w:rsidRPr="00802CF3">
        <w:tab/>
        <w:t>F. N, , G.A. W, et al. Safety of periprocedural heparin in acute ischemic stroke endovascular therapy: The multi MERCI trial. 2012;21.</w:t>
      </w:r>
    </w:p>
    <w:p w14:paraId="1EF0FB1C" w14:textId="77777777" w:rsidR="00E91D70" w:rsidRPr="00802CF3" w:rsidRDefault="00E91D70" w:rsidP="00E91D70">
      <w:pPr>
        <w:pStyle w:val="EndNoteBibliography"/>
        <w:ind w:left="720" w:hanging="720"/>
      </w:pPr>
      <w:r w:rsidRPr="00802CF3">
        <w:t>67.</w:t>
      </w:r>
      <w:r w:rsidRPr="00802CF3">
        <w:tab/>
        <w:t>MJ W, , DC H, et al. Periprocedural heparin use in acute ischemic stroke endovascular therapy: the TREVO 2 trial. 2018;10.</w:t>
      </w:r>
    </w:p>
    <w:p w14:paraId="6DFB7CC1" w14:textId="77777777" w:rsidR="00E91D70" w:rsidRPr="00802CF3" w:rsidRDefault="00E91D70" w:rsidP="00E91D70">
      <w:pPr>
        <w:pStyle w:val="EndNoteBibliography"/>
        <w:ind w:left="720" w:hanging="720"/>
      </w:pPr>
      <w:r w:rsidRPr="00802CF3">
        <w:t>68.</w:t>
      </w:r>
      <w:r w:rsidRPr="00802CF3">
        <w:tab/>
        <w:t>Del Zoppo GJ, , Higashida RT, et al. PROACT: A phase II randomized trial of recombinant pro-urokinase by direct arterial delivery in acute middle cerebral artery stroke. 1998;29.</w:t>
      </w:r>
    </w:p>
    <w:p w14:paraId="6136012C" w14:textId="77777777" w:rsidR="00E91D70" w:rsidRPr="00802CF3" w:rsidRDefault="00E91D70" w:rsidP="00E91D70">
      <w:pPr>
        <w:pStyle w:val="EndNoteBibliography"/>
        <w:ind w:left="720" w:hanging="720"/>
      </w:pPr>
      <w:r w:rsidRPr="00802CF3">
        <w:t>69.</w:t>
      </w:r>
      <w:r w:rsidRPr="00802CF3">
        <w:tab/>
        <w:t>Hebert S, , Clavel P, et al. Benefits and Safety of Periprocedural Heparin During Thrombectomy in Patients Contra-Indicated for Alteplase. 2020;29.</w:t>
      </w:r>
    </w:p>
    <w:p w14:paraId="4A564A93" w14:textId="77777777" w:rsidR="00E91D70" w:rsidRPr="00802CF3" w:rsidRDefault="00E91D70" w:rsidP="00E91D70">
      <w:pPr>
        <w:pStyle w:val="EndNoteBibliography"/>
        <w:ind w:left="720" w:hanging="720"/>
      </w:pPr>
      <w:r w:rsidRPr="00802CF3">
        <w:t>70.</w:t>
      </w:r>
      <w:r w:rsidRPr="00802CF3">
        <w:tab/>
        <w:t>Farook N, , Haussen D, et al. Role of heparin during endovascular therapy for acute ischemic stroke. 2016;145.</w:t>
      </w:r>
    </w:p>
    <w:p w14:paraId="45DFBA96" w14:textId="77777777" w:rsidR="00E91D70" w:rsidRPr="00802CF3" w:rsidRDefault="00E91D70" w:rsidP="00E91D70">
      <w:pPr>
        <w:pStyle w:val="EndNoteBibliography"/>
        <w:ind w:left="720" w:hanging="720"/>
      </w:pPr>
      <w:r w:rsidRPr="00802CF3">
        <w:t>71.</w:t>
      </w:r>
      <w:r w:rsidRPr="00802CF3">
        <w:tab/>
        <w:t>Maïer B, , Finitsis S, et al. First-line thrombectomy strategy for anterior large vessel occlusions: Results of the prospective ETIS egistry. 2021.</w:t>
      </w:r>
    </w:p>
    <w:p w14:paraId="3F205E7C" w14:textId="77777777" w:rsidR="00E91D70" w:rsidRPr="00802CF3" w:rsidRDefault="00E91D70" w:rsidP="00E91D70">
      <w:pPr>
        <w:pStyle w:val="EndNoteBibliography"/>
        <w:ind w:left="720" w:hanging="720"/>
      </w:pPr>
      <w:r w:rsidRPr="00802CF3">
        <w:t>72.</w:t>
      </w:r>
      <w:r w:rsidRPr="00802CF3">
        <w:tab/>
        <w:t>Van De Graaf RA, , Chalos V, et al. Periprocedural Intravenous Heparin during Endovascular Treatment for Ischemic Stroke: Results from the MR CLEAN Registry. 2019;50.</w:t>
      </w:r>
    </w:p>
    <w:p w14:paraId="37B4FA87" w14:textId="77777777" w:rsidR="00E91D70" w:rsidRPr="00802CF3" w:rsidRDefault="00E91D70" w:rsidP="00E91D70">
      <w:pPr>
        <w:pStyle w:val="EndNoteBibliography"/>
        <w:ind w:left="720" w:hanging="720"/>
      </w:pPr>
      <w:r w:rsidRPr="00802CF3">
        <w:t>73.</w:t>
      </w:r>
      <w:r w:rsidRPr="00802CF3">
        <w:tab/>
        <w:t>Allen M, , Pearn K, et al. Maximising access to thrombectomy services for stroke in England: A modelling study. 2019;4.</w:t>
      </w:r>
    </w:p>
    <w:p w14:paraId="0697AAEB" w14:textId="77777777" w:rsidR="00E91D70" w:rsidRPr="00802CF3" w:rsidRDefault="00E91D70" w:rsidP="00E91D70">
      <w:pPr>
        <w:pStyle w:val="EndNoteBibliography"/>
        <w:ind w:left="720" w:hanging="720"/>
      </w:pPr>
      <w:r w:rsidRPr="00802CF3">
        <w:t>74.</w:t>
      </w:r>
      <w:r w:rsidRPr="00802CF3">
        <w:tab/>
        <w:t>Desai SM, , Leslie-Mazwi TM, et al. Optimal transfer paradigm for emergent large vessel occlusion strokes: Recognition to recanalization in the RACECAT trial. 2021;13.</w:t>
      </w:r>
    </w:p>
    <w:p w14:paraId="1557C1F4" w14:textId="77777777" w:rsidR="00E91D70" w:rsidRPr="00802CF3" w:rsidRDefault="00E91D70" w:rsidP="00E91D70">
      <w:pPr>
        <w:pStyle w:val="EndNoteBibliography"/>
        <w:ind w:left="720" w:hanging="720"/>
      </w:pPr>
      <w:r w:rsidRPr="00802CF3">
        <w:t>75.</w:t>
      </w:r>
      <w:r w:rsidRPr="00802CF3">
        <w:tab/>
        <w:t>Turc G, , Maïer B, et al. Clinical Scales Do Not Reliably Identify Acute Ischemic Stroke Patients with Large-Artery Occlusion. 2016;47.</w:t>
      </w:r>
    </w:p>
    <w:p w14:paraId="113C6A18" w14:textId="77777777" w:rsidR="00E91D70" w:rsidRPr="00802CF3" w:rsidRDefault="00E91D70" w:rsidP="00E91D70">
      <w:pPr>
        <w:pStyle w:val="EndNoteBibliography"/>
        <w:ind w:left="720" w:hanging="720"/>
      </w:pPr>
      <w:r w:rsidRPr="00802CF3">
        <w:t>76.</w:t>
      </w:r>
      <w:r w:rsidRPr="00802CF3">
        <w:tab/>
        <w:t xml:space="preserve">Walter S, Audebert HJ, Katsanos AH, et al. European Stroke Organisation (ESO) guidelines on mobile stroke units for prehospital stroke management. </w:t>
      </w:r>
      <w:r w:rsidRPr="00802CF3">
        <w:rPr>
          <w:i/>
        </w:rPr>
        <w:t xml:space="preserve">European Stroke Journal. </w:t>
      </w:r>
      <w:r w:rsidRPr="00802CF3">
        <w:t>2022;7(1):XXVII-LIX.</w:t>
      </w:r>
    </w:p>
    <w:p w14:paraId="4A7FC85D" w14:textId="77777777" w:rsidR="00E91D70" w:rsidRPr="00802CF3" w:rsidRDefault="00E91D70" w:rsidP="00E91D70">
      <w:pPr>
        <w:pStyle w:val="EndNoteBibliography"/>
        <w:ind w:left="720" w:hanging="720"/>
      </w:pPr>
      <w:r w:rsidRPr="00802CF3">
        <w:t>77.</w:t>
      </w:r>
      <w:r w:rsidRPr="00802CF3">
        <w:tab/>
        <w:t xml:space="preserve">Sharma VK, Ng KW, Venketasubramanian N, et al. Current status of intravenous thrombolysis for acute ischemic stroke in Asia. </w:t>
      </w:r>
      <w:r w:rsidRPr="00802CF3">
        <w:rPr>
          <w:i/>
        </w:rPr>
        <w:t xml:space="preserve">Int J Stroke. </w:t>
      </w:r>
      <w:r w:rsidRPr="00802CF3">
        <w:t>2011;6(6):523-530.</w:t>
      </w:r>
    </w:p>
    <w:p w14:paraId="17A4ABA1" w14:textId="77777777" w:rsidR="00E91D70" w:rsidRPr="00802CF3" w:rsidRDefault="00E91D70" w:rsidP="00E91D70">
      <w:pPr>
        <w:pStyle w:val="EndNoteBibliography"/>
        <w:ind w:left="720" w:hanging="720"/>
      </w:pPr>
      <w:r w:rsidRPr="00802CF3">
        <w:t>78.</w:t>
      </w:r>
      <w:r w:rsidRPr="00802CF3">
        <w:tab/>
        <w:t>Saver JL, Goyal M, Van Der Lugt A, et al. Time to treatment with endovascular thrombectomy and outcomes from ischemic stroke: Ameta-analysis. In</w:t>
      </w:r>
      <w:r w:rsidRPr="00802CF3">
        <w:rPr>
          <w:i/>
        </w:rPr>
        <w:t>.</w:t>
      </w:r>
      <w:r w:rsidRPr="00802CF3">
        <w:t xml:space="preserve"> Vol 3162016.</w:t>
      </w:r>
    </w:p>
    <w:p w14:paraId="17FDE149" w14:textId="77777777" w:rsidR="00E91D70" w:rsidRPr="00802CF3" w:rsidRDefault="00E91D70" w:rsidP="00E91D70">
      <w:pPr>
        <w:pStyle w:val="EndNoteBibliography"/>
        <w:ind w:left="720" w:hanging="720"/>
      </w:pPr>
      <w:r w:rsidRPr="00802CF3">
        <w:t>79.</w:t>
      </w:r>
      <w:r w:rsidRPr="00802CF3">
        <w:tab/>
        <w:t xml:space="preserve">Mortimer A, Lenthall R, Wiggam I, et al. To support safe provision of mechanical thrombectomy services for patients with acute ischaemic stroke: 2021 consensus guidance from BASP, BSNR, ICSWP, NACCS, and UKNG. </w:t>
      </w:r>
      <w:r w:rsidRPr="00802CF3">
        <w:rPr>
          <w:i/>
        </w:rPr>
        <w:t xml:space="preserve">Clinical Radiology. </w:t>
      </w:r>
      <w:r w:rsidRPr="00802CF3">
        <w:t>2021;76(11):862. e861-862. e817.</w:t>
      </w:r>
    </w:p>
    <w:p w14:paraId="064E1E68" w14:textId="77777777" w:rsidR="00E91D70" w:rsidRPr="00802CF3" w:rsidRDefault="00E91D70" w:rsidP="00E91D70">
      <w:pPr>
        <w:pStyle w:val="EndNoteBibliography"/>
        <w:ind w:left="720" w:hanging="720"/>
      </w:pPr>
      <w:r w:rsidRPr="00802CF3">
        <w:t>80.</w:t>
      </w:r>
      <w:r w:rsidRPr="00802CF3">
        <w:tab/>
        <w:t xml:space="preserve">Froehler MT, Saver JL, Zaidat OO, et al. Interhospital Transfer Before Thrombectomy Is Associated With Delayed Treatment and Worse Outcome in the STRATIS Registry (Systematic Evaluation of Patients Treated With Neurothrombectomy Devices for Acute Ischemic Stroke). </w:t>
      </w:r>
      <w:r w:rsidRPr="00802CF3">
        <w:rPr>
          <w:i/>
        </w:rPr>
        <w:t xml:space="preserve">Circulation. </w:t>
      </w:r>
      <w:r w:rsidRPr="00802CF3">
        <w:t>2017;136(24):2311-2321.</w:t>
      </w:r>
    </w:p>
    <w:p w14:paraId="700CE09F" w14:textId="77777777" w:rsidR="00E91D70" w:rsidRPr="00802CF3" w:rsidRDefault="00E91D70" w:rsidP="00E91D70">
      <w:pPr>
        <w:pStyle w:val="EndNoteBibliography"/>
        <w:ind w:left="720" w:hanging="720"/>
      </w:pPr>
      <w:r w:rsidRPr="00802CF3">
        <w:t>81.</w:t>
      </w:r>
      <w:r w:rsidRPr="00802CF3">
        <w:tab/>
        <w:t xml:space="preserve">Helsinki Stroke Thrombolysis Registry G. Does time of day or physician experience affect outcome of acute ischemic stroke patients treated with thrombolysis? A study from Finland. </w:t>
      </w:r>
      <w:r w:rsidRPr="00802CF3">
        <w:rPr>
          <w:i/>
        </w:rPr>
        <w:t xml:space="preserve">Int J Stroke. </w:t>
      </w:r>
      <w:r w:rsidRPr="00802CF3">
        <w:t>2012;7(6):511-516.</w:t>
      </w:r>
    </w:p>
    <w:p w14:paraId="0AE1B696" w14:textId="77777777" w:rsidR="00E91D70" w:rsidRPr="00802CF3" w:rsidRDefault="00E91D70" w:rsidP="00E91D70">
      <w:pPr>
        <w:pStyle w:val="EndNoteBibliography"/>
        <w:ind w:left="720" w:hanging="720"/>
      </w:pPr>
      <w:r w:rsidRPr="00802CF3">
        <w:t>82.</w:t>
      </w:r>
      <w:r w:rsidRPr="00802CF3">
        <w:tab/>
        <w:t>Pan X, Liu G, Li Y, et al. Is atrial fibrillation a prognostic predictor for patients with acute ischemic stroke treated with thrombectomy? In</w:t>
      </w:r>
      <w:r w:rsidRPr="00802CF3">
        <w:rPr>
          <w:i/>
        </w:rPr>
        <w:t>.</w:t>
      </w:r>
      <w:r w:rsidRPr="00802CF3">
        <w:t xml:space="preserve"> Vol 92016.</w:t>
      </w:r>
    </w:p>
    <w:p w14:paraId="37E1B3C2" w14:textId="39123756" w:rsidR="00767ECB" w:rsidRPr="00802CF3" w:rsidRDefault="00B02D3D" w:rsidP="00E91D70">
      <w:pPr>
        <w:spacing w:line="480" w:lineRule="auto"/>
        <w:jc w:val="both"/>
        <w:rPr>
          <w:rFonts w:ascii="Times New Roman" w:hAnsi="Times New Roman" w:cs="Times New Roman"/>
        </w:rPr>
      </w:pPr>
      <w:r w:rsidRPr="00802CF3">
        <w:rPr>
          <w:rFonts w:ascii="Times New Roman" w:hAnsi="Times New Roman" w:cs="Times New Roman"/>
        </w:rPr>
        <w:fldChar w:fldCharType="end"/>
      </w:r>
      <w:bookmarkEnd w:id="2"/>
    </w:p>
    <w:p w14:paraId="71A8A464" w14:textId="77777777" w:rsidR="00B75327" w:rsidRPr="00802CF3" w:rsidRDefault="00B75327" w:rsidP="00B75327">
      <w:pPr>
        <w:rPr>
          <w:rFonts w:ascii="Times New Roman" w:hAnsi="Times New Roman" w:cs="Times New Roman"/>
        </w:rPr>
      </w:pPr>
    </w:p>
    <w:p w14:paraId="6C3693BF" w14:textId="77777777" w:rsidR="003867AB" w:rsidRDefault="003867AB">
      <w:pPr>
        <w:spacing w:after="160" w:line="259" w:lineRule="auto"/>
        <w:rPr>
          <w:rStyle w:val="Strong"/>
          <w:rFonts w:ascii="Times New Roman" w:eastAsia="Times New Roman" w:hAnsi="Times New Roman" w:cs="Times New Roman"/>
          <w:lang w:eastAsia="en-GB"/>
        </w:rPr>
      </w:pPr>
      <w:r>
        <w:rPr>
          <w:rStyle w:val="Strong"/>
        </w:rPr>
        <w:br w:type="page"/>
      </w:r>
    </w:p>
    <w:p w14:paraId="28160913" w14:textId="16D45E69" w:rsidR="00951C30" w:rsidRPr="00802CF3" w:rsidRDefault="00951C30" w:rsidP="00951C30">
      <w:pPr>
        <w:pStyle w:val="NormalWeb"/>
        <w:spacing w:before="0" w:beforeAutospacing="0" w:after="0" w:afterAutospacing="0"/>
      </w:pPr>
      <w:r w:rsidRPr="00802CF3">
        <w:rPr>
          <w:rStyle w:val="Strong"/>
        </w:rPr>
        <w:t>Papers of special note have been highlighted as either of interest (•) or of considerable interest (••) to readers</w:t>
      </w:r>
      <w:r w:rsidRPr="00802CF3">
        <w:t>.</w:t>
      </w:r>
    </w:p>
    <w:p w14:paraId="7066E41C" w14:textId="77777777" w:rsidR="00951C30" w:rsidRPr="00802CF3" w:rsidRDefault="00951C30" w:rsidP="00951C30">
      <w:pPr>
        <w:pStyle w:val="NormalWeb"/>
        <w:spacing w:before="0" w:beforeAutospacing="0" w:after="0" w:afterAutospacing="0"/>
      </w:pPr>
    </w:p>
    <w:p w14:paraId="3649E794" w14:textId="77777777" w:rsidR="00951C30" w:rsidRPr="00802CF3" w:rsidRDefault="00951C30" w:rsidP="00951C30">
      <w:pPr>
        <w:pStyle w:val="NormalWeb"/>
        <w:spacing w:before="0" w:beforeAutospacing="0" w:after="0" w:afterAutospacing="0"/>
      </w:pPr>
      <w:r w:rsidRPr="00802CF3">
        <w:t>1- • European Stroke Organisation guideline, including an interdisciplinary working group, has summarised the available evidence, performed systematic reviews and meta-analyses of the literature, and provided expert opinion on EVT in patients with ischaemic stroke.  </w:t>
      </w:r>
    </w:p>
    <w:p w14:paraId="4C45F7B3" w14:textId="77777777" w:rsidR="00951C30" w:rsidRPr="00802CF3" w:rsidRDefault="00951C30" w:rsidP="00951C30">
      <w:pPr>
        <w:pStyle w:val="NormalWeb"/>
        <w:spacing w:before="0" w:beforeAutospacing="0" w:after="0" w:afterAutospacing="0"/>
      </w:pPr>
    </w:p>
    <w:p w14:paraId="333C6D30" w14:textId="77777777" w:rsidR="00951C30" w:rsidRPr="00802CF3" w:rsidRDefault="00951C30" w:rsidP="00951C30">
      <w:pPr>
        <w:pStyle w:val="NormalWeb"/>
        <w:spacing w:before="0" w:beforeAutospacing="0" w:after="0" w:afterAutospacing="0"/>
      </w:pPr>
      <w:r w:rsidRPr="00802CF3">
        <w:t>2- •• European Stroke Organisation guideline, including an interdisciplinary working group, has summarised the available evidence, performed systematic reviews and meta-analyses of the literature, and provided expert opinion on the bridging therapy compared with EVT alone. </w:t>
      </w:r>
    </w:p>
    <w:p w14:paraId="30359824" w14:textId="77777777" w:rsidR="00951C30" w:rsidRPr="00802CF3" w:rsidRDefault="00951C30" w:rsidP="00951C30">
      <w:pPr>
        <w:pStyle w:val="NormalWeb"/>
        <w:spacing w:before="0" w:beforeAutospacing="0" w:after="0" w:afterAutospacing="0"/>
      </w:pPr>
    </w:p>
    <w:p w14:paraId="131A5E6B" w14:textId="77777777" w:rsidR="00951C30" w:rsidRPr="00802CF3" w:rsidRDefault="00951C30" w:rsidP="00951C30">
      <w:pPr>
        <w:pStyle w:val="NormalWeb"/>
        <w:spacing w:before="0" w:beforeAutospacing="0" w:after="0" w:afterAutospacing="0"/>
      </w:pPr>
      <w:r w:rsidRPr="00802CF3">
        <w:t>3- •• Randomised controlled trial which showed the safety and efficacy at 6 to 16 hours in functional outcomes in patients with proximal anterior ischaemic stroke who underwent EVT and impacted clinical practice guidelines for endovascular thrombectomy </w:t>
      </w:r>
    </w:p>
    <w:p w14:paraId="75A4F154" w14:textId="77777777" w:rsidR="00951C30" w:rsidRPr="00802CF3" w:rsidRDefault="00951C30" w:rsidP="00951C30">
      <w:pPr>
        <w:pStyle w:val="NormalWeb"/>
        <w:spacing w:before="0" w:beforeAutospacing="0" w:after="0" w:afterAutospacing="0"/>
      </w:pPr>
    </w:p>
    <w:p w14:paraId="53CB2823" w14:textId="77777777" w:rsidR="00951C30" w:rsidRPr="00802CF3" w:rsidRDefault="00951C30" w:rsidP="00951C30">
      <w:pPr>
        <w:pStyle w:val="NormalWeb"/>
        <w:spacing w:before="0" w:beforeAutospacing="0" w:after="0" w:afterAutospacing="0"/>
      </w:pPr>
      <w:r w:rsidRPr="00802CF3">
        <w:t>4- •• Randomised controlled trial which showed a reduction in post-stroke disability and higher rates of functional status in patients with proximal anterior ischaemic stroke who underwent EVT at 6 to 24 hours and impacted clinical practice guidelines for endovascular thrombectomy </w:t>
      </w:r>
    </w:p>
    <w:p w14:paraId="33CFB409" w14:textId="5EC0DBF9" w:rsidR="00951C30" w:rsidRDefault="00951C30" w:rsidP="00951C30">
      <w:pPr>
        <w:pStyle w:val="NormalWeb"/>
        <w:spacing w:before="0" w:beforeAutospacing="0" w:after="0" w:afterAutospacing="0"/>
      </w:pPr>
    </w:p>
    <w:p w14:paraId="1BD07CF7" w14:textId="1E426C6C" w:rsidR="00FE0C1B" w:rsidRDefault="00FE0C1B" w:rsidP="00FE0C1B">
      <w:pPr>
        <w:pStyle w:val="NormalWeb"/>
        <w:spacing w:before="0" w:beforeAutospacing="0" w:after="0" w:afterAutospacing="0"/>
      </w:pPr>
      <w:r>
        <w:t>5</w:t>
      </w:r>
      <w:r w:rsidRPr="00802CF3">
        <w:t xml:space="preserve">- •• </w:t>
      </w:r>
      <w:r w:rsidR="003867AB">
        <w:t>Recent r</w:t>
      </w:r>
      <w:r w:rsidRPr="00802CF3">
        <w:t xml:space="preserve">andomised controlled trial which showed the safety and efficacy </w:t>
      </w:r>
      <w:r w:rsidR="003867AB" w:rsidRPr="00802CF3">
        <w:t>in functional outcomes</w:t>
      </w:r>
      <w:r w:rsidR="003867AB" w:rsidRPr="003867AB">
        <w:t xml:space="preserve"> presenting within 12 hours of stroke onset</w:t>
      </w:r>
      <w:r w:rsidR="003867AB">
        <w:t xml:space="preserve"> </w:t>
      </w:r>
      <w:r w:rsidRPr="00802CF3">
        <w:t xml:space="preserve">in patients with </w:t>
      </w:r>
      <w:r w:rsidR="003867AB" w:rsidRPr="003867AB">
        <w:t xml:space="preserve">basilar artery </w:t>
      </w:r>
      <w:r w:rsidRPr="00802CF3">
        <w:t xml:space="preserve">ischaemic stroke who underwent EVT and </w:t>
      </w:r>
      <w:r w:rsidR="003867AB">
        <w:t xml:space="preserve">could </w:t>
      </w:r>
      <w:r w:rsidRPr="00802CF3">
        <w:t>impact</w:t>
      </w:r>
      <w:r w:rsidR="003867AB">
        <w:t xml:space="preserve"> </w:t>
      </w:r>
      <w:r w:rsidRPr="00802CF3">
        <w:t>clinical practice guidelines for endovascular thrombectomy </w:t>
      </w:r>
    </w:p>
    <w:p w14:paraId="6E5330A6" w14:textId="087E4798" w:rsidR="00FE0C1B" w:rsidRDefault="00FE0C1B" w:rsidP="00FE0C1B">
      <w:pPr>
        <w:pStyle w:val="NormalWeb"/>
        <w:spacing w:before="0" w:beforeAutospacing="0" w:after="0" w:afterAutospacing="0"/>
      </w:pPr>
    </w:p>
    <w:p w14:paraId="7B477D61" w14:textId="61D8CFF2" w:rsidR="003867AB" w:rsidRDefault="00FE0C1B" w:rsidP="003867AB">
      <w:pPr>
        <w:pStyle w:val="NormalWeb"/>
        <w:spacing w:before="0" w:beforeAutospacing="0" w:after="0" w:afterAutospacing="0"/>
      </w:pPr>
      <w:r>
        <w:t>6</w:t>
      </w:r>
      <w:r w:rsidRPr="00802CF3">
        <w:t xml:space="preserve">- </w:t>
      </w:r>
      <w:r w:rsidR="003867AB" w:rsidRPr="00802CF3">
        <w:t xml:space="preserve">•• </w:t>
      </w:r>
      <w:r w:rsidR="003867AB">
        <w:t>Recent r</w:t>
      </w:r>
      <w:r w:rsidR="003867AB" w:rsidRPr="00802CF3">
        <w:t>andomised controlled trial which showed the safety and efficacy</w:t>
      </w:r>
      <w:r w:rsidR="003867AB" w:rsidRPr="003867AB">
        <w:t xml:space="preserve"> </w:t>
      </w:r>
      <w:r w:rsidR="003867AB" w:rsidRPr="00802CF3">
        <w:t xml:space="preserve">in functional outcomes </w:t>
      </w:r>
      <w:r w:rsidR="003867AB" w:rsidRPr="003867AB">
        <w:t xml:space="preserve">presenting within </w:t>
      </w:r>
      <w:r w:rsidR="003867AB">
        <w:t>6-24</w:t>
      </w:r>
      <w:r w:rsidR="003867AB" w:rsidRPr="003867AB">
        <w:t xml:space="preserve"> hours of stroke onset</w:t>
      </w:r>
      <w:r w:rsidR="003867AB">
        <w:t xml:space="preserve"> </w:t>
      </w:r>
      <w:r w:rsidR="003867AB" w:rsidRPr="00802CF3">
        <w:t xml:space="preserve">in patients with </w:t>
      </w:r>
      <w:r w:rsidR="003867AB" w:rsidRPr="003867AB">
        <w:t xml:space="preserve">basilar artery </w:t>
      </w:r>
      <w:r w:rsidR="003867AB" w:rsidRPr="00802CF3">
        <w:t xml:space="preserve">ischaemic stroke who underwent EVT and </w:t>
      </w:r>
      <w:r w:rsidR="003867AB">
        <w:t xml:space="preserve">could </w:t>
      </w:r>
      <w:r w:rsidR="003867AB" w:rsidRPr="00802CF3">
        <w:t>impact</w:t>
      </w:r>
      <w:r w:rsidR="003867AB">
        <w:t xml:space="preserve"> </w:t>
      </w:r>
      <w:r w:rsidR="003867AB" w:rsidRPr="00802CF3">
        <w:t>clinical practice guidelines for endovascular thrombectomy </w:t>
      </w:r>
    </w:p>
    <w:p w14:paraId="6F8D4C49" w14:textId="17A3A040" w:rsidR="00FE0C1B" w:rsidRPr="00802CF3" w:rsidRDefault="00FE0C1B" w:rsidP="008C7D11">
      <w:pPr>
        <w:pStyle w:val="NormalWeb"/>
        <w:spacing w:before="0" w:beforeAutospacing="0" w:after="0" w:afterAutospacing="0"/>
      </w:pPr>
    </w:p>
    <w:p w14:paraId="27C3C104" w14:textId="77777777" w:rsidR="00FE0C1B" w:rsidRPr="00802CF3" w:rsidRDefault="00FE0C1B" w:rsidP="00951C30">
      <w:pPr>
        <w:pStyle w:val="NormalWeb"/>
        <w:spacing w:before="0" w:beforeAutospacing="0" w:after="0" w:afterAutospacing="0"/>
      </w:pPr>
    </w:p>
    <w:p w14:paraId="423A97A2" w14:textId="77777777" w:rsidR="00951C30" w:rsidRPr="00802CF3" w:rsidRDefault="00951C30" w:rsidP="00951C30">
      <w:pPr>
        <w:pStyle w:val="NormalWeb"/>
        <w:spacing w:before="0" w:beforeAutospacing="0" w:after="0" w:afterAutospacing="0"/>
      </w:pPr>
      <w:r w:rsidRPr="00802CF3">
        <w:t>10- •• Randomised controlled trial illustrated the pathophysiological determinants of worse stroke outcomes in patients with ischaemic stroke and atrial fibrillation attributed to larger infarct size and severe haemorrhagic transformation. </w:t>
      </w:r>
    </w:p>
    <w:p w14:paraId="5CD7FDF0" w14:textId="77777777" w:rsidR="00951C30" w:rsidRPr="00802CF3" w:rsidRDefault="00951C30" w:rsidP="00951C30">
      <w:pPr>
        <w:pStyle w:val="NormalWeb"/>
        <w:spacing w:before="0" w:beforeAutospacing="0" w:after="0" w:afterAutospacing="0"/>
      </w:pPr>
    </w:p>
    <w:p w14:paraId="6535C317" w14:textId="77777777" w:rsidR="00951C30" w:rsidRPr="00802CF3" w:rsidRDefault="00951C30" w:rsidP="00951C30">
      <w:pPr>
        <w:pStyle w:val="NormalWeb"/>
        <w:spacing w:before="0" w:beforeAutospacing="0" w:after="0" w:afterAutospacing="0"/>
      </w:pPr>
      <w:r w:rsidRPr="00802CF3">
        <w:t>11- • Randomised controlled trial explained that AF is associated with worse presentations and more severe hypoperfusion in patients following ischaemic stroke</w:t>
      </w:r>
    </w:p>
    <w:p w14:paraId="5A8A4091" w14:textId="77777777" w:rsidR="00951C30" w:rsidRPr="00802CF3" w:rsidRDefault="00951C30" w:rsidP="00951C30">
      <w:pPr>
        <w:pStyle w:val="NormalWeb"/>
        <w:spacing w:before="0" w:beforeAutospacing="0" w:after="0" w:afterAutospacing="0"/>
      </w:pPr>
    </w:p>
    <w:p w14:paraId="04DBD425" w14:textId="77777777" w:rsidR="00951C30" w:rsidRPr="00802CF3" w:rsidRDefault="00951C30" w:rsidP="00951C30">
      <w:pPr>
        <w:pStyle w:val="NormalWeb"/>
        <w:spacing w:before="0" w:beforeAutospacing="0" w:after="0" w:afterAutospacing="0"/>
      </w:pPr>
      <w:r w:rsidRPr="00802CF3">
        <w:t xml:space="preserve">12- •• Meta-analysis of 16 observational studies about the intra-arterial medications with EVT showed no significant difference in </w:t>
      </w:r>
      <w:proofErr w:type="spellStart"/>
      <w:r w:rsidRPr="00802CF3">
        <w:t>recanalisation</w:t>
      </w:r>
      <w:proofErr w:type="spellEnd"/>
      <w:r w:rsidRPr="00802CF3">
        <w:t xml:space="preserve"> and intracranial bleeding between patients receiving EVT and all three medications compared to patients receiving EVT only.</w:t>
      </w:r>
    </w:p>
    <w:p w14:paraId="00663E47" w14:textId="77777777" w:rsidR="00951C30" w:rsidRPr="00802CF3" w:rsidRDefault="00951C30" w:rsidP="00951C30">
      <w:pPr>
        <w:pStyle w:val="NormalWeb"/>
        <w:spacing w:before="0" w:beforeAutospacing="0" w:after="0" w:afterAutospacing="0"/>
      </w:pPr>
    </w:p>
    <w:p w14:paraId="6D6FCB0F" w14:textId="77777777" w:rsidR="00951C30" w:rsidRPr="00802CF3" w:rsidRDefault="00951C30" w:rsidP="00951C30">
      <w:pPr>
        <w:pStyle w:val="NormalWeb"/>
        <w:spacing w:before="0" w:beforeAutospacing="0" w:after="0" w:afterAutospacing="0"/>
      </w:pPr>
      <w:r w:rsidRPr="00802CF3">
        <w:t>13- •• European Stroke Organisation guideline, including an interdisciplinary working group, has summarised the available evidence, performed systematic reviews and meta-analyses of the literature, and provided expert opinion on intravenous thrombolysis for acute ischaemic stroke.  </w:t>
      </w:r>
    </w:p>
    <w:p w14:paraId="74CDF12A" w14:textId="77777777" w:rsidR="00951C30" w:rsidRPr="00802CF3" w:rsidRDefault="00951C30" w:rsidP="00951C30">
      <w:pPr>
        <w:pStyle w:val="NormalWeb"/>
        <w:spacing w:before="0" w:beforeAutospacing="0" w:after="0" w:afterAutospacing="0"/>
      </w:pPr>
    </w:p>
    <w:p w14:paraId="1BA9C415" w14:textId="732D64AB" w:rsidR="00951C30" w:rsidRPr="00802CF3" w:rsidRDefault="007478B2" w:rsidP="00951C30">
      <w:pPr>
        <w:pStyle w:val="NormalWeb"/>
        <w:spacing w:before="0" w:beforeAutospacing="0" w:after="0" w:afterAutospacing="0"/>
      </w:pPr>
      <w:r w:rsidRPr="00802CF3">
        <w:t>31</w:t>
      </w:r>
      <w:r w:rsidR="00951C30" w:rsidRPr="00802CF3">
        <w:t>- •• Retrospective study showed the clinical and non-clinical key parameters for the functional outcomes after EVT in short and long-term follow-up. </w:t>
      </w:r>
    </w:p>
    <w:p w14:paraId="5AD41BCA" w14:textId="77777777" w:rsidR="00951C30" w:rsidRPr="00802CF3" w:rsidRDefault="00951C30" w:rsidP="00951C30">
      <w:pPr>
        <w:pStyle w:val="NormalWeb"/>
        <w:spacing w:before="0" w:beforeAutospacing="0" w:after="0" w:afterAutospacing="0"/>
      </w:pPr>
    </w:p>
    <w:p w14:paraId="163AFD23" w14:textId="77777777" w:rsidR="00951C30" w:rsidRPr="00802CF3" w:rsidRDefault="00951C30" w:rsidP="00951C30">
      <w:pPr>
        <w:pStyle w:val="NormalWeb"/>
        <w:spacing w:before="0" w:beforeAutospacing="0" w:after="0" w:afterAutospacing="0"/>
      </w:pPr>
      <w:r w:rsidRPr="00802CF3">
        <w:t>43- • Prospective study provided an insight into the understanding of stroke thrombi characteristics that impact thrombolysis efficacy</w:t>
      </w:r>
    </w:p>
    <w:p w14:paraId="700DD8A4" w14:textId="77777777" w:rsidR="00951C30" w:rsidRPr="00802CF3" w:rsidRDefault="00951C30" w:rsidP="00951C30">
      <w:pPr>
        <w:pStyle w:val="NormalWeb"/>
        <w:spacing w:before="0" w:beforeAutospacing="0" w:after="0" w:afterAutospacing="0"/>
      </w:pPr>
    </w:p>
    <w:p w14:paraId="5E3CFCDE" w14:textId="77777777" w:rsidR="00951C30" w:rsidRPr="00802CF3" w:rsidRDefault="00951C30" w:rsidP="00951C30">
      <w:pPr>
        <w:pStyle w:val="NormalWeb"/>
        <w:spacing w:before="0" w:beforeAutospacing="0" w:after="0" w:afterAutospacing="0"/>
      </w:pPr>
      <w:r w:rsidRPr="00802CF3">
        <w:t>60- • Randomised open-label trial showed that tirofiban was safe and effective in patients with acute ischemic stroke who are not eligible for EVT. </w:t>
      </w:r>
    </w:p>
    <w:p w14:paraId="64BDC310" w14:textId="77777777" w:rsidR="00951C30" w:rsidRPr="00802CF3" w:rsidRDefault="00951C30" w:rsidP="00951C30">
      <w:pPr>
        <w:pStyle w:val="NormalWeb"/>
        <w:spacing w:before="0" w:beforeAutospacing="0" w:after="0" w:afterAutospacing="0"/>
      </w:pPr>
    </w:p>
    <w:p w14:paraId="5EF124A9" w14:textId="77777777" w:rsidR="00951C30" w:rsidRPr="00802CF3" w:rsidRDefault="00951C30" w:rsidP="00951C30">
      <w:pPr>
        <w:pStyle w:val="NormalWeb"/>
        <w:spacing w:before="0" w:beforeAutospacing="0" w:after="0" w:afterAutospacing="0"/>
      </w:pPr>
      <w:r w:rsidRPr="00802CF3">
        <w:t>61- •• Randomised controlled trials showed that tirofiban was not different in functional patients with acute ischemic stroke who are not eligible for EVT.</w:t>
      </w:r>
    </w:p>
    <w:p w14:paraId="64185E27" w14:textId="77777777" w:rsidR="00951C30" w:rsidRPr="00802CF3" w:rsidRDefault="00951C30" w:rsidP="00951C30">
      <w:pPr>
        <w:pStyle w:val="NormalWeb"/>
        <w:spacing w:before="0" w:beforeAutospacing="0" w:after="0" w:afterAutospacing="0"/>
      </w:pPr>
    </w:p>
    <w:p w14:paraId="15E0FA8D" w14:textId="77777777" w:rsidR="00951C30" w:rsidRPr="00802CF3" w:rsidRDefault="00951C30" w:rsidP="00951C30">
      <w:pPr>
        <w:pStyle w:val="NormalWeb"/>
        <w:spacing w:before="0" w:beforeAutospacing="0" w:after="0" w:afterAutospacing="0"/>
      </w:pPr>
      <w:r w:rsidRPr="00802CF3">
        <w:t>76- •• European Stroke Organisation guidelines, including an evidence-based recommendation on mobile stroke units in prehospital management that guide the clinical decision making.</w:t>
      </w:r>
    </w:p>
    <w:p w14:paraId="72F8BAC7" w14:textId="77777777" w:rsidR="00951C30" w:rsidRPr="00802CF3" w:rsidRDefault="00951C30" w:rsidP="00951C30">
      <w:pPr>
        <w:rPr>
          <w:rFonts w:ascii="Times New Roman" w:hAnsi="Times New Roman" w:cs="Times New Roman"/>
        </w:rPr>
      </w:pPr>
    </w:p>
    <w:p w14:paraId="60DF8B1B" w14:textId="77777777" w:rsidR="00B241DB" w:rsidRPr="00802CF3" w:rsidRDefault="00B241DB" w:rsidP="00767ECB">
      <w:pPr>
        <w:rPr>
          <w:rFonts w:ascii="Times New Roman" w:hAnsi="Times New Roman" w:cs="Times New Roman"/>
          <w:b/>
          <w:bCs/>
        </w:rPr>
        <w:sectPr w:rsidR="00B241DB" w:rsidRPr="00802CF3">
          <w:pgSz w:w="11906" w:h="16838"/>
          <w:pgMar w:top="1440" w:right="1440" w:bottom="1440" w:left="1440" w:header="708" w:footer="708" w:gutter="0"/>
          <w:cols w:space="708"/>
          <w:docGrid w:linePitch="360"/>
        </w:sectPr>
      </w:pPr>
    </w:p>
    <w:p w14:paraId="7AE86CA9" w14:textId="32B33E76" w:rsidR="005B2A81" w:rsidRPr="00802CF3" w:rsidRDefault="005B2A81" w:rsidP="005B2A81">
      <w:pPr>
        <w:rPr>
          <w:rFonts w:ascii="Times New Roman" w:hAnsi="Times New Roman" w:cs="Times New Roman"/>
        </w:rPr>
      </w:pPr>
      <w:r w:rsidRPr="00802CF3">
        <w:rPr>
          <w:rFonts w:ascii="Times New Roman" w:hAnsi="Times New Roman" w:cs="Times New Roman"/>
          <w:b/>
          <w:bCs/>
        </w:rPr>
        <w:t>Table 1</w:t>
      </w:r>
      <w:r w:rsidRPr="00802CF3">
        <w:rPr>
          <w:rFonts w:ascii="Times New Roman" w:hAnsi="Times New Roman" w:cs="Times New Roman"/>
        </w:rPr>
        <w:t xml:space="preserve">: Summary of studies investigating the effect of endovascular thrombectomy in stroke patients with and without </w:t>
      </w:r>
      <w:r w:rsidR="00E71FEF" w:rsidRPr="00802CF3">
        <w:rPr>
          <w:rFonts w:ascii="Times New Roman" w:hAnsi="Times New Roman" w:cs="Times New Roman"/>
        </w:rPr>
        <w:t xml:space="preserve">atrial fibrillation </w:t>
      </w:r>
      <w:r w:rsidR="00A26526" w:rsidRPr="00802CF3">
        <w:rPr>
          <w:rFonts w:ascii="Times New Roman" w:hAnsi="Times New Roman" w:cs="Times New Roman"/>
        </w:rPr>
        <w:t xml:space="preserve"> </w:t>
      </w:r>
    </w:p>
    <w:p w14:paraId="419D9824" w14:textId="77777777" w:rsidR="005B2A81" w:rsidRPr="00802CF3" w:rsidRDefault="005B2A81" w:rsidP="005B2A81">
      <w:pPr>
        <w:rPr>
          <w:rFonts w:ascii="Times New Roman" w:hAnsi="Times New Roman" w:cs="Times New Roman"/>
        </w:rPr>
      </w:pPr>
    </w:p>
    <w:tbl>
      <w:tblPr>
        <w:tblStyle w:val="TableGrid"/>
        <w:tblW w:w="16580" w:type="dxa"/>
        <w:jc w:val="center"/>
        <w:tblLayout w:type="fixed"/>
        <w:tblLook w:val="04A0" w:firstRow="1" w:lastRow="0" w:firstColumn="1" w:lastColumn="0" w:noHBand="0" w:noVBand="1"/>
        <w:tblDescription w:val="AF; atrial fibrillation, ASPECT; Alberta Stroke Program Early CT Score, CT; computed tomography, ICA; internal carotid artery, ICH; Intracranial haemorrhage, IV-tPA; Intravenous-tissue plasminogen activator, LVO; Large vessel occlusion, MCA; Middle cerebral artery, MRI; Magnetic resonance imaging, mRS; Modified Rankin Scale, EVT; Endovascular thrombectomy, mTICI of 3; modified Thrombolysis in Cerebral Infarction of 2b-3 (mTICI of 3), NIHSS; National institute of Stroke severity, SAH; subarachnoid haemorrhage, sICH; symptomatic intracranial haemorrhage "/>
      </w:tblPr>
      <w:tblGrid>
        <w:gridCol w:w="1843"/>
        <w:gridCol w:w="1559"/>
        <w:gridCol w:w="1559"/>
        <w:gridCol w:w="2411"/>
        <w:gridCol w:w="2274"/>
        <w:gridCol w:w="6934"/>
      </w:tblGrid>
      <w:tr w:rsidR="00BF3ABE" w:rsidRPr="00802CF3" w14:paraId="44E13E61" w14:textId="77777777" w:rsidTr="00942028">
        <w:trPr>
          <w:trHeight w:val="438"/>
          <w:jc w:val="center"/>
        </w:trPr>
        <w:tc>
          <w:tcPr>
            <w:tcW w:w="1843" w:type="dxa"/>
            <w:tcBorders>
              <w:top w:val="single" w:sz="4" w:space="0" w:color="auto"/>
              <w:left w:val="single" w:sz="4" w:space="0" w:color="auto"/>
              <w:bottom w:val="single" w:sz="4" w:space="0" w:color="auto"/>
              <w:right w:val="single" w:sz="4" w:space="0" w:color="auto"/>
            </w:tcBorders>
            <w:vAlign w:val="center"/>
            <w:hideMark/>
          </w:tcPr>
          <w:p w14:paraId="55E26396" w14:textId="2F7BDB99" w:rsidR="00BF3ABE" w:rsidRPr="00802CF3" w:rsidRDefault="00BF3ABE">
            <w:pPr>
              <w:jc w:val="center"/>
              <w:rPr>
                <w:rFonts w:ascii="Times New Roman" w:hAnsi="Times New Roman" w:cs="Times New Roman"/>
                <w:b/>
                <w:bCs/>
              </w:rPr>
            </w:pPr>
            <w:r w:rsidRPr="00802CF3">
              <w:rPr>
                <w:rFonts w:ascii="Times New Roman" w:hAnsi="Times New Roman" w:cs="Times New Roman"/>
                <w:b/>
                <w:bCs/>
              </w:rPr>
              <w:t>First Author (Year) (Country)</w:t>
            </w:r>
          </w:p>
        </w:tc>
        <w:tc>
          <w:tcPr>
            <w:tcW w:w="1559" w:type="dxa"/>
            <w:tcBorders>
              <w:top w:val="single" w:sz="4" w:space="0" w:color="auto"/>
              <w:left w:val="single" w:sz="4" w:space="0" w:color="auto"/>
              <w:bottom w:val="single" w:sz="4" w:space="0" w:color="auto"/>
              <w:right w:val="single" w:sz="4" w:space="0" w:color="auto"/>
            </w:tcBorders>
          </w:tcPr>
          <w:p w14:paraId="3AF00E7A" w14:textId="77777777" w:rsidR="00BF3ABE" w:rsidRPr="00802CF3" w:rsidRDefault="00BF3ABE">
            <w:pPr>
              <w:jc w:val="center"/>
              <w:rPr>
                <w:rFonts w:ascii="Times New Roman" w:hAnsi="Times New Roman" w:cs="Times New Roman"/>
                <w:b/>
                <w:bCs/>
              </w:rPr>
            </w:pPr>
          </w:p>
          <w:p w14:paraId="553C8E48" w14:textId="2652360B" w:rsidR="00BF3ABE" w:rsidRPr="00802CF3" w:rsidRDefault="00BF3ABE">
            <w:pPr>
              <w:jc w:val="center"/>
              <w:rPr>
                <w:rFonts w:ascii="Times New Roman" w:hAnsi="Times New Roman" w:cs="Times New Roman"/>
                <w:b/>
                <w:bCs/>
              </w:rPr>
            </w:pPr>
            <w:r w:rsidRPr="00802CF3">
              <w:rPr>
                <w:rFonts w:ascii="Times New Roman" w:hAnsi="Times New Roman" w:cs="Times New Roman"/>
                <w:b/>
                <w:bCs/>
              </w:rPr>
              <w:t xml:space="preserve">(Ref. #)  </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9134868" w14:textId="15D987D4" w:rsidR="00BF3ABE" w:rsidRPr="00802CF3" w:rsidRDefault="00BF3ABE">
            <w:pPr>
              <w:jc w:val="center"/>
              <w:rPr>
                <w:rFonts w:ascii="Times New Roman" w:hAnsi="Times New Roman" w:cs="Times New Roman"/>
                <w:b/>
                <w:bCs/>
              </w:rPr>
            </w:pPr>
            <w:r w:rsidRPr="00802CF3">
              <w:rPr>
                <w:rFonts w:ascii="Times New Roman" w:hAnsi="Times New Roman" w:cs="Times New Roman"/>
                <w:b/>
                <w:bCs/>
              </w:rPr>
              <w:t>Study type</w:t>
            </w:r>
          </w:p>
        </w:tc>
        <w:tc>
          <w:tcPr>
            <w:tcW w:w="2411" w:type="dxa"/>
            <w:tcBorders>
              <w:top w:val="single" w:sz="4" w:space="0" w:color="auto"/>
              <w:left w:val="single" w:sz="4" w:space="0" w:color="auto"/>
              <w:bottom w:val="single" w:sz="4" w:space="0" w:color="auto"/>
              <w:right w:val="single" w:sz="4" w:space="0" w:color="auto"/>
            </w:tcBorders>
            <w:hideMark/>
          </w:tcPr>
          <w:p w14:paraId="23CDB299" w14:textId="77777777" w:rsidR="00BF3ABE" w:rsidRPr="00802CF3" w:rsidRDefault="00BF3ABE">
            <w:pPr>
              <w:rPr>
                <w:rFonts w:ascii="Times New Roman" w:hAnsi="Times New Roman" w:cs="Times New Roman"/>
                <w:b/>
                <w:bCs/>
              </w:rPr>
            </w:pPr>
            <w:r w:rsidRPr="00802CF3">
              <w:rPr>
                <w:rFonts w:ascii="Times New Roman" w:hAnsi="Times New Roman" w:cs="Times New Roman"/>
                <w:b/>
                <w:bCs/>
              </w:rPr>
              <w:t>N,</w:t>
            </w:r>
          </w:p>
          <w:p w14:paraId="254951E1" w14:textId="77777777" w:rsidR="00BF3ABE" w:rsidRPr="00802CF3" w:rsidRDefault="00BF3ABE">
            <w:pPr>
              <w:rPr>
                <w:rFonts w:ascii="Times New Roman" w:hAnsi="Times New Roman" w:cs="Times New Roman"/>
                <w:b/>
                <w:bCs/>
              </w:rPr>
            </w:pPr>
            <w:r w:rsidRPr="00802CF3">
              <w:rPr>
                <w:rFonts w:ascii="Times New Roman" w:hAnsi="Times New Roman" w:cs="Times New Roman"/>
                <w:b/>
                <w:bCs/>
              </w:rPr>
              <w:t xml:space="preserve">Mean </w:t>
            </w:r>
            <w:r w:rsidRPr="00802CF3">
              <w:rPr>
                <w:rFonts w:ascii="Times New Roman" w:hAnsi="Times New Roman" w:cs="Times New Roman"/>
              </w:rPr>
              <w:t>(</w:t>
            </w:r>
            <w:r w:rsidRPr="00802CF3">
              <w:rPr>
                <w:rFonts w:ascii="Times New Roman" w:hAnsi="Times New Roman" w:cs="Times New Roman"/>
                <w:b/>
                <w:bCs/>
              </w:rPr>
              <w:t>SD) age</w:t>
            </w:r>
          </w:p>
          <w:p w14:paraId="08D6E45B" w14:textId="77777777" w:rsidR="00BF3ABE" w:rsidRPr="00802CF3" w:rsidRDefault="00BF3ABE">
            <w:pPr>
              <w:rPr>
                <w:rFonts w:ascii="Times New Roman" w:hAnsi="Times New Roman" w:cs="Times New Roman"/>
                <w:b/>
                <w:bCs/>
              </w:rPr>
            </w:pPr>
            <w:r w:rsidRPr="00802CF3">
              <w:rPr>
                <w:rFonts w:ascii="Times New Roman" w:hAnsi="Times New Roman" w:cs="Times New Roman"/>
                <w:b/>
                <w:bCs/>
              </w:rPr>
              <w:t>Median [IQR]</w:t>
            </w:r>
          </w:p>
          <w:p w14:paraId="370332B4" w14:textId="77777777" w:rsidR="00BF3ABE" w:rsidRPr="00802CF3" w:rsidRDefault="00BF3ABE">
            <w:pPr>
              <w:rPr>
                <w:rFonts w:ascii="Times New Roman" w:hAnsi="Times New Roman" w:cs="Times New Roman"/>
                <w:b/>
                <w:bCs/>
              </w:rPr>
            </w:pPr>
            <w:r w:rsidRPr="00802CF3">
              <w:rPr>
                <w:rFonts w:ascii="Times New Roman" w:hAnsi="Times New Roman" w:cs="Times New Roman"/>
                <w:b/>
                <w:bCs/>
              </w:rPr>
              <w:t>n(%) males</w:t>
            </w:r>
          </w:p>
        </w:tc>
        <w:tc>
          <w:tcPr>
            <w:tcW w:w="2274" w:type="dxa"/>
            <w:tcBorders>
              <w:top w:val="single" w:sz="4" w:space="0" w:color="auto"/>
              <w:left w:val="single" w:sz="4" w:space="0" w:color="auto"/>
              <w:bottom w:val="single" w:sz="4" w:space="0" w:color="auto"/>
              <w:right w:val="single" w:sz="4" w:space="0" w:color="auto"/>
            </w:tcBorders>
            <w:vAlign w:val="center"/>
            <w:hideMark/>
          </w:tcPr>
          <w:p w14:paraId="10BCED59" w14:textId="77777777" w:rsidR="00BF3ABE" w:rsidRPr="00802CF3" w:rsidRDefault="00BF3ABE">
            <w:pPr>
              <w:jc w:val="center"/>
              <w:rPr>
                <w:rFonts w:ascii="Times New Roman" w:hAnsi="Times New Roman" w:cs="Times New Roman"/>
                <w:b/>
                <w:bCs/>
              </w:rPr>
            </w:pPr>
            <w:r w:rsidRPr="00802CF3">
              <w:rPr>
                <w:rFonts w:ascii="Times New Roman" w:hAnsi="Times New Roman" w:cs="Times New Roman"/>
                <w:b/>
                <w:bCs/>
              </w:rPr>
              <w:t>Population</w:t>
            </w:r>
          </w:p>
        </w:tc>
        <w:tc>
          <w:tcPr>
            <w:tcW w:w="6934" w:type="dxa"/>
            <w:tcBorders>
              <w:top w:val="single" w:sz="4" w:space="0" w:color="auto"/>
              <w:left w:val="single" w:sz="4" w:space="0" w:color="auto"/>
              <w:bottom w:val="single" w:sz="4" w:space="0" w:color="auto"/>
              <w:right w:val="single" w:sz="4" w:space="0" w:color="auto"/>
            </w:tcBorders>
            <w:vAlign w:val="center"/>
            <w:hideMark/>
          </w:tcPr>
          <w:p w14:paraId="3AEA2D86" w14:textId="77777777" w:rsidR="00BF3ABE" w:rsidRPr="00802CF3" w:rsidRDefault="00BF3ABE">
            <w:pPr>
              <w:jc w:val="center"/>
              <w:rPr>
                <w:rFonts w:ascii="Times New Roman" w:hAnsi="Times New Roman" w:cs="Times New Roman"/>
                <w:b/>
                <w:bCs/>
              </w:rPr>
            </w:pPr>
            <w:r w:rsidRPr="00802CF3">
              <w:rPr>
                <w:rFonts w:ascii="Times New Roman" w:hAnsi="Times New Roman" w:cs="Times New Roman"/>
                <w:b/>
                <w:bCs/>
              </w:rPr>
              <w:t>Findings</w:t>
            </w:r>
          </w:p>
        </w:tc>
      </w:tr>
      <w:tr w:rsidR="00BF3ABE" w:rsidRPr="00802CF3" w14:paraId="4B6546AF"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1022DAC5" w14:textId="3DA45094" w:rsidR="00BF3ABE" w:rsidRPr="00802CF3" w:rsidRDefault="00BF3ABE">
            <w:pPr>
              <w:rPr>
                <w:rFonts w:ascii="Times New Roman" w:hAnsi="Times New Roman" w:cs="Times New Roman"/>
                <w:b/>
                <w:bCs/>
              </w:rPr>
            </w:pPr>
            <w:proofErr w:type="spellStart"/>
            <w:r w:rsidRPr="00802CF3">
              <w:rPr>
                <w:rFonts w:ascii="Times New Roman" w:hAnsi="Times New Roman" w:cs="Times New Roman"/>
              </w:rPr>
              <w:t>Xiaohua</w:t>
            </w:r>
            <w:proofErr w:type="spellEnd"/>
            <w:r w:rsidRPr="00802CF3">
              <w:rPr>
                <w:rFonts w:ascii="Times New Roman" w:hAnsi="Times New Roman" w:cs="Times New Roman"/>
              </w:rPr>
              <w:t xml:space="preserve"> et.al (2016) </w:t>
            </w:r>
          </w:p>
          <w:p w14:paraId="242F6EA4" w14:textId="77777777" w:rsidR="00BF3ABE" w:rsidRPr="00802CF3" w:rsidRDefault="00BF3ABE">
            <w:pPr>
              <w:rPr>
                <w:rFonts w:ascii="Times New Roman" w:hAnsi="Times New Roman" w:cs="Times New Roman"/>
              </w:rPr>
            </w:pPr>
          </w:p>
          <w:p w14:paraId="4AB45076" w14:textId="77777777" w:rsidR="00BF3ABE" w:rsidRPr="00802CF3" w:rsidRDefault="00BF3ABE">
            <w:pPr>
              <w:rPr>
                <w:rFonts w:ascii="Times New Roman" w:hAnsi="Times New Roman" w:cs="Times New Roman"/>
              </w:rPr>
            </w:pPr>
            <w:r w:rsidRPr="00802CF3">
              <w:rPr>
                <w:rFonts w:ascii="Times New Roman" w:hAnsi="Times New Roman" w:cs="Times New Roman"/>
              </w:rPr>
              <w:t>(China)</w:t>
            </w:r>
          </w:p>
        </w:tc>
        <w:tc>
          <w:tcPr>
            <w:tcW w:w="1559" w:type="dxa"/>
            <w:tcBorders>
              <w:top w:val="single" w:sz="4" w:space="0" w:color="auto"/>
              <w:left w:val="single" w:sz="4" w:space="0" w:color="auto"/>
              <w:bottom w:val="single" w:sz="4" w:space="0" w:color="auto"/>
              <w:right w:val="single" w:sz="4" w:space="0" w:color="auto"/>
            </w:tcBorders>
          </w:tcPr>
          <w:p w14:paraId="08096110" w14:textId="042DD912" w:rsidR="00BF3ABE" w:rsidRPr="00802CF3" w:rsidRDefault="00BF3ABE">
            <w:pPr>
              <w:rPr>
                <w:rFonts w:ascii="Times New Roman" w:hAnsi="Times New Roman" w:cs="Times New Roman"/>
              </w:rPr>
            </w:pPr>
            <w:r w:rsidRPr="00802CF3">
              <w:rPr>
                <w:rFonts w:ascii="Times New Roman" w:hAnsi="Times New Roman" w:cs="Times New Roman"/>
              </w:rPr>
              <w:fldChar w:fldCharType="begin"/>
            </w:r>
            <w:r w:rsidR="00E91D70" w:rsidRPr="00802CF3">
              <w:rPr>
                <w:rFonts w:ascii="Times New Roman" w:hAnsi="Times New Roman" w:cs="Times New Roman"/>
              </w:rPr>
              <w:instrText xml:space="preserve"> ADDIN EN.CITE &lt;EndNote&gt;&lt;Cite&gt;&lt;Author&gt;Pan&lt;/Author&gt;&lt;Year&gt;2016&lt;/Year&gt;&lt;RecNum&gt;556&lt;/RecNum&gt;&lt;DisplayText&gt;&lt;style face="superscript"&gt;82&lt;/style&gt;&lt;/DisplayText&gt;&lt;record&gt;&lt;rec-number&gt;556&lt;/rec-number&gt;&lt;foreign-keys&gt;&lt;key app="EN" db-id="s25aap0ajwzfpaewadwxtr55spe5drff02zt" timestamp="1643910505" guid="8c8b9e1f-fb42-4f25-bc14-4759ab039931"&gt;556&lt;/key&gt;&lt;/foreign-keys&gt;&lt;ref-type name="Generic"&gt;13&lt;/ref-type&gt;&lt;contributors&gt;&lt;authors&gt;&lt;author&gt;Pan, Xiaohua&amp;#xD;          &lt;/author&gt;&lt;author&gt;Liu, Guorong&amp;#xD;          &lt;/author&gt;&lt;author&gt;Li, Yuechun&amp;#xD;          &lt;/author&gt;&lt;author&gt;Wang, Baojun&amp;#xD;          &lt;/author&gt;&lt;author&gt;Chong, Yi&amp;#xD;          &lt;/author&gt;&lt;author&gt;Jiang, Changchun&amp;#xD;          &lt;/author&gt;&lt;author&gt;Ci, Yunlong&amp;#xD;          &lt;/author&gt;&lt;/authors&gt;&lt;/contributors&gt;&lt;titles&gt;&lt;title&gt;Is atrial fibrillation a prognostic predictor for patients with acute ischemic stroke treated with thrombectomy?&lt;/title&gt;&lt;/titles&gt;&lt;volume&gt;9&lt;/volume&gt;&lt;dates&gt;&lt;year&gt;2016&lt;/year&gt;&lt;/dates&gt;&lt;urls&gt;&lt;/urls&gt;&lt;/record&gt;&lt;/Cite&gt;&lt;/EndNote&gt;</w:instrText>
            </w:r>
            <w:r w:rsidRPr="00802CF3">
              <w:rPr>
                <w:rFonts w:ascii="Times New Roman" w:hAnsi="Times New Roman" w:cs="Times New Roman"/>
              </w:rPr>
              <w:fldChar w:fldCharType="separate"/>
            </w:r>
            <w:r w:rsidR="00E91D70" w:rsidRPr="00802CF3">
              <w:rPr>
                <w:rFonts w:ascii="Times New Roman" w:hAnsi="Times New Roman" w:cs="Times New Roman"/>
                <w:noProof/>
                <w:vertAlign w:val="superscript"/>
              </w:rPr>
              <w:t>82</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hideMark/>
          </w:tcPr>
          <w:p w14:paraId="027F9244" w14:textId="0F2B37D3" w:rsidR="00BF3ABE" w:rsidRPr="00802CF3" w:rsidRDefault="00BF3ABE">
            <w:pPr>
              <w:rPr>
                <w:rFonts w:ascii="Times New Roman" w:hAnsi="Times New Roman" w:cs="Times New Roman"/>
              </w:rPr>
            </w:pPr>
            <w:r w:rsidRPr="00802CF3">
              <w:rPr>
                <w:rFonts w:ascii="Times New Roman" w:hAnsi="Times New Roman" w:cs="Times New Roman"/>
              </w:rPr>
              <w:t>Prospective cohort</w:t>
            </w:r>
          </w:p>
        </w:tc>
        <w:tc>
          <w:tcPr>
            <w:tcW w:w="2411" w:type="dxa"/>
            <w:tcBorders>
              <w:top w:val="single" w:sz="4" w:space="0" w:color="auto"/>
              <w:left w:val="single" w:sz="4" w:space="0" w:color="auto"/>
              <w:bottom w:val="single" w:sz="4" w:space="0" w:color="auto"/>
              <w:right w:val="single" w:sz="4" w:space="0" w:color="auto"/>
            </w:tcBorders>
          </w:tcPr>
          <w:p w14:paraId="731AF48C" w14:textId="77777777" w:rsidR="00BF3ABE" w:rsidRPr="00802CF3" w:rsidRDefault="00BF3ABE">
            <w:pPr>
              <w:rPr>
                <w:rFonts w:ascii="Times New Roman" w:hAnsi="Times New Roman" w:cs="Times New Roman"/>
              </w:rPr>
            </w:pPr>
            <w:r w:rsidRPr="00802CF3">
              <w:rPr>
                <w:rFonts w:ascii="Times New Roman" w:hAnsi="Times New Roman" w:cs="Times New Roman"/>
              </w:rPr>
              <w:t>35 (10 with AF)</w:t>
            </w:r>
          </w:p>
          <w:p w14:paraId="6C248164" w14:textId="77777777" w:rsidR="00BF3ABE" w:rsidRPr="00802CF3" w:rsidRDefault="00BF3ABE">
            <w:pPr>
              <w:rPr>
                <w:rFonts w:ascii="Times New Roman" w:hAnsi="Times New Roman" w:cs="Times New Roman"/>
              </w:rPr>
            </w:pPr>
          </w:p>
          <w:p w14:paraId="4F84C4B3" w14:textId="77777777" w:rsidR="00BF3ABE" w:rsidRPr="00802CF3" w:rsidRDefault="00BF3ABE">
            <w:pPr>
              <w:rPr>
                <w:rFonts w:ascii="Times New Roman" w:hAnsi="Times New Roman" w:cs="Times New Roman"/>
              </w:rPr>
            </w:pPr>
            <w:r w:rsidRPr="00802CF3">
              <w:rPr>
                <w:rFonts w:ascii="Times New Roman" w:hAnsi="Times New Roman" w:cs="Times New Roman"/>
              </w:rPr>
              <w:t>AF: 65.00 (8.17)</w:t>
            </w:r>
          </w:p>
          <w:p w14:paraId="337AEC1B" w14:textId="77777777" w:rsidR="00BF3ABE" w:rsidRPr="00802CF3" w:rsidRDefault="00BF3ABE">
            <w:pPr>
              <w:rPr>
                <w:rFonts w:ascii="Times New Roman" w:hAnsi="Times New Roman" w:cs="Times New Roman"/>
              </w:rPr>
            </w:pPr>
            <w:r w:rsidRPr="00802CF3">
              <w:rPr>
                <w:rFonts w:ascii="Times New Roman" w:hAnsi="Times New Roman" w:cs="Times New Roman"/>
              </w:rPr>
              <w:t>Non-AF: 56.64 (7.93)</w:t>
            </w:r>
          </w:p>
          <w:p w14:paraId="0DC0A2ED" w14:textId="77777777" w:rsidR="00BF3ABE" w:rsidRPr="00802CF3" w:rsidRDefault="00BF3ABE">
            <w:pPr>
              <w:rPr>
                <w:rFonts w:ascii="Times New Roman" w:hAnsi="Times New Roman" w:cs="Times New Roman"/>
              </w:rPr>
            </w:pPr>
          </w:p>
          <w:p w14:paraId="32370CC7" w14:textId="77777777" w:rsidR="00BF3ABE" w:rsidRPr="00802CF3" w:rsidRDefault="00BF3ABE">
            <w:pPr>
              <w:rPr>
                <w:rFonts w:ascii="Times New Roman" w:hAnsi="Times New Roman" w:cs="Times New Roman"/>
              </w:rPr>
            </w:pPr>
            <w:r w:rsidRPr="00802CF3">
              <w:rPr>
                <w:rFonts w:ascii="Times New Roman" w:hAnsi="Times New Roman" w:cs="Times New Roman"/>
              </w:rPr>
              <w:t>AF: 4(40%)</w:t>
            </w:r>
          </w:p>
          <w:p w14:paraId="04F20E5B" w14:textId="77777777" w:rsidR="00BF3ABE" w:rsidRPr="00802CF3" w:rsidRDefault="00BF3ABE">
            <w:pPr>
              <w:rPr>
                <w:rFonts w:ascii="Times New Roman" w:hAnsi="Times New Roman" w:cs="Times New Roman"/>
              </w:rPr>
            </w:pPr>
            <w:r w:rsidRPr="00802CF3">
              <w:rPr>
                <w:rFonts w:ascii="Times New Roman" w:hAnsi="Times New Roman" w:cs="Times New Roman"/>
              </w:rPr>
              <w:t>Non-AF: 21 (84%)</w:t>
            </w:r>
          </w:p>
        </w:tc>
        <w:tc>
          <w:tcPr>
            <w:tcW w:w="2274" w:type="dxa"/>
            <w:tcBorders>
              <w:top w:val="single" w:sz="4" w:space="0" w:color="auto"/>
              <w:left w:val="single" w:sz="4" w:space="0" w:color="auto"/>
              <w:bottom w:val="single" w:sz="4" w:space="0" w:color="auto"/>
              <w:right w:val="single" w:sz="4" w:space="0" w:color="auto"/>
            </w:tcBorders>
          </w:tcPr>
          <w:p w14:paraId="551D674A" w14:textId="77777777" w:rsidR="00BF3ABE" w:rsidRPr="00802CF3" w:rsidRDefault="00BF3ABE">
            <w:pPr>
              <w:rPr>
                <w:rFonts w:ascii="Times New Roman" w:hAnsi="Times New Roman" w:cs="Times New Roman"/>
              </w:rPr>
            </w:pPr>
            <w:r w:rsidRPr="00802CF3">
              <w:rPr>
                <w:rFonts w:ascii="Times New Roman" w:hAnsi="Times New Roman" w:cs="Times New Roman"/>
              </w:rPr>
              <w:t>Patients with ischaemic stroke who underwent EVT with and without AF</w:t>
            </w:r>
          </w:p>
          <w:p w14:paraId="64105E7E" w14:textId="77777777" w:rsidR="00BF3ABE" w:rsidRPr="00802CF3" w:rsidRDefault="00BF3ABE">
            <w:pPr>
              <w:rPr>
                <w:rFonts w:ascii="Times New Roman" w:hAnsi="Times New Roman" w:cs="Times New Roman"/>
              </w:rPr>
            </w:pPr>
          </w:p>
          <w:p w14:paraId="6305F518" w14:textId="77777777" w:rsidR="00BF3ABE" w:rsidRPr="00802CF3" w:rsidRDefault="00BF3ABE">
            <w:pPr>
              <w:rPr>
                <w:rFonts w:ascii="Times New Roman" w:hAnsi="Times New Roman" w:cs="Times New Roman"/>
              </w:rPr>
            </w:pPr>
          </w:p>
        </w:tc>
        <w:tc>
          <w:tcPr>
            <w:tcW w:w="6934" w:type="dxa"/>
            <w:tcBorders>
              <w:top w:val="single" w:sz="4" w:space="0" w:color="auto"/>
              <w:left w:val="single" w:sz="4" w:space="0" w:color="auto"/>
              <w:bottom w:val="single" w:sz="4" w:space="0" w:color="auto"/>
              <w:right w:val="single" w:sz="4" w:space="0" w:color="auto"/>
            </w:tcBorders>
          </w:tcPr>
          <w:p w14:paraId="76987414" w14:textId="77777777" w:rsidR="00BF3ABE" w:rsidRPr="00802CF3" w:rsidRDefault="00BF3ABE">
            <w:pPr>
              <w:rPr>
                <w:rFonts w:ascii="Times New Roman" w:hAnsi="Times New Roman" w:cs="Times New Roman"/>
              </w:rPr>
            </w:pPr>
            <w:r w:rsidRPr="00802CF3">
              <w:rPr>
                <w:rFonts w:ascii="Times New Roman" w:hAnsi="Times New Roman" w:cs="Times New Roman"/>
              </w:rPr>
              <w:t>AF group had higher recanalization rates (83% vs 20%) and lower rates of residual stenosis (7% vs 30%), but higher risks for re-bleeding (adjusted for age, sex, weight, blood pressure and underlying diseases) (OR = 1.07 [1.001, 1.148], p = 0.046; OR = 0.919 [0.853, 0.990],  p= 0.027, respectively)</w:t>
            </w:r>
          </w:p>
          <w:p w14:paraId="51AA25B7" w14:textId="77777777" w:rsidR="00BF3ABE" w:rsidRPr="00802CF3" w:rsidRDefault="00BF3ABE">
            <w:pPr>
              <w:rPr>
                <w:rFonts w:ascii="Times New Roman" w:hAnsi="Times New Roman" w:cs="Times New Roman"/>
              </w:rPr>
            </w:pPr>
          </w:p>
          <w:p w14:paraId="0775C077" w14:textId="77777777" w:rsidR="00BF3ABE" w:rsidRPr="00802CF3" w:rsidRDefault="00BF3ABE">
            <w:pPr>
              <w:rPr>
                <w:rFonts w:ascii="Times New Roman" w:hAnsi="Times New Roman" w:cs="Times New Roman"/>
              </w:rPr>
            </w:pPr>
            <w:r w:rsidRPr="00802CF3">
              <w:rPr>
                <w:rFonts w:ascii="Times New Roman" w:hAnsi="Times New Roman" w:cs="Times New Roman"/>
              </w:rPr>
              <w:t>No significant difference in stroke severity (NIHSS) and functional independence (</w:t>
            </w:r>
            <w:proofErr w:type="spellStart"/>
            <w:r w:rsidRPr="00802CF3">
              <w:rPr>
                <w:rFonts w:ascii="Times New Roman" w:hAnsi="Times New Roman" w:cs="Times New Roman"/>
              </w:rPr>
              <w:t>mRS</w:t>
            </w:r>
            <w:proofErr w:type="spellEnd"/>
            <w:r w:rsidRPr="00802CF3">
              <w:rPr>
                <w:rFonts w:ascii="Times New Roman" w:hAnsi="Times New Roman" w:cs="Times New Roman"/>
              </w:rPr>
              <w:t>) between the groups (P&gt;0.05).</w:t>
            </w:r>
          </w:p>
        </w:tc>
      </w:tr>
      <w:tr w:rsidR="00BF3ABE" w:rsidRPr="00802CF3" w14:paraId="5C4F5720"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07557CEC" w14:textId="63B408FE" w:rsidR="00BF3ABE" w:rsidRPr="00802CF3" w:rsidRDefault="00BF3ABE">
            <w:pPr>
              <w:rPr>
                <w:rFonts w:ascii="Times New Roman" w:hAnsi="Times New Roman" w:cs="Times New Roman"/>
                <w:b/>
                <w:bCs/>
              </w:rPr>
            </w:pPr>
            <w:proofErr w:type="spellStart"/>
            <w:r w:rsidRPr="00802CF3">
              <w:rPr>
                <w:rFonts w:ascii="Times New Roman" w:hAnsi="Times New Roman" w:cs="Times New Roman"/>
              </w:rPr>
              <w:t>Heshmatollah</w:t>
            </w:r>
            <w:proofErr w:type="spellEnd"/>
            <w:r w:rsidRPr="00802CF3">
              <w:rPr>
                <w:rFonts w:ascii="Times New Roman" w:hAnsi="Times New Roman" w:cs="Times New Roman"/>
              </w:rPr>
              <w:t xml:space="preserve"> et al (2017) </w:t>
            </w:r>
          </w:p>
          <w:p w14:paraId="75A618F0" w14:textId="77777777" w:rsidR="00BF3ABE" w:rsidRPr="00802CF3" w:rsidRDefault="00BF3ABE">
            <w:pPr>
              <w:rPr>
                <w:rFonts w:ascii="Times New Roman" w:hAnsi="Times New Roman" w:cs="Times New Roman"/>
              </w:rPr>
            </w:pPr>
          </w:p>
          <w:p w14:paraId="001799AA" w14:textId="77777777" w:rsidR="00BF3ABE" w:rsidRPr="00802CF3" w:rsidRDefault="00BF3ABE">
            <w:pPr>
              <w:rPr>
                <w:rFonts w:ascii="Times New Roman" w:hAnsi="Times New Roman" w:cs="Times New Roman"/>
              </w:rPr>
            </w:pPr>
            <w:r w:rsidRPr="00802CF3">
              <w:rPr>
                <w:rFonts w:ascii="Times New Roman" w:hAnsi="Times New Roman" w:cs="Times New Roman"/>
              </w:rPr>
              <w:t>(Netherlands)</w:t>
            </w:r>
          </w:p>
        </w:tc>
        <w:tc>
          <w:tcPr>
            <w:tcW w:w="1559" w:type="dxa"/>
            <w:tcBorders>
              <w:top w:val="single" w:sz="4" w:space="0" w:color="auto"/>
              <w:left w:val="single" w:sz="4" w:space="0" w:color="auto"/>
              <w:bottom w:val="single" w:sz="4" w:space="0" w:color="auto"/>
              <w:right w:val="single" w:sz="4" w:space="0" w:color="auto"/>
            </w:tcBorders>
          </w:tcPr>
          <w:p w14:paraId="48DC7FB3" w14:textId="338A7D66" w:rsidR="00BF3ABE" w:rsidRPr="00802CF3" w:rsidRDefault="00BF3ABE">
            <w:pPr>
              <w:rPr>
                <w:rFonts w:ascii="Times New Roman" w:hAnsi="Times New Roman" w:cs="Times New Roman"/>
              </w:rPr>
            </w:pPr>
            <w:r w:rsidRPr="00802CF3">
              <w:rPr>
                <w:rFonts w:ascii="Times New Roman" w:hAnsi="Times New Roman" w:cs="Times New Roman"/>
              </w:rPr>
              <w:fldChar w:fldCharType="begin"/>
            </w:r>
            <w:r w:rsidR="00077E25" w:rsidRPr="00802CF3">
              <w:rPr>
                <w:rFonts w:ascii="Times New Roman" w:hAnsi="Times New Roman" w:cs="Times New Roman"/>
              </w:rPr>
              <w:instrText xml:space="preserve"> ADDIN EN.CITE &lt;EndNote&gt;&lt;Cite&gt;&lt;Year&gt;2017&lt;/Year&gt;&lt;RecNum&gt;20&lt;/RecNum&gt;&lt;DisplayText&gt;&lt;style face="superscript"&gt;37&lt;/style&gt;&lt;/DisplayText&gt;&lt;record&gt;&lt;rec-number&gt;20&lt;/rec-number&gt;&lt;foreign-keys&gt;&lt;key app="EN" db-id="2rvx9fzrkxe2apexzpppp2xutv2veevwpat9" timestamp="1649764003"&gt;20&lt;/key&gt;&lt;/foreign-keys&gt;&lt;ref-type name="Journal Article"&gt;17&lt;/ref-type&gt;&lt;contributors&gt;&lt;authors&gt;&lt;author&gt;            Heshmatollah, Alis&lt;/author&gt;&lt;author&gt;          &lt;/author&gt;&lt;author&gt;            Fransen, Puck S.S.&lt;/author&gt;&lt;author&gt;          &lt;/author&gt;&lt;author&gt;            Berkhemer, Olvert A.&lt;/author&gt;&lt;author&gt;          &lt;/author&gt;&lt;author&gt;            Beumer, Debbie&lt;/author&gt;&lt;author&gt;          &lt;/author&gt;&lt;author&gt;            Van Der Lugt, Aad&lt;/author&gt;&lt;author&gt;          &lt;/author&gt;&lt;author&gt;            Majoie, Charles B.L.M.&lt;/author&gt;&lt;author&gt;          &lt;/author&gt;&lt;author&gt;            Oostenbrugge, Robert J.&lt;/author&gt;&lt;author&gt;          &lt;/author&gt;&lt;author&gt;            Van Zwam, Wim H.&lt;/author&gt;&lt;author&gt;          &lt;/author&gt;&lt;author&gt;            Koudstaal, Peter J.&lt;/author&gt;&lt;author&gt;          &lt;/author&gt;&lt;author&gt;            Roos, Yvo B.W.E.M.&lt;/author&gt;&lt;author&gt;          &lt;/author&gt;&lt;author&gt;            Dippel, Diederik W.J.&lt;/author&gt;&lt;author&gt;          &lt;/author&gt;&lt;/authors&gt;&lt;/contributors&gt;&lt;titles&gt;&lt;title&gt;Endovascular thrombectomy in patients with acute ischaemic stroke and atrial fibrillation: A MR CLEAN subgroup analysis&lt;/title&gt;&lt;/titles&gt;&lt;volume&gt;13&lt;/volume&gt;&lt;dates&gt;&lt;year&gt;2017&lt;/year&gt;&lt;/dates&gt;&lt;urls&gt;&lt;/urls&gt;&lt;electronic-resource-num&gt;10.4244/EIJ-D-16-00905&lt;/electronic-resource-num&gt;&lt;/record&gt;&lt;/Cite&gt;&lt;/EndNote&gt;</w:instrText>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37</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tcPr>
          <w:p w14:paraId="246EC695" w14:textId="6ADD5A42" w:rsidR="00BF3ABE" w:rsidRPr="00802CF3" w:rsidRDefault="00BF3ABE">
            <w:pPr>
              <w:rPr>
                <w:rFonts w:ascii="Times New Roman" w:hAnsi="Times New Roman" w:cs="Times New Roman"/>
              </w:rPr>
            </w:pPr>
            <w:r w:rsidRPr="00802CF3">
              <w:rPr>
                <w:rFonts w:ascii="Times New Roman" w:hAnsi="Times New Roman" w:cs="Times New Roman"/>
              </w:rPr>
              <w:t>Retrospective</w:t>
            </w:r>
          </w:p>
          <w:p w14:paraId="48C501F8" w14:textId="77777777" w:rsidR="00BF3ABE" w:rsidRPr="00802CF3" w:rsidRDefault="00BF3ABE">
            <w:pPr>
              <w:rPr>
                <w:rFonts w:ascii="Times New Roman" w:hAnsi="Times New Roman" w:cs="Times New Roman"/>
              </w:rPr>
            </w:pPr>
          </w:p>
        </w:tc>
        <w:tc>
          <w:tcPr>
            <w:tcW w:w="2411" w:type="dxa"/>
            <w:tcBorders>
              <w:top w:val="single" w:sz="4" w:space="0" w:color="auto"/>
              <w:left w:val="single" w:sz="4" w:space="0" w:color="auto"/>
              <w:bottom w:val="single" w:sz="4" w:space="0" w:color="auto"/>
              <w:right w:val="single" w:sz="4" w:space="0" w:color="auto"/>
            </w:tcBorders>
          </w:tcPr>
          <w:p w14:paraId="48E96547" w14:textId="77777777" w:rsidR="00BF3ABE" w:rsidRPr="00802CF3" w:rsidRDefault="00BF3ABE">
            <w:pPr>
              <w:rPr>
                <w:rFonts w:ascii="Times New Roman" w:hAnsi="Times New Roman" w:cs="Times New Roman"/>
              </w:rPr>
            </w:pPr>
            <w:r w:rsidRPr="00802CF3">
              <w:rPr>
                <w:rFonts w:ascii="Times New Roman" w:hAnsi="Times New Roman" w:cs="Times New Roman"/>
              </w:rPr>
              <w:t>500 (135 with AF)</w:t>
            </w:r>
          </w:p>
          <w:p w14:paraId="3CDF3AFF" w14:textId="77777777" w:rsidR="00BF3ABE" w:rsidRPr="00802CF3" w:rsidRDefault="00BF3ABE">
            <w:pPr>
              <w:rPr>
                <w:rFonts w:ascii="Times New Roman" w:hAnsi="Times New Roman" w:cs="Times New Roman"/>
              </w:rPr>
            </w:pPr>
          </w:p>
          <w:p w14:paraId="5AE7192F"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AF: Median (IQR) 72 (66-80) </w:t>
            </w:r>
          </w:p>
          <w:p w14:paraId="6EBE0407"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Non-AF: Median (IQR) 61 (52-73) </w:t>
            </w:r>
          </w:p>
          <w:p w14:paraId="0AAD6639" w14:textId="77777777" w:rsidR="00BF3ABE" w:rsidRPr="00802CF3" w:rsidRDefault="00BF3ABE">
            <w:pPr>
              <w:rPr>
                <w:rFonts w:ascii="Times New Roman" w:hAnsi="Times New Roman" w:cs="Times New Roman"/>
              </w:rPr>
            </w:pPr>
          </w:p>
        </w:tc>
        <w:tc>
          <w:tcPr>
            <w:tcW w:w="2274" w:type="dxa"/>
            <w:tcBorders>
              <w:top w:val="single" w:sz="4" w:space="0" w:color="auto"/>
              <w:left w:val="single" w:sz="4" w:space="0" w:color="auto"/>
              <w:bottom w:val="single" w:sz="4" w:space="0" w:color="auto"/>
              <w:right w:val="single" w:sz="4" w:space="0" w:color="auto"/>
            </w:tcBorders>
            <w:hideMark/>
          </w:tcPr>
          <w:p w14:paraId="39375EEA" w14:textId="77777777" w:rsidR="00BF3ABE" w:rsidRPr="00802CF3" w:rsidRDefault="00BF3ABE">
            <w:pPr>
              <w:rPr>
                <w:rFonts w:ascii="Times New Roman" w:hAnsi="Times New Roman" w:cs="Times New Roman"/>
              </w:rPr>
            </w:pPr>
            <w:r w:rsidRPr="00802CF3">
              <w:rPr>
                <w:rFonts w:ascii="Times New Roman" w:hAnsi="Times New Roman" w:cs="Times New Roman"/>
              </w:rPr>
              <w:t>Patient with anterior stroke with and without AF</w:t>
            </w:r>
          </w:p>
        </w:tc>
        <w:tc>
          <w:tcPr>
            <w:tcW w:w="6934" w:type="dxa"/>
            <w:tcBorders>
              <w:top w:val="single" w:sz="4" w:space="0" w:color="auto"/>
              <w:left w:val="single" w:sz="4" w:space="0" w:color="auto"/>
              <w:bottom w:val="single" w:sz="4" w:space="0" w:color="auto"/>
              <w:right w:val="single" w:sz="4" w:space="0" w:color="auto"/>
            </w:tcBorders>
          </w:tcPr>
          <w:p w14:paraId="1C41186B"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AF does not modify the effect of EVT (p=0.30). </w:t>
            </w:r>
          </w:p>
          <w:p w14:paraId="08527972" w14:textId="77777777" w:rsidR="00BF3ABE" w:rsidRPr="00802CF3" w:rsidRDefault="00BF3ABE">
            <w:pPr>
              <w:rPr>
                <w:rFonts w:ascii="Times New Roman" w:hAnsi="Times New Roman" w:cs="Times New Roman"/>
              </w:rPr>
            </w:pPr>
          </w:p>
          <w:p w14:paraId="5F09C335" w14:textId="77777777" w:rsidR="00BF3ABE" w:rsidRPr="00802CF3" w:rsidRDefault="00BF3ABE">
            <w:pPr>
              <w:rPr>
                <w:rFonts w:ascii="Times New Roman" w:hAnsi="Times New Roman" w:cs="Times New Roman"/>
              </w:rPr>
            </w:pPr>
            <w:r w:rsidRPr="00802CF3">
              <w:rPr>
                <w:rFonts w:ascii="Times New Roman" w:hAnsi="Times New Roman" w:cs="Times New Roman"/>
              </w:rPr>
              <w:t>A trend towards a decreased treatment effect of EVT in patients with AF compared to non-AF (</w:t>
            </w:r>
            <w:proofErr w:type="spellStart"/>
            <w:r w:rsidRPr="00802CF3">
              <w:rPr>
                <w:rFonts w:ascii="Times New Roman" w:hAnsi="Times New Roman" w:cs="Times New Roman"/>
              </w:rPr>
              <w:t>cOR</w:t>
            </w:r>
            <w:proofErr w:type="spellEnd"/>
            <w:r w:rsidRPr="00802CF3">
              <w:rPr>
                <w:rFonts w:ascii="Times New Roman" w:hAnsi="Times New Roman" w:cs="Times New Roman"/>
              </w:rPr>
              <w:t xml:space="preserve"> 1.0 (0.6 – 1.9) vs. 1.88 [1.3 – 2.7], p = 0.12)</w:t>
            </w:r>
          </w:p>
          <w:p w14:paraId="1492BC52" w14:textId="77777777" w:rsidR="00BF3ABE" w:rsidRPr="00802CF3" w:rsidRDefault="00BF3ABE">
            <w:pPr>
              <w:rPr>
                <w:rFonts w:ascii="Times New Roman" w:hAnsi="Times New Roman" w:cs="Times New Roman"/>
              </w:rPr>
            </w:pPr>
          </w:p>
        </w:tc>
      </w:tr>
      <w:tr w:rsidR="00BF3ABE" w:rsidRPr="00802CF3" w14:paraId="19DC1CBA"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6ACE4F73" w14:textId="0CC9E034" w:rsidR="00BF3ABE" w:rsidRPr="00802CF3" w:rsidRDefault="00BF3ABE">
            <w:pPr>
              <w:rPr>
                <w:rFonts w:ascii="Times New Roman" w:hAnsi="Times New Roman" w:cs="Times New Roman"/>
                <w:b/>
                <w:bCs/>
              </w:rPr>
            </w:pPr>
            <w:r w:rsidRPr="00802CF3">
              <w:rPr>
                <w:rFonts w:ascii="Times New Roman" w:hAnsi="Times New Roman" w:cs="Times New Roman"/>
              </w:rPr>
              <w:t xml:space="preserve">Munir et al. (2017) </w:t>
            </w:r>
          </w:p>
          <w:p w14:paraId="07CACD0A" w14:textId="77777777" w:rsidR="00BF3ABE" w:rsidRPr="00802CF3" w:rsidRDefault="00BF3ABE">
            <w:pPr>
              <w:rPr>
                <w:rFonts w:ascii="Times New Roman" w:hAnsi="Times New Roman" w:cs="Times New Roman"/>
              </w:rPr>
            </w:pPr>
          </w:p>
          <w:p w14:paraId="0A28BF98" w14:textId="77777777" w:rsidR="00BF3ABE" w:rsidRPr="00802CF3" w:rsidRDefault="00BF3ABE">
            <w:pPr>
              <w:rPr>
                <w:rFonts w:ascii="Times New Roman" w:hAnsi="Times New Roman" w:cs="Times New Roman"/>
              </w:rPr>
            </w:pPr>
            <w:r w:rsidRPr="00802CF3">
              <w:rPr>
                <w:rFonts w:ascii="Times New Roman" w:hAnsi="Times New Roman" w:cs="Times New Roman"/>
              </w:rPr>
              <w:t>(United states)</w:t>
            </w:r>
          </w:p>
        </w:tc>
        <w:tc>
          <w:tcPr>
            <w:tcW w:w="1559" w:type="dxa"/>
            <w:tcBorders>
              <w:top w:val="single" w:sz="4" w:space="0" w:color="auto"/>
              <w:left w:val="single" w:sz="4" w:space="0" w:color="auto"/>
              <w:bottom w:val="single" w:sz="4" w:space="0" w:color="auto"/>
              <w:right w:val="single" w:sz="4" w:space="0" w:color="auto"/>
            </w:tcBorders>
          </w:tcPr>
          <w:p w14:paraId="1DB735AA" w14:textId="75FD1681" w:rsidR="00BF3ABE" w:rsidRPr="00802CF3" w:rsidRDefault="00BF3ABE">
            <w:pPr>
              <w:rPr>
                <w:rFonts w:ascii="Times New Roman" w:hAnsi="Times New Roman" w:cs="Times New Roman"/>
              </w:rPr>
            </w:pPr>
            <w:r w:rsidRPr="00802CF3">
              <w:rPr>
                <w:rFonts w:ascii="Times New Roman" w:hAnsi="Times New Roman" w:cs="Times New Roman"/>
              </w:rPr>
              <w:fldChar w:fldCharType="begin"/>
            </w:r>
            <w:r w:rsidR="00077E25" w:rsidRPr="00802CF3">
              <w:rPr>
                <w:rFonts w:ascii="Times New Roman" w:hAnsi="Times New Roman" w:cs="Times New Roman"/>
              </w:rPr>
              <w:instrText xml:space="preserve"> ADDIN EN.CITE &lt;EndNote&gt;&lt;Cite&gt;&lt;Author&gt;Munir&lt;/Author&gt;&lt;Year&gt;2017&lt;/Year&gt;&lt;RecNum&gt;22&lt;/RecNum&gt;&lt;DisplayText&gt;&lt;style face="superscript"&gt;39&lt;/style&gt;&lt;/DisplayText&gt;&lt;record&gt;&lt;rec-number&gt;22&lt;/rec-number&gt;&lt;foreign-keys&gt;&lt;key app="EN" db-id="2rvx9fzrkxe2apexzpppp2xutv2veevwpat9" timestamp="1649764003"&gt;22&lt;/key&gt;&lt;/foreign-keys&gt;&lt;ref-type name="Journal Article"&gt;17&lt;/ref-type&gt;&lt;contributors&gt;&lt;authors&gt;&lt;author&gt;            Munir, Muhammad Bilal&lt;/author&gt;&lt;author&gt;          &lt;/author&gt;&lt;author&gt;            Alqahtani, Fahad&lt;/author&gt;&lt;author&gt;          &lt;/author&gt;&lt;author&gt;            Beltagy, Abdelrahman&lt;/author&gt;&lt;author&gt;          &lt;/author&gt;&lt;author&gt;            Tarabishy, Abdul&lt;/author&gt;&lt;author&gt;          &lt;/author&gt;&lt;author&gt;            Alkhouli, Mohamad&lt;/author&gt;&lt;author&gt;          &lt;/author&gt;&lt;/authors&gt;&lt;/contributors&gt;&lt;titles&gt;&lt;title&gt;Comparative Outcomes of Mechanical Thrombectomy for Acute Ischemic Stroke in Patients with and without Atrial Fibrillation&lt;/title&gt;&lt;/titles&gt;&lt;volume&gt;28&lt;/volume&gt;&lt;dates&gt;&lt;year&gt;2017&lt;/year&gt;&lt;/dates&gt;&lt;urls&gt;&lt;/urls&gt;&lt;electronic-resource-num&gt;10.1016/j.jvir.2017.06.024&lt;/electronic-resource-num&gt;&lt;/record&gt;&lt;/Cite&gt;&lt;/EndNote&gt;</w:instrText>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39</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hideMark/>
          </w:tcPr>
          <w:p w14:paraId="584ADE38" w14:textId="4E1BDB41" w:rsidR="00BF3ABE" w:rsidRPr="00802CF3" w:rsidRDefault="00BF3ABE">
            <w:pPr>
              <w:rPr>
                <w:rFonts w:ascii="Times New Roman" w:hAnsi="Times New Roman" w:cs="Times New Roman"/>
              </w:rPr>
            </w:pPr>
            <w:r w:rsidRPr="00802CF3">
              <w:rPr>
                <w:rFonts w:ascii="Times New Roman" w:hAnsi="Times New Roman" w:cs="Times New Roman"/>
              </w:rPr>
              <w:t>Retrospective</w:t>
            </w:r>
          </w:p>
          <w:p w14:paraId="4B3BE66E" w14:textId="77777777" w:rsidR="00BF3ABE" w:rsidRPr="00802CF3" w:rsidRDefault="00BF3ABE">
            <w:pPr>
              <w:rPr>
                <w:rFonts w:ascii="Times New Roman" w:hAnsi="Times New Roman" w:cs="Times New Roman"/>
              </w:rPr>
            </w:pPr>
            <w:r w:rsidRPr="00802CF3">
              <w:rPr>
                <w:rFonts w:ascii="Times New Roman" w:hAnsi="Times New Roman" w:cs="Times New Roman"/>
              </w:rPr>
              <w:t>PSM</w:t>
            </w:r>
          </w:p>
        </w:tc>
        <w:tc>
          <w:tcPr>
            <w:tcW w:w="2411" w:type="dxa"/>
            <w:tcBorders>
              <w:top w:val="single" w:sz="4" w:space="0" w:color="auto"/>
              <w:left w:val="single" w:sz="4" w:space="0" w:color="auto"/>
              <w:bottom w:val="single" w:sz="4" w:space="0" w:color="auto"/>
              <w:right w:val="single" w:sz="4" w:space="0" w:color="auto"/>
            </w:tcBorders>
          </w:tcPr>
          <w:p w14:paraId="5403ECDE"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1137 </w:t>
            </w:r>
          </w:p>
          <w:p w14:paraId="35A2D17F" w14:textId="77777777" w:rsidR="00BF3ABE" w:rsidRPr="00802CF3" w:rsidRDefault="00BF3ABE">
            <w:pPr>
              <w:rPr>
                <w:rFonts w:ascii="Times New Roman" w:hAnsi="Times New Roman" w:cs="Times New Roman"/>
              </w:rPr>
            </w:pPr>
          </w:p>
          <w:p w14:paraId="424BCE9A" w14:textId="77777777" w:rsidR="00BF3ABE" w:rsidRPr="00802CF3" w:rsidRDefault="00BF3ABE">
            <w:pPr>
              <w:rPr>
                <w:rFonts w:ascii="Times New Roman" w:hAnsi="Times New Roman" w:cs="Times New Roman"/>
              </w:rPr>
            </w:pPr>
            <w:r w:rsidRPr="00802CF3">
              <w:rPr>
                <w:rFonts w:ascii="Times New Roman" w:hAnsi="Times New Roman" w:cs="Times New Roman"/>
              </w:rPr>
              <w:t>AF: 72 (11)</w:t>
            </w:r>
          </w:p>
          <w:p w14:paraId="7141BF23" w14:textId="77777777" w:rsidR="00BF3ABE" w:rsidRPr="00802CF3" w:rsidRDefault="00BF3ABE">
            <w:pPr>
              <w:rPr>
                <w:rFonts w:ascii="Times New Roman" w:hAnsi="Times New Roman" w:cs="Times New Roman"/>
              </w:rPr>
            </w:pPr>
            <w:r w:rsidRPr="00802CF3">
              <w:rPr>
                <w:rFonts w:ascii="Times New Roman" w:hAnsi="Times New Roman" w:cs="Times New Roman"/>
              </w:rPr>
              <w:t>Non-AF: 72 (11)</w:t>
            </w:r>
          </w:p>
          <w:p w14:paraId="024E8FB7" w14:textId="77777777" w:rsidR="00BF3ABE" w:rsidRPr="00802CF3" w:rsidRDefault="00BF3ABE">
            <w:pPr>
              <w:rPr>
                <w:rFonts w:ascii="Times New Roman" w:hAnsi="Times New Roman" w:cs="Times New Roman"/>
              </w:rPr>
            </w:pPr>
          </w:p>
          <w:p w14:paraId="1AEC0579" w14:textId="77777777" w:rsidR="00BF3ABE" w:rsidRPr="00802CF3" w:rsidRDefault="00BF3ABE">
            <w:pPr>
              <w:rPr>
                <w:rFonts w:ascii="Times New Roman" w:hAnsi="Times New Roman" w:cs="Times New Roman"/>
              </w:rPr>
            </w:pPr>
            <w:r w:rsidRPr="00802CF3">
              <w:rPr>
                <w:rFonts w:ascii="Times New Roman" w:hAnsi="Times New Roman" w:cs="Times New Roman"/>
              </w:rPr>
              <w:t>AF: 562 (49.4%)</w:t>
            </w:r>
          </w:p>
          <w:p w14:paraId="6B9AA9F4" w14:textId="77777777" w:rsidR="00BF3ABE" w:rsidRPr="00802CF3" w:rsidRDefault="00BF3ABE">
            <w:pPr>
              <w:rPr>
                <w:rFonts w:ascii="Times New Roman" w:hAnsi="Times New Roman" w:cs="Times New Roman"/>
              </w:rPr>
            </w:pPr>
            <w:r w:rsidRPr="00802CF3">
              <w:rPr>
                <w:rFonts w:ascii="Times New Roman" w:hAnsi="Times New Roman" w:cs="Times New Roman"/>
              </w:rPr>
              <w:t>Non-AF: 572 (50.3%)</w:t>
            </w:r>
          </w:p>
        </w:tc>
        <w:tc>
          <w:tcPr>
            <w:tcW w:w="2274" w:type="dxa"/>
            <w:tcBorders>
              <w:top w:val="single" w:sz="4" w:space="0" w:color="auto"/>
              <w:left w:val="single" w:sz="4" w:space="0" w:color="auto"/>
              <w:bottom w:val="single" w:sz="4" w:space="0" w:color="auto"/>
              <w:right w:val="single" w:sz="4" w:space="0" w:color="auto"/>
            </w:tcBorders>
            <w:hideMark/>
          </w:tcPr>
          <w:p w14:paraId="2776F2EC" w14:textId="77777777" w:rsidR="00BF3ABE" w:rsidRPr="00802CF3" w:rsidRDefault="00BF3ABE">
            <w:pPr>
              <w:rPr>
                <w:rFonts w:ascii="Times New Roman" w:hAnsi="Times New Roman" w:cs="Times New Roman"/>
              </w:rPr>
            </w:pPr>
            <w:r w:rsidRPr="00802CF3">
              <w:rPr>
                <w:rFonts w:ascii="Times New Roman" w:hAnsi="Times New Roman" w:cs="Times New Roman"/>
              </w:rPr>
              <w:t>Patients with acute ischaemic stroke who underwent EVT with and without AF</w:t>
            </w:r>
          </w:p>
        </w:tc>
        <w:tc>
          <w:tcPr>
            <w:tcW w:w="6934" w:type="dxa"/>
            <w:tcBorders>
              <w:top w:val="single" w:sz="4" w:space="0" w:color="auto"/>
              <w:left w:val="single" w:sz="4" w:space="0" w:color="auto"/>
              <w:bottom w:val="single" w:sz="4" w:space="0" w:color="auto"/>
              <w:right w:val="single" w:sz="4" w:space="0" w:color="auto"/>
            </w:tcBorders>
          </w:tcPr>
          <w:p w14:paraId="19521630" w14:textId="77777777" w:rsidR="00BF3ABE" w:rsidRPr="00802CF3" w:rsidRDefault="00BF3ABE">
            <w:pPr>
              <w:rPr>
                <w:rFonts w:ascii="Times New Roman" w:hAnsi="Times New Roman" w:cs="Times New Roman"/>
              </w:rPr>
            </w:pPr>
            <w:r w:rsidRPr="00802CF3">
              <w:rPr>
                <w:rFonts w:ascii="Times New Roman" w:hAnsi="Times New Roman" w:cs="Times New Roman"/>
              </w:rPr>
              <w:t>No difference in in-hospital mortality following EVT in patients with and without AF. (20.7% vs 23.9%; p = 0.07).</w:t>
            </w:r>
          </w:p>
          <w:p w14:paraId="7D29E9BA" w14:textId="77777777" w:rsidR="00BF3ABE" w:rsidRPr="00802CF3" w:rsidRDefault="00BF3ABE">
            <w:pPr>
              <w:rPr>
                <w:rFonts w:ascii="Times New Roman" w:hAnsi="Times New Roman" w:cs="Times New Roman"/>
              </w:rPr>
            </w:pPr>
          </w:p>
          <w:p w14:paraId="4BF890E9" w14:textId="77777777" w:rsidR="00BF3ABE" w:rsidRPr="00802CF3" w:rsidRDefault="00BF3ABE">
            <w:pPr>
              <w:rPr>
                <w:rFonts w:ascii="Times New Roman" w:hAnsi="Times New Roman" w:cs="Times New Roman"/>
              </w:rPr>
            </w:pPr>
            <w:r w:rsidRPr="00802CF3">
              <w:rPr>
                <w:rFonts w:ascii="Times New Roman" w:hAnsi="Times New Roman" w:cs="Times New Roman"/>
              </w:rPr>
              <w:t>No difference in rates of haemorrhagic stroke conversion (18.8% vs 20.9%); p = 0.22), surrogates of disability (17.2% vs 16.9%); p = 0.97)</w:t>
            </w:r>
          </w:p>
        </w:tc>
      </w:tr>
      <w:tr w:rsidR="00BF3ABE" w:rsidRPr="00802CF3" w14:paraId="40DBB6EE"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3585AE35" w14:textId="37AADBE5" w:rsidR="00BF3ABE" w:rsidRPr="00802CF3" w:rsidRDefault="00BF3ABE" w:rsidP="00E32207">
            <w:pPr>
              <w:rPr>
                <w:rFonts w:ascii="Times New Roman" w:hAnsi="Times New Roman" w:cs="Times New Roman"/>
              </w:rPr>
            </w:pPr>
            <w:proofErr w:type="spellStart"/>
            <w:r w:rsidRPr="00802CF3">
              <w:rPr>
                <w:rFonts w:ascii="Times New Roman" w:hAnsi="Times New Roman" w:cs="Times New Roman"/>
              </w:rPr>
              <w:t>Churojana</w:t>
            </w:r>
            <w:proofErr w:type="spellEnd"/>
            <w:r w:rsidRPr="00802CF3">
              <w:rPr>
                <w:rFonts w:ascii="Times New Roman" w:hAnsi="Times New Roman" w:cs="Times New Roman"/>
              </w:rPr>
              <w:t xml:space="preserve"> et al. (2018) </w:t>
            </w:r>
          </w:p>
          <w:p w14:paraId="6478F853" w14:textId="77777777" w:rsidR="00BF3ABE" w:rsidRPr="00802CF3" w:rsidRDefault="00BF3ABE">
            <w:pPr>
              <w:rPr>
                <w:rFonts w:ascii="Times New Roman" w:hAnsi="Times New Roman" w:cs="Times New Roman"/>
                <w:b/>
                <w:bCs/>
              </w:rPr>
            </w:pPr>
          </w:p>
          <w:p w14:paraId="0FDB7686" w14:textId="77777777" w:rsidR="00BF3ABE" w:rsidRPr="00802CF3" w:rsidRDefault="00BF3ABE">
            <w:pPr>
              <w:rPr>
                <w:rFonts w:ascii="Times New Roman" w:hAnsi="Times New Roman" w:cs="Times New Roman"/>
              </w:rPr>
            </w:pPr>
            <w:r w:rsidRPr="00802CF3">
              <w:rPr>
                <w:rFonts w:ascii="Times New Roman" w:hAnsi="Times New Roman" w:cs="Times New Roman"/>
              </w:rPr>
              <w:t>(Thailand)</w:t>
            </w:r>
          </w:p>
        </w:tc>
        <w:tc>
          <w:tcPr>
            <w:tcW w:w="1559" w:type="dxa"/>
            <w:tcBorders>
              <w:top w:val="single" w:sz="4" w:space="0" w:color="auto"/>
              <w:left w:val="single" w:sz="4" w:space="0" w:color="auto"/>
              <w:bottom w:val="single" w:sz="4" w:space="0" w:color="auto"/>
              <w:right w:val="single" w:sz="4" w:space="0" w:color="auto"/>
            </w:tcBorders>
          </w:tcPr>
          <w:p w14:paraId="486759C2" w14:textId="7E1F0AA2" w:rsidR="00BF3ABE" w:rsidRPr="00802CF3" w:rsidRDefault="00BF3ABE">
            <w:pPr>
              <w:rPr>
                <w:rFonts w:ascii="Times New Roman" w:hAnsi="Times New Roman" w:cs="Times New Roman"/>
              </w:rPr>
            </w:pPr>
            <w:r w:rsidRPr="00802CF3">
              <w:rPr>
                <w:rFonts w:ascii="Times New Roman" w:hAnsi="Times New Roman" w:cs="Times New Roman"/>
              </w:rPr>
              <w:fldChar w:fldCharType="begin"/>
            </w:r>
            <w:r w:rsidR="00077E25" w:rsidRPr="00802CF3">
              <w:rPr>
                <w:rFonts w:ascii="Times New Roman" w:hAnsi="Times New Roman" w:cs="Times New Roman"/>
              </w:rPr>
              <w:instrText xml:space="preserve"> ADDIN EN.CITE &lt;EndNote&gt;&lt;Cite&gt;&lt;Year&gt;2018&lt;/Year&gt;&lt;RecNum&gt;32&lt;/RecNum&gt;&lt;DisplayText&gt;&lt;style face="superscript"&gt;49&lt;/style&gt;&lt;/DisplayText&gt;&lt;record&gt;&lt;rec-number&gt;32&lt;/rec-number&gt;&lt;foreign-keys&gt;&lt;key app="EN" db-id="2rvx9fzrkxe2apexzpppp2xutv2veevwpat9" timestamp="1649764003"&gt;32&lt;/key&gt;&lt;/foreign-keys&gt;&lt;ref-type name="Journal Article"&gt;17&lt;/ref-type&gt;&lt;contributors&gt;&lt;authors&gt;&lt;author&gt;            Churojana, Anchalee&lt;/author&gt;&lt;author&gt;          &lt;/author&gt;&lt;author&gt;            Mongkolratnan, Atithep&lt;/author&gt;&lt;author&gt;          &lt;/author&gt;&lt;author&gt;            Sangpetngam, Boonrerk&lt;/author&gt;&lt;author&gt;          &lt;/author&gt;&lt;author&gt;            Aurboonyawat, Thaweesak&lt;/author&gt;&lt;author&gt;          &lt;/author&gt;&lt;author&gt;            Chankaew, Ekawut&lt;/author&gt;&lt;author&gt;          &lt;/author&gt;&lt;author&gt;            Withayasuk, Pattarawit&lt;/author&gt;&lt;author&gt;          &lt;/author&gt;&lt;author&gt;            Songsaeng, Dittapong&lt;/author&gt;&lt;author&gt;          &lt;/author&gt;&lt;author&gt;            Cognard, Christophe&lt;/author&gt;&lt;author&gt;          &lt;/author&gt;&lt;/authors&gt;&lt;/contributors&gt;&lt;titles&gt;&lt;title&gt;A comparison of mechanical thrombectomy for large vessel occlusion in acute ischemic stroke between patients with and without atrial fibrillation&lt;/title&gt;&lt;/titles&gt;&lt;volume&gt;70&lt;/volume&gt;&lt;dates&gt;&lt;year&gt;2018&lt;/year&gt;&lt;/dates&gt;&lt;urls&gt;&lt;/urls&gt;&lt;electronic-resource-num&gt;10.14456/smj.2018.45&lt;/electronic-resource-num&gt;&lt;/record&gt;&lt;/Cite&gt;&lt;/EndNote&gt;</w:instrText>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49</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hideMark/>
          </w:tcPr>
          <w:p w14:paraId="715EBB82" w14:textId="18928790" w:rsidR="00BF3ABE" w:rsidRPr="00802CF3" w:rsidRDefault="00BF3ABE">
            <w:pPr>
              <w:rPr>
                <w:rFonts w:ascii="Times New Roman" w:hAnsi="Times New Roman" w:cs="Times New Roman"/>
              </w:rPr>
            </w:pPr>
            <w:r w:rsidRPr="00802CF3">
              <w:rPr>
                <w:rFonts w:ascii="Times New Roman" w:hAnsi="Times New Roman" w:cs="Times New Roman"/>
              </w:rPr>
              <w:t>Retrospective</w:t>
            </w:r>
          </w:p>
        </w:tc>
        <w:tc>
          <w:tcPr>
            <w:tcW w:w="2411" w:type="dxa"/>
            <w:tcBorders>
              <w:top w:val="single" w:sz="4" w:space="0" w:color="auto"/>
              <w:left w:val="single" w:sz="4" w:space="0" w:color="auto"/>
              <w:bottom w:val="single" w:sz="4" w:space="0" w:color="auto"/>
              <w:right w:val="single" w:sz="4" w:space="0" w:color="auto"/>
            </w:tcBorders>
          </w:tcPr>
          <w:p w14:paraId="5A4C5958" w14:textId="77777777" w:rsidR="00BF3ABE" w:rsidRPr="00802CF3" w:rsidRDefault="00BF3ABE">
            <w:pPr>
              <w:rPr>
                <w:rFonts w:ascii="Times New Roman" w:hAnsi="Times New Roman" w:cs="Times New Roman"/>
              </w:rPr>
            </w:pPr>
            <w:r w:rsidRPr="00802CF3">
              <w:rPr>
                <w:rFonts w:ascii="Times New Roman" w:hAnsi="Times New Roman" w:cs="Times New Roman"/>
              </w:rPr>
              <w:t>134 (50 with AF)</w:t>
            </w:r>
          </w:p>
          <w:p w14:paraId="3E0C6D32" w14:textId="77777777" w:rsidR="00BF3ABE" w:rsidRPr="00802CF3" w:rsidRDefault="00BF3ABE">
            <w:pPr>
              <w:rPr>
                <w:rFonts w:ascii="Times New Roman" w:hAnsi="Times New Roman" w:cs="Times New Roman"/>
              </w:rPr>
            </w:pPr>
          </w:p>
          <w:p w14:paraId="7DC5E409" w14:textId="77777777" w:rsidR="00BF3ABE" w:rsidRPr="00802CF3" w:rsidRDefault="00BF3ABE">
            <w:pPr>
              <w:rPr>
                <w:rFonts w:ascii="Times New Roman" w:hAnsi="Times New Roman" w:cs="Times New Roman"/>
              </w:rPr>
            </w:pPr>
            <w:r w:rsidRPr="00802CF3">
              <w:rPr>
                <w:rFonts w:ascii="Times New Roman" w:hAnsi="Times New Roman" w:cs="Times New Roman"/>
              </w:rPr>
              <w:t>AF: 69.2 (12.9)</w:t>
            </w:r>
          </w:p>
          <w:p w14:paraId="2BCA3B69" w14:textId="77777777" w:rsidR="00BF3ABE" w:rsidRPr="00802CF3" w:rsidRDefault="00BF3ABE">
            <w:pPr>
              <w:rPr>
                <w:rFonts w:ascii="Times New Roman" w:hAnsi="Times New Roman" w:cs="Times New Roman"/>
              </w:rPr>
            </w:pPr>
            <w:r w:rsidRPr="00802CF3">
              <w:rPr>
                <w:rFonts w:ascii="Times New Roman" w:hAnsi="Times New Roman" w:cs="Times New Roman"/>
              </w:rPr>
              <w:t>Non-AF: 60.2 (16)</w:t>
            </w:r>
          </w:p>
          <w:p w14:paraId="0855F4A7" w14:textId="77777777" w:rsidR="00BF3ABE" w:rsidRPr="00802CF3" w:rsidRDefault="00BF3ABE">
            <w:pPr>
              <w:rPr>
                <w:rFonts w:ascii="Times New Roman" w:hAnsi="Times New Roman" w:cs="Times New Roman"/>
              </w:rPr>
            </w:pPr>
          </w:p>
          <w:p w14:paraId="64976569" w14:textId="77777777" w:rsidR="00BF3ABE" w:rsidRPr="00802CF3" w:rsidRDefault="00BF3ABE">
            <w:pPr>
              <w:rPr>
                <w:rFonts w:ascii="Times New Roman" w:hAnsi="Times New Roman" w:cs="Times New Roman"/>
              </w:rPr>
            </w:pPr>
            <w:r w:rsidRPr="00802CF3">
              <w:rPr>
                <w:rFonts w:ascii="Times New Roman" w:hAnsi="Times New Roman" w:cs="Times New Roman"/>
              </w:rPr>
              <w:t>AF: 27 (54%)</w:t>
            </w:r>
          </w:p>
          <w:p w14:paraId="1F1A5692" w14:textId="77777777" w:rsidR="00BF3ABE" w:rsidRPr="00802CF3" w:rsidRDefault="00BF3ABE">
            <w:pPr>
              <w:rPr>
                <w:rFonts w:ascii="Times New Roman" w:hAnsi="Times New Roman" w:cs="Times New Roman"/>
              </w:rPr>
            </w:pPr>
            <w:r w:rsidRPr="00802CF3">
              <w:rPr>
                <w:rFonts w:ascii="Times New Roman" w:hAnsi="Times New Roman" w:cs="Times New Roman"/>
              </w:rPr>
              <w:t>Non-AF: 51 (60.7%)</w:t>
            </w:r>
          </w:p>
        </w:tc>
        <w:tc>
          <w:tcPr>
            <w:tcW w:w="2274" w:type="dxa"/>
            <w:tcBorders>
              <w:top w:val="single" w:sz="4" w:space="0" w:color="auto"/>
              <w:left w:val="single" w:sz="4" w:space="0" w:color="auto"/>
              <w:bottom w:val="single" w:sz="4" w:space="0" w:color="auto"/>
              <w:right w:val="single" w:sz="4" w:space="0" w:color="auto"/>
            </w:tcBorders>
            <w:hideMark/>
          </w:tcPr>
          <w:p w14:paraId="5077E851" w14:textId="77777777" w:rsidR="00BF3ABE" w:rsidRPr="00802CF3" w:rsidRDefault="00BF3ABE">
            <w:pPr>
              <w:rPr>
                <w:rFonts w:ascii="Times New Roman" w:hAnsi="Times New Roman" w:cs="Times New Roman"/>
              </w:rPr>
            </w:pPr>
            <w:r w:rsidRPr="00802CF3">
              <w:rPr>
                <w:rFonts w:ascii="Times New Roman" w:hAnsi="Times New Roman" w:cs="Times New Roman"/>
              </w:rPr>
              <w:t>Patients with anterior and posterior stroke who underwent EVT with and without AF</w:t>
            </w:r>
          </w:p>
        </w:tc>
        <w:tc>
          <w:tcPr>
            <w:tcW w:w="6934" w:type="dxa"/>
            <w:tcBorders>
              <w:top w:val="single" w:sz="4" w:space="0" w:color="auto"/>
              <w:left w:val="single" w:sz="4" w:space="0" w:color="auto"/>
              <w:bottom w:val="single" w:sz="4" w:space="0" w:color="auto"/>
              <w:right w:val="single" w:sz="4" w:space="0" w:color="auto"/>
            </w:tcBorders>
          </w:tcPr>
          <w:p w14:paraId="23185DFE" w14:textId="77777777" w:rsidR="00BF3ABE" w:rsidRPr="00802CF3" w:rsidRDefault="00BF3ABE">
            <w:pPr>
              <w:rPr>
                <w:rFonts w:ascii="Times New Roman" w:hAnsi="Times New Roman" w:cs="Times New Roman"/>
              </w:rPr>
            </w:pPr>
            <w:r w:rsidRPr="00802CF3">
              <w:rPr>
                <w:rFonts w:ascii="Times New Roman" w:hAnsi="Times New Roman" w:cs="Times New Roman"/>
              </w:rPr>
              <w:t>No significant difference in rate of functional outcome [</w:t>
            </w:r>
            <w:proofErr w:type="spellStart"/>
            <w:r w:rsidRPr="00802CF3">
              <w:rPr>
                <w:rFonts w:ascii="Times New Roman" w:hAnsi="Times New Roman" w:cs="Times New Roman"/>
              </w:rPr>
              <w:t>mRS</w:t>
            </w:r>
            <w:proofErr w:type="spellEnd"/>
            <w:r w:rsidRPr="00802CF3">
              <w:rPr>
                <w:rFonts w:ascii="Times New Roman" w:hAnsi="Times New Roman" w:cs="Times New Roman"/>
              </w:rPr>
              <w:t xml:space="preserve">] (38% vs 38.1%; p = 0.57), </w:t>
            </w:r>
            <w:proofErr w:type="spellStart"/>
            <w:r w:rsidRPr="00802CF3">
              <w:rPr>
                <w:rFonts w:ascii="Times New Roman" w:hAnsi="Times New Roman" w:cs="Times New Roman"/>
              </w:rPr>
              <w:t>sICH</w:t>
            </w:r>
            <w:proofErr w:type="spellEnd"/>
            <w:r w:rsidRPr="00802CF3">
              <w:rPr>
                <w:rFonts w:ascii="Times New Roman" w:hAnsi="Times New Roman" w:cs="Times New Roman"/>
              </w:rPr>
              <w:t xml:space="preserve"> (12% vs 13.1%; p = 0.85), </w:t>
            </w:r>
            <w:proofErr w:type="spellStart"/>
            <w:r w:rsidRPr="00802CF3">
              <w:rPr>
                <w:rFonts w:ascii="Times New Roman" w:hAnsi="Times New Roman" w:cs="Times New Roman"/>
              </w:rPr>
              <w:t>recanalisation</w:t>
            </w:r>
            <w:proofErr w:type="spellEnd"/>
            <w:r w:rsidRPr="00802CF3">
              <w:rPr>
                <w:rFonts w:ascii="Times New Roman" w:hAnsi="Times New Roman" w:cs="Times New Roman"/>
              </w:rPr>
              <w:t xml:space="preserve"> (76% vs 76.2%; p = 0.94) and mortality (20% vs 19%; p = 0.89) at 90-days in patients with and without AF.</w:t>
            </w:r>
          </w:p>
          <w:p w14:paraId="78DAA8B2" w14:textId="77777777" w:rsidR="00BF3ABE" w:rsidRPr="00802CF3" w:rsidRDefault="00BF3ABE">
            <w:pPr>
              <w:rPr>
                <w:rFonts w:ascii="Times New Roman" w:hAnsi="Times New Roman" w:cs="Times New Roman"/>
              </w:rPr>
            </w:pPr>
          </w:p>
          <w:p w14:paraId="7786A32E" w14:textId="77777777" w:rsidR="00BF3ABE" w:rsidRPr="00802CF3" w:rsidRDefault="00BF3ABE">
            <w:pPr>
              <w:rPr>
                <w:rFonts w:ascii="Times New Roman" w:hAnsi="Times New Roman" w:cs="Times New Roman"/>
              </w:rPr>
            </w:pPr>
            <w:r w:rsidRPr="00802CF3">
              <w:rPr>
                <w:rFonts w:ascii="Times New Roman" w:hAnsi="Times New Roman" w:cs="Times New Roman"/>
              </w:rPr>
              <w:t>No different of EVT outcome between patients with anterior and posterior circulation stroke (p = 0.35).</w:t>
            </w:r>
          </w:p>
          <w:p w14:paraId="032F18EC" w14:textId="77777777" w:rsidR="00BF3ABE" w:rsidRPr="00802CF3" w:rsidRDefault="00BF3ABE">
            <w:pPr>
              <w:rPr>
                <w:rFonts w:ascii="Times New Roman" w:hAnsi="Times New Roman" w:cs="Times New Roman"/>
              </w:rPr>
            </w:pPr>
          </w:p>
        </w:tc>
      </w:tr>
      <w:tr w:rsidR="00BF3ABE" w:rsidRPr="00802CF3" w14:paraId="7A60793F"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48058DD9" w14:textId="77777777" w:rsidR="00BF3ABE" w:rsidRPr="00802CF3" w:rsidRDefault="00BF3ABE">
            <w:pPr>
              <w:rPr>
                <w:rFonts w:ascii="Times New Roman" w:hAnsi="Times New Roman" w:cs="Times New Roman"/>
              </w:rPr>
            </w:pPr>
            <w:r w:rsidRPr="00802CF3">
              <w:rPr>
                <w:rFonts w:ascii="Times New Roman" w:hAnsi="Times New Roman" w:cs="Times New Roman"/>
              </w:rPr>
              <w:t>Lin CJ et al. (2020)</w:t>
            </w:r>
          </w:p>
          <w:p w14:paraId="0DE2607B" w14:textId="77777777" w:rsidR="00BF3ABE" w:rsidRPr="00802CF3" w:rsidRDefault="00BF3ABE">
            <w:pPr>
              <w:rPr>
                <w:rFonts w:ascii="Times New Roman" w:hAnsi="Times New Roman" w:cs="Times New Roman"/>
                <w:b/>
                <w:bCs/>
              </w:rPr>
            </w:pPr>
          </w:p>
          <w:p w14:paraId="409C042F" w14:textId="77777777" w:rsidR="00BF3ABE" w:rsidRPr="00802CF3" w:rsidRDefault="00BF3ABE">
            <w:pPr>
              <w:rPr>
                <w:rFonts w:ascii="Times New Roman" w:hAnsi="Times New Roman" w:cs="Times New Roman"/>
                <w:b/>
                <w:bCs/>
              </w:rPr>
            </w:pPr>
            <w:r w:rsidRPr="00802CF3">
              <w:rPr>
                <w:rFonts w:ascii="Times New Roman" w:hAnsi="Times New Roman" w:cs="Times New Roman"/>
              </w:rPr>
              <w:t>(China)</w:t>
            </w:r>
          </w:p>
        </w:tc>
        <w:tc>
          <w:tcPr>
            <w:tcW w:w="1559" w:type="dxa"/>
            <w:tcBorders>
              <w:top w:val="single" w:sz="4" w:space="0" w:color="auto"/>
              <w:left w:val="single" w:sz="4" w:space="0" w:color="auto"/>
              <w:bottom w:val="single" w:sz="4" w:space="0" w:color="auto"/>
              <w:right w:val="single" w:sz="4" w:space="0" w:color="auto"/>
            </w:tcBorders>
          </w:tcPr>
          <w:p w14:paraId="3E29D09B" w14:textId="2F6231D2" w:rsidR="00BF3ABE" w:rsidRPr="00802CF3" w:rsidRDefault="00BF3ABE" w:rsidP="00BF3ABE">
            <w:pPr>
              <w:rPr>
                <w:rFonts w:ascii="Times New Roman" w:hAnsi="Times New Roman" w:cs="Times New Roman"/>
              </w:rPr>
            </w:pPr>
            <w:r w:rsidRPr="00802CF3">
              <w:rPr>
                <w:rFonts w:ascii="Times New Roman" w:hAnsi="Times New Roman" w:cs="Times New Roman"/>
              </w:rPr>
              <w:fldChar w:fldCharType="begin"/>
            </w:r>
            <w:r w:rsidR="00077E25" w:rsidRPr="00802CF3">
              <w:rPr>
                <w:rFonts w:ascii="Times New Roman" w:hAnsi="Times New Roman" w:cs="Times New Roman"/>
              </w:rPr>
              <w:instrText xml:space="preserve"> ADDIN EN.CITE &lt;EndNote&gt;&lt;Cite&gt;&lt;Year&gt;2020&lt;/Year&gt;&lt;RecNum&gt;33&lt;/RecNum&gt;&lt;DisplayText&gt;&lt;style face="superscript"&gt;50&lt;/style&gt;&lt;/DisplayText&gt;&lt;record&gt;&lt;rec-number&gt;33&lt;/rec-number&gt;&lt;foreign-keys&gt;&lt;key app="EN" db-id="2rvx9fzrkxe2apexzpppp2xutv2veevwpat9" timestamp="1649764003"&gt;33&lt;/key&gt;&lt;/foreign-keys&gt;&lt;ref-type name="Journal Article"&gt;17&lt;/ref-type&gt;&lt;contributors&gt;&lt;authors&gt;&lt;author&gt;            Lin, Chun Jen&lt;/author&gt;&lt;author&gt;          &lt;/author&gt;&lt;author&gt;            Luo, Chao Bao&lt;/author&gt;&lt;author&gt;          &lt;/author&gt;&lt;author&gt;            Chien, Chun&lt;/author&gt;&lt;author&gt;          &lt;/author&gt;&lt;author&gt;            Chang, Feng Chi&lt;/author&gt;&lt;author&gt;          &lt;/author&gt;&lt;author&gt;            Lin, Chung Jung&lt;/author&gt;&lt;author&gt;          &lt;/author&gt;&lt;author&gt;            Lee, I. Hui&lt;/author&gt;&lt;author&gt;          &lt;/author&gt;&lt;author&gt;            Hsu, Li Chi&lt;/author&gt;&lt;author&gt;          &lt;/author&gt;&lt;author&gt;            Chung, Chih Ping&lt;/author&gt;&lt;author&gt;          &lt;/author&gt;&lt;author&gt;            Liu, Hung Yu&lt;/author&gt;&lt;author&gt;          &lt;/author&gt;&lt;author&gt;            Chi, Nai Fang&lt;/author&gt;&lt;author&gt;          &lt;/author&gt;&lt;author&gt;            How, Chorng Kuang&lt;/author&gt;&lt;author&gt;          &lt;/author&gt;&lt;author&gt;            Wang, Shuu Jiun&lt;/author&gt;&lt;author&gt;          &lt;/author&gt;&lt;author&gt;            Guo, Wan Yuo&lt;/author&gt;&lt;author&gt;          &lt;/author&gt;&lt;author&gt;            Lin, Yung Yang&lt;/author&gt;&lt;author&gt;          &lt;/author&gt;&lt;/authors&gt;&lt;/contributors&gt;&lt;titles&gt;&lt;title&gt;Better endovascular mechanical thrombectomy outcome in atrial fibrillation patients with acute ischemic stroke: A single-center experience&lt;/title&gt;&lt;/titles&gt;&lt;volume&gt;83&lt;/volume&gt;&lt;dates&gt;&lt;year&gt;2020&lt;/year&gt;&lt;/dates&gt;&lt;urls&gt;&lt;/urls&gt;&lt;electronic-resource-num&gt;10.1097/JCMA.0000000000000377&lt;/electronic-resource-num&gt;&lt;/record&gt;&lt;/Cite&gt;&lt;/EndNote&gt;</w:instrText>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50</w:t>
            </w:r>
            <w:r w:rsidRPr="00802CF3">
              <w:rPr>
                <w:rFonts w:ascii="Times New Roman" w:hAnsi="Times New Roman" w:cs="Times New Roman"/>
              </w:rPr>
              <w:fldChar w:fldCharType="end"/>
            </w:r>
          </w:p>
          <w:p w14:paraId="3D5E274F" w14:textId="77777777" w:rsidR="00BF3ABE" w:rsidRPr="00802CF3" w:rsidRDefault="00BF3ABE">
            <w:pPr>
              <w:rPr>
                <w:rFonts w:ascii="Times New Roman" w:hAnsi="Times New Roman" w:cs="Times New Roman"/>
              </w:rPr>
            </w:pPr>
          </w:p>
        </w:tc>
        <w:tc>
          <w:tcPr>
            <w:tcW w:w="1559" w:type="dxa"/>
            <w:tcBorders>
              <w:top w:val="single" w:sz="4" w:space="0" w:color="auto"/>
              <w:left w:val="single" w:sz="4" w:space="0" w:color="auto"/>
              <w:bottom w:val="single" w:sz="4" w:space="0" w:color="auto"/>
              <w:right w:val="single" w:sz="4" w:space="0" w:color="auto"/>
            </w:tcBorders>
          </w:tcPr>
          <w:p w14:paraId="3C594D13" w14:textId="3FEB3507" w:rsidR="00BF3ABE" w:rsidRPr="00802CF3" w:rsidRDefault="00BF3ABE">
            <w:pPr>
              <w:rPr>
                <w:rFonts w:ascii="Times New Roman" w:hAnsi="Times New Roman" w:cs="Times New Roman"/>
              </w:rPr>
            </w:pPr>
            <w:r w:rsidRPr="00802CF3">
              <w:rPr>
                <w:rFonts w:ascii="Times New Roman" w:hAnsi="Times New Roman" w:cs="Times New Roman"/>
              </w:rPr>
              <w:t>Retrospective</w:t>
            </w:r>
          </w:p>
          <w:p w14:paraId="48EEAF1D" w14:textId="77777777" w:rsidR="00BF3ABE" w:rsidRPr="00802CF3" w:rsidRDefault="00BF3ABE">
            <w:pPr>
              <w:rPr>
                <w:rFonts w:ascii="Times New Roman" w:hAnsi="Times New Roman" w:cs="Times New Roman"/>
              </w:rPr>
            </w:pPr>
          </w:p>
          <w:p w14:paraId="07C0C3E1" w14:textId="77777777" w:rsidR="00BF3ABE" w:rsidRPr="00802CF3" w:rsidRDefault="00BF3ABE">
            <w:pPr>
              <w:rPr>
                <w:rFonts w:ascii="Times New Roman" w:hAnsi="Times New Roman" w:cs="Times New Roman"/>
              </w:rPr>
            </w:pPr>
          </w:p>
        </w:tc>
        <w:tc>
          <w:tcPr>
            <w:tcW w:w="2411" w:type="dxa"/>
            <w:tcBorders>
              <w:top w:val="single" w:sz="4" w:space="0" w:color="auto"/>
              <w:left w:val="single" w:sz="4" w:space="0" w:color="auto"/>
              <w:bottom w:val="single" w:sz="4" w:space="0" w:color="auto"/>
              <w:right w:val="single" w:sz="4" w:space="0" w:color="auto"/>
            </w:tcBorders>
          </w:tcPr>
          <w:p w14:paraId="09274823" w14:textId="77777777" w:rsidR="00BF3ABE" w:rsidRPr="00802CF3" w:rsidRDefault="00BF3ABE">
            <w:pPr>
              <w:rPr>
                <w:rFonts w:ascii="Times New Roman" w:hAnsi="Times New Roman" w:cs="Times New Roman"/>
              </w:rPr>
            </w:pPr>
            <w:r w:rsidRPr="00802CF3">
              <w:rPr>
                <w:rFonts w:ascii="Times New Roman" w:hAnsi="Times New Roman" w:cs="Times New Roman"/>
              </w:rPr>
              <w:t>83 (43 with AF)</w:t>
            </w:r>
          </w:p>
          <w:p w14:paraId="43071F70" w14:textId="77777777" w:rsidR="00BF3ABE" w:rsidRPr="00802CF3" w:rsidRDefault="00BF3ABE">
            <w:pPr>
              <w:rPr>
                <w:rFonts w:ascii="Times New Roman" w:hAnsi="Times New Roman" w:cs="Times New Roman"/>
              </w:rPr>
            </w:pPr>
          </w:p>
          <w:p w14:paraId="034DD26D" w14:textId="77777777" w:rsidR="00BF3ABE" w:rsidRPr="00802CF3" w:rsidRDefault="00BF3ABE">
            <w:pPr>
              <w:rPr>
                <w:rFonts w:ascii="Times New Roman" w:hAnsi="Times New Roman" w:cs="Times New Roman"/>
              </w:rPr>
            </w:pPr>
            <w:r w:rsidRPr="00802CF3">
              <w:rPr>
                <w:rFonts w:ascii="Times New Roman" w:hAnsi="Times New Roman" w:cs="Times New Roman"/>
              </w:rPr>
              <w:t>AF: 72.6 (9.5)</w:t>
            </w:r>
          </w:p>
          <w:p w14:paraId="5B8E3EB1" w14:textId="77777777" w:rsidR="00BF3ABE" w:rsidRPr="00802CF3" w:rsidRDefault="00BF3ABE">
            <w:pPr>
              <w:rPr>
                <w:rFonts w:ascii="Times New Roman" w:hAnsi="Times New Roman" w:cs="Times New Roman"/>
              </w:rPr>
            </w:pPr>
            <w:r w:rsidRPr="00802CF3">
              <w:rPr>
                <w:rFonts w:ascii="Times New Roman" w:hAnsi="Times New Roman" w:cs="Times New Roman"/>
              </w:rPr>
              <w:t>Non-AF: 70.9 (17.3)</w:t>
            </w:r>
          </w:p>
          <w:p w14:paraId="7B07F4C0" w14:textId="77777777" w:rsidR="00BF3ABE" w:rsidRPr="00802CF3" w:rsidRDefault="00BF3ABE">
            <w:pPr>
              <w:rPr>
                <w:rFonts w:ascii="Times New Roman" w:hAnsi="Times New Roman" w:cs="Times New Roman"/>
              </w:rPr>
            </w:pPr>
          </w:p>
          <w:p w14:paraId="7B456288" w14:textId="77777777" w:rsidR="00BF3ABE" w:rsidRPr="00802CF3" w:rsidRDefault="00BF3ABE">
            <w:pPr>
              <w:rPr>
                <w:rFonts w:ascii="Times New Roman" w:hAnsi="Times New Roman" w:cs="Times New Roman"/>
              </w:rPr>
            </w:pPr>
            <w:r w:rsidRPr="00802CF3">
              <w:rPr>
                <w:rFonts w:ascii="Times New Roman" w:hAnsi="Times New Roman" w:cs="Times New Roman"/>
              </w:rPr>
              <w:t>AF: 20 (46.5%)</w:t>
            </w:r>
          </w:p>
          <w:p w14:paraId="2FE1F41E" w14:textId="77777777" w:rsidR="00BF3ABE" w:rsidRPr="00802CF3" w:rsidRDefault="00BF3ABE">
            <w:pPr>
              <w:rPr>
                <w:rFonts w:ascii="Times New Roman" w:hAnsi="Times New Roman" w:cs="Times New Roman"/>
              </w:rPr>
            </w:pPr>
            <w:r w:rsidRPr="00802CF3">
              <w:rPr>
                <w:rFonts w:ascii="Times New Roman" w:hAnsi="Times New Roman" w:cs="Times New Roman"/>
              </w:rPr>
              <w:t>Non-AF: 23 (57.5%)</w:t>
            </w:r>
          </w:p>
        </w:tc>
        <w:tc>
          <w:tcPr>
            <w:tcW w:w="2274" w:type="dxa"/>
            <w:tcBorders>
              <w:top w:val="single" w:sz="4" w:space="0" w:color="auto"/>
              <w:left w:val="single" w:sz="4" w:space="0" w:color="auto"/>
              <w:bottom w:val="single" w:sz="4" w:space="0" w:color="auto"/>
              <w:right w:val="single" w:sz="4" w:space="0" w:color="auto"/>
            </w:tcBorders>
            <w:hideMark/>
          </w:tcPr>
          <w:p w14:paraId="0A5EEE5B" w14:textId="77777777" w:rsidR="00BF3ABE" w:rsidRPr="00802CF3" w:rsidRDefault="00BF3ABE">
            <w:pPr>
              <w:rPr>
                <w:rFonts w:ascii="Times New Roman" w:hAnsi="Times New Roman" w:cs="Times New Roman"/>
              </w:rPr>
            </w:pPr>
            <w:r w:rsidRPr="00802CF3">
              <w:rPr>
                <w:rFonts w:ascii="Times New Roman" w:hAnsi="Times New Roman" w:cs="Times New Roman"/>
              </w:rPr>
              <w:t>Patients with anterior and posterior ischaemic stroke who underwent EVT with and without AF</w:t>
            </w:r>
          </w:p>
        </w:tc>
        <w:tc>
          <w:tcPr>
            <w:tcW w:w="6934" w:type="dxa"/>
            <w:tcBorders>
              <w:top w:val="single" w:sz="4" w:space="0" w:color="auto"/>
              <w:left w:val="single" w:sz="4" w:space="0" w:color="auto"/>
              <w:bottom w:val="single" w:sz="4" w:space="0" w:color="auto"/>
              <w:right w:val="single" w:sz="4" w:space="0" w:color="auto"/>
            </w:tcBorders>
          </w:tcPr>
          <w:p w14:paraId="76EAC929" w14:textId="77777777" w:rsidR="00BF3ABE" w:rsidRPr="00802CF3" w:rsidRDefault="00BF3ABE">
            <w:pPr>
              <w:rPr>
                <w:rFonts w:ascii="Times New Roman" w:hAnsi="Times New Roman" w:cs="Times New Roman"/>
              </w:rPr>
            </w:pPr>
            <w:r w:rsidRPr="00802CF3">
              <w:rPr>
                <w:rFonts w:ascii="Times New Roman" w:hAnsi="Times New Roman" w:cs="Times New Roman"/>
              </w:rPr>
              <w:t>Significant difference in rates of good functional outcome (</w:t>
            </w:r>
            <w:proofErr w:type="spellStart"/>
            <w:r w:rsidRPr="00802CF3">
              <w:rPr>
                <w:rFonts w:ascii="Times New Roman" w:hAnsi="Times New Roman" w:cs="Times New Roman"/>
              </w:rPr>
              <w:t>mRS</w:t>
            </w:r>
            <w:proofErr w:type="spellEnd"/>
            <w:r w:rsidRPr="00802CF3">
              <w:rPr>
                <w:rFonts w:ascii="Times New Roman" w:hAnsi="Times New Roman" w:cs="Times New Roman"/>
              </w:rPr>
              <w:t>) in patients with AF compared to non-AF (55.8% vs 17.5%; p &lt; 0.01).</w:t>
            </w:r>
          </w:p>
          <w:p w14:paraId="28341B43" w14:textId="77777777" w:rsidR="00BF3ABE" w:rsidRPr="00802CF3" w:rsidRDefault="00BF3ABE">
            <w:pPr>
              <w:rPr>
                <w:rFonts w:ascii="Times New Roman" w:hAnsi="Times New Roman" w:cs="Times New Roman"/>
              </w:rPr>
            </w:pPr>
          </w:p>
          <w:p w14:paraId="7206AC6F" w14:textId="77777777" w:rsidR="00BF3ABE" w:rsidRPr="00802CF3" w:rsidRDefault="00BF3ABE">
            <w:pPr>
              <w:rPr>
                <w:rFonts w:ascii="Times New Roman" w:hAnsi="Times New Roman" w:cs="Times New Roman"/>
              </w:rPr>
            </w:pPr>
            <w:r w:rsidRPr="00802CF3">
              <w:rPr>
                <w:rFonts w:ascii="Times New Roman" w:hAnsi="Times New Roman" w:cs="Times New Roman"/>
              </w:rPr>
              <w:t>Non-significant higher rate of substantial reperfusion rate in patients with AF compared to non-AF (72.1% vs 55%, p = 0.12).</w:t>
            </w:r>
          </w:p>
          <w:p w14:paraId="05120907" w14:textId="77777777" w:rsidR="00BF3ABE" w:rsidRPr="00802CF3" w:rsidRDefault="00BF3ABE">
            <w:pPr>
              <w:rPr>
                <w:rFonts w:ascii="Times New Roman" w:hAnsi="Times New Roman" w:cs="Times New Roman"/>
              </w:rPr>
            </w:pPr>
          </w:p>
          <w:p w14:paraId="1FF0F7D5" w14:textId="77777777" w:rsidR="00BF3ABE" w:rsidRPr="00802CF3" w:rsidRDefault="00BF3ABE">
            <w:pPr>
              <w:rPr>
                <w:rFonts w:ascii="Times New Roman" w:hAnsi="Times New Roman" w:cs="Times New Roman"/>
              </w:rPr>
            </w:pPr>
            <w:r w:rsidRPr="00802CF3">
              <w:rPr>
                <w:rFonts w:ascii="Times New Roman" w:hAnsi="Times New Roman" w:cs="Times New Roman"/>
              </w:rPr>
              <w:t>Present of AF, Age&lt; 70 years and substantial reperfusion are three predictors of good functional outcomes. (all p &lt; 0.01)</w:t>
            </w:r>
          </w:p>
        </w:tc>
      </w:tr>
      <w:tr w:rsidR="00BF3ABE" w:rsidRPr="00802CF3" w14:paraId="3A170A08"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6218620B" w14:textId="3836E44A" w:rsidR="00BF3ABE" w:rsidRPr="00802CF3" w:rsidRDefault="00BF3ABE">
            <w:pPr>
              <w:rPr>
                <w:rFonts w:ascii="Times New Roman" w:hAnsi="Times New Roman" w:cs="Times New Roman"/>
                <w:b/>
                <w:bCs/>
              </w:rPr>
            </w:pPr>
            <w:proofErr w:type="spellStart"/>
            <w:r w:rsidRPr="00802CF3">
              <w:rPr>
                <w:rFonts w:ascii="Times New Roman" w:hAnsi="Times New Roman" w:cs="Times New Roman"/>
              </w:rPr>
              <w:t>Smaal</w:t>
            </w:r>
            <w:proofErr w:type="spellEnd"/>
            <w:r w:rsidRPr="00802CF3">
              <w:rPr>
                <w:rFonts w:ascii="Times New Roman" w:hAnsi="Times New Roman" w:cs="Times New Roman"/>
              </w:rPr>
              <w:t xml:space="preserve"> et al. (2020) </w:t>
            </w:r>
          </w:p>
          <w:p w14:paraId="5C761916" w14:textId="77777777" w:rsidR="00BF3ABE" w:rsidRPr="00802CF3" w:rsidRDefault="00BF3ABE">
            <w:pPr>
              <w:rPr>
                <w:rFonts w:ascii="Times New Roman" w:hAnsi="Times New Roman" w:cs="Times New Roman"/>
              </w:rPr>
            </w:pPr>
          </w:p>
          <w:p w14:paraId="39AD39B5" w14:textId="77777777" w:rsidR="00BF3ABE" w:rsidRPr="00802CF3" w:rsidRDefault="00BF3ABE">
            <w:pPr>
              <w:rPr>
                <w:rFonts w:ascii="Times New Roman" w:hAnsi="Times New Roman" w:cs="Times New Roman"/>
              </w:rPr>
            </w:pPr>
            <w:r w:rsidRPr="00802CF3">
              <w:rPr>
                <w:rFonts w:ascii="Times New Roman" w:hAnsi="Times New Roman" w:cs="Times New Roman"/>
              </w:rPr>
              <w:t>(Netherlands)</w:t>
            </w:r>
          </w:p>
        </w:tc>
        <w:tc>
          <w:tcPr>
            <w:tcW w:w="1559" w:type="dxa"/>
            <w:tcBorders>
              <w:top w:val="single" w:sz="4" w:space="0" w:color="auto"/>
              <w:left w:val="single" w:sz="4" w:space="0" w:color="auto"/>
              <w:bottom w:val="single" w:sz="4" w:space="0" w:color="auto"/>
              <w:right w:val="single" w:sz="4" w:space="0" w:color="auto"/>
            </w:tcBorders>
          </w:tcPr>
          <w:p w14:paraId="65AC68ED" w14:textId="19A7CA01" w:rsidR="00BF3ABE" w:rsidRPr="00802CF3" w:rsidRDefault="00BF3ABE">
            <w:pPr>
              <w:rPr>
                <w:rFonts w:ascii="Times New Roman" w:hAnsi="Times New Roman" w:cs="Times New Roman"/>
              </w:rPr>
            </w:pPr>
            <w:r w:rsidRPr="00802CF3">
              <w:rPr>
                <w:rFonts w:ascii="Times New Roman" w:hAnsi="Times New Roman" w:cs="Times New Roman"/>
              </w:rPr>
              <w:fldChar w:fldCharType="begin">
                <w:fldData xml:space="preserve">PEVuZE5vdGU+PENpdGU+PFllYXI+MjAyMDwvWWVhcj48UmVjTnVtPjIxPC9SZWNOdW0+PERpc3Bs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</w:fldData>
              </w:fldChar>
            </w:r>
            <w:r w:rsidR="00077E25" w:rsidRPr="00802CF3">
              <w:rPr>
                <w:rFonts w:ascii="Times New Roman" w:hAnsi="Times New Roman" w:cs="Times New Roman"/>
              </w:rPr>
              <w:instrText xml:space="preserve"> ADDIN EN.CITE </w:instrText>
            </w:r>
            <w:r w:rsidR="00077E25" w:rsidRPr="00802CF3">
              <w:rPr>
                <w:rFonts w:ascii="Times New Roman" w:hAnsi="Times New Roman" w:cs="Times New Roman"/>
              </w:rPr>
              <w:fldChar w:fldCharType="begin">
                <w:fldData xml:space="preserve">PEVuZE5vdGU+PENpdGU+PFllYXI+MjAyMDwvWWVhcj48UmVjTnVtPjIxPC9SZWNOdW0+PERpc3Bs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</w:fldData>
              </w:fldChar>
            </w:r>
            <w:r w:rsidR="00077E25" w:rsidRPr="00802CF3">
              <w:rPr>
                <w:rFonts w:ascii="Times New Roman" w:hAnsi="Times New Roman" w:cs="Times New Roman"/>
              </w:rPr>
              <w:instrText xml:space="preserve"> ADDIN EN.CITE.DATA </w:instrText>
            </w:r>
            <w:r w:rsidR="00077E25" w:rsidRPr="00802CF3">
              <w:rPr>
                <w:rFonts w:ascii="Times New Roman" w:hAnsi="Times New Roman" w:cs="Times New Roman"/>
              </w:rPr>
            </w:r>
            <w:r w:rsidR="00077E25" w:rsidRPr="00802CF3">
              <w:rPr>
                <w:rFonts w:ascii="Times New Roman" w:hAnsi="Times New Roman" w:cs="Times New Roman"/>
              </w:rPr>
              <w:fldChar w:fldCharType="end"/>
            </w:r>
            <w:r w:rsidRPr="00802CF3">
              <w:rPr>
                <w:rFonts w:ascii="Times New Roman" w:hAnsi="Times New Roman" w:cs="Times New Roman"/>
              </w:rPr>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38</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hideMark/>
          </w:tcPr>
          <w:p w14:paraId="458BB0FE" w14:textId="6016CC67" w:rsidR="00BF3ABE" w:rsidRPr="00802CF3" w:rsidRDefault="00BF3ABE">
            <w:pPr>
              <w:rPr>
                <w:rFonts w:ascii="Times New Roman" w:hAnsi="Times New Roman" w:cs="Times New Roman"/>
              </w:rPr>
            </w:pPr>
            <w:r w:rsidRPr="00802CF3">
              <w:rPr>
                <w:rFonts w:ascii="Times New Roman" w:hAnsi="Times New Roman" w:cs="Times New Roman"/>
              </w:rPr>
              <w:t>Meta-analysis</w:t>
            </w:r>
          </w:p>
        </w:tc>
        <w:tc>
          <w:tcPr>
            <w:tcW w:w="2411" w:type="dxa"/>
            <w:tcBorders>
              <w:top w:val="single" w:sz="4" w:space="0" w:color="auto"/>
              <w:left w:val="single" w:sz="4" w:space="0" w:color="auto"/>
              <w:bottom w:val="single" w:sz="4" w:space="0" w:color="auto"/>
              <w:right w:val="single" w:sz="4" w:space="0" w:color="auto"/>
            </w:tcBorders>
          </w:tcPr>
          <w:p w14:paraId="1B11CAC1" w14:textId="77777777" w:rsidR="00BF3ABE" w:rsidRPr="00802CF3" w:rsidRDefault="00BF3ABE">
            <w:pPr>
              <w:rPr>
                <w:rFonts w:ascii="Times New Roman" w:hAnsi="Times New Roman" w:cs="Times New Roman"/>
              </w:rPr>
            </w:pPr>
            <w:r w:rsidRPr="00802CF3">
              <w:rPr>
                <w:rFonts w:ascii="Times New Roman" w:hAnsi="Times New Roman" w:cs="Times New Roman"/>
              </w:rPr>
              <w:t>1351 (447 with AF)</w:t>
            </w:r>
          </w:p>
          <w:p w14:paraId="149C16B9" w14:textId="77777777" w:rsidR="00BF3ABE" w:rsidRPr="00802CF3" w:rsidRDefault="00BF3ABE">
            <w:pPr>
              <w:rPr>
                <w:rFonts w:ascii="Times New Roman" w:hAnsi="Times New Roman" w:cs="Times New Roman"/>
              </w:rPr>
            </w:pPr>
          </w:p>
          <w:p w14:paraId="43206B0F" w14:textId="77777777" w:rsidR="00BF3ABE" w:rsidRPr="00802CF3" w:rsidRDefault="00BF3ABE">
            <w:pPr>
              <w:rPr>
                <w:rFonts w:ascii="Times New Roman" w:hAnsi="Times New Roman" w:cs="Times New Roman"/>
              </w:rPr>
            </w:pPr>
            <w:r w:rsidRPr="00802CF3">
              <w:rPr>
                <w:rFonts w:ascii="Times New Roman" w:hAnsi="Times New Roman" w:cs="Times New Roman"/>
              </w:rPr>
              <w:t>AF: 72.8 (10.1)</w:t>
            </w:r>
          </w:p>
          <w:p w14:paraId="4DB7EC99" w14:textId="77777777" w:rsidR="00BF3ABE" w:rsidRPr="00802CF3" w:rsidRDefault="00BF3ABE">
            <w:pPr>
              <w:rPr>
                <w:rFonts w:ascii="Times New Roman" w:hAnsi="Times New Roman" w:cs="Times New Roman"/>
              </w:rPr>
            </w:pPr>
            <w:r w:rsidRPr="00802CF3">
              <w:rPr>
                <w:rFonts w:ascii="Times New Roman" w:hAnsi="Times New Roman" w:cs="Times New Roman"/>
              </w:rPr>
              <w:t>Non-AF: 63.1 (13.7)</w:t>
            </w:r>
          </w:p>
          <w:p w14:paraId="23FC94BB" w14:textId="77777777" w:rsidR="00BF3ABE" w:rsidRPr="00802CF3" w:rsidRDefault="00BF3ABE">
            <w:pPr>
              <w:rPr>
                <w:rFonts w:ascii="Times New Roman" w:hAnsi="Times New Roman" w:cs="Times New Roman"/>
              </w:rPr>
            </w:pPr>
          </w:p>
          <w:p w14:paraId="2BE29A09" w14:textId="77777777" w:rsidR="00BF3ABE" w:rsidRPr="00802CF3" w:rsidRDefault="00BF3ABE">
            <w:pPr>
              <w:rPr>
                <w:rFonts w:ascii="Times New Roman" w:hAnsi="Times New Roman" w:cs="Times New Roman"/>
              </w:rPr>
            </w:pPr>
            <w:r w:rsidRPr="00802CF3">
              <w:rPr>
                <w:rFonts w:ascii="Times New Roman" w:hAnsi="Times New Roman" w:cs="Times New Roman"/>
              </w:rPr>
              <w:t>AF: 229 (51.2%)</w:t>
            </w:r>
          </w:p>
          <w:p w14:paraId="2F3C056A" w14:textId="77777777" w:rsidR="00BF3ABE" w:rsidRPr="00802CF3" w:rsidRDefault="00BF3ABE">
            <w:pPr>
              <w:rPr>
                <w:rFonts w:ascii="Times New Roman" w:hAnsi="Times New Roman" w:cs="Times New Roman"/>
              </w:rPr>
            </w:pPr>
            <w:r w:rsidRPr="00802CF3">
              <w:rPr>
                <w:rFonts w:ascii="Times New Roman" w:hAnsi="Times New Roman" w:cs="Times New Roman"/>
              </w:rPr>
              <w:t>Non-AF: 480 (53.1%)</w:t>
            </w:r>
          </w:p>
        </w:tc>
        <w:tc>
          <w:tcPr>
            <w:tcW w:w="2274" w:type="dxa"/>
            <w:tcBorders>
              <w:top w:val="single" w:sz="4" w:space="0" w:color="auto"/>
              <w:left w:val="single" w:sz="4" w:space="0" w:color="auto"/>
              <w:bottom w:val="single" w:sz="4" w:space="0" w:color="auto"/>
              <w:right w:val="single" w:sz="4" w:space="0" w:color="auto"/>
            </w:tcBorders>
            <w:hideMark/>
          </w:tcPr>
          <w:p w14:paraId="2CA88B8D" w14:textId="77777777" w:rsidR="00BF3ABE" w:rsidRPr="00802CF3" w:rsidRDefault="00BF3ABE">
            <w:pPr>
              <w:rPr>
                <w:rFonts w:ascii="Times New Roman" w:hAnsi="Times New Roman" w:cs="Times New Roman"/>
              </w:rPr>
            </w:pPr>
            <w:r w:rsidRPr="00802CF3">
              <w:rPr>
                <w:rFonts w:ascii="Times New Roman" w:hAnsi="Times New Roman" w:cs="Times New Roman"/>
              </w:rPr>
              <w:t>Patient with anterior stroke with and without AF</w:t>
            </w:r>
          </w:p>
        </w:tc>
        <w:tc>
          <w:tcPr>
            <w:tcW w:w="6934" w:type="dxa"/>
            <w:tcBorders>
              <w:top w:val="single" w:sz="4" w:space="0" w:color="auto"/>
              <w:left w:val="single" w:sz="4" w:space="0" w:color="auto"/>
              <w:bottom w:val="single" w:sz="4" w:space="0" w:color="auto"/>
              <w:right w:val="single" w:sz="4" w:space="0" w:color="auto"/>
            </w:tcBorders>
          </w:tcPr>
          <w:p w14:paraId="58FE641B" w14:textId="77777777" w:rsidR="00BF3ABE" w:rsidRPr="00802CF3" w:rsidRDefault="00BF3ABE">
            <w:pPr>
              <w:rPr>
                <w:rFonts w:ascii="Times New Roman" w:hAnsi="Times New Roman" w:cs="Times New Roman"/>
              </w:rPr>
            </w:pPr>
            <w:r w:rsidRPr="00802CF3">
              <w:rPr>
                <w:rFonts w:ascii="Times New Roman" w:hAnsi="Times New Roman" w:cs="Times New Roman"/>
              </w:rPr>
              <w:t>224 (50%) of AF patients were treated with EVT.</w:t>
            </w:r>
          </w:p>
          <w:p w14:paraId="32534F61" w14:textId="77777777" w:rsidR="00BF3ABE" w:rsidRPr="00802CF3" w:rsidRDefault="00BF3ABE">
            <w:pPr>
              <w:rPr>
                <w:rFonts w:ascii="Times New Roman" w:hAnsi="Times New Roman" w:cs="Times New Roman"/>
              </w:rPr>
            </w:pPr>
          </w:p>
          <w:p w14:paraId="41190179" w14:textId="2CE0ACBF" w:rsidR="00BF3ABE" w:rsidRPr="00802CF3" w:rsidRDefault="00BF3ABE">
            <w:pPr>
              <w:rPr>
                <w:rFonts w:ascii="Times New Roman" w:hAnsi="Times New Roman" w:cs="Times New Roman"/>
              </w:rPr>
            </w:pPr>
            <w:r w:rsidRPr="00802CF3">
              <w:rPr>
                <w:rFonts w:ascii="Times New Roman" w:hAnsi="Times New Roman" w:cs="Times New Roman"/>
              </w:rPr>
              <w:t>No difference in functional outcome (</w:t>
            </w:r>
            <w:proofErr w:type="spellStart"/>
            <w:r w:rsidRPr="00802CF3">
              <w:rPr>
                <w:rFonts w:ascii="Times New Roman" w:hAnsi="Times New Roman" w:cs="Times New Roman"/>
              </w:rPr>
              <w:t>mRS</w:t>
            </w:r>
            <w:proofErr w:type="spellEnd"/>
            <w:r w:rsidRPr="00802CF3">
              <w:rPr>
                <w:rFonts w:ascii="Times New Roman" w:hAnsi="Times New Roman" w:cs="Times New Roman"/>
              </w:rPr>
              <w:t>) between patients with and without AF. (adj</w:t>
            </w:r>
            <w:r w:rsidR="00970B14" w:rsidRPr="00802CF3">
              <w:rPr>
                <w:rFonts w:ascii="Times New Roman" w:hAnsi="Times New Roman" w:cs="Times New Roman"/>
              </w:rPr>
              <w:t>usted</w:t>
            </w:r>
            <w:r w:rsidRPr="00802CF3">
              <w:rPr>
                <w:rFonts w:ascii="Times New Roman" w:hAnsi="Times New Roman" w:cs="Times New Roman"/>
              </w:rPr>
              <w:t xml:space="preserve"> OR 1.11 [0.89 – 1.38], p = 0.37)</w:t>
            </w:r>
          </w:p>
          <w:p w14:paraId="775A5280" w14:textId="77777777" w:rsidR="00BF3ABE" w:rsidRPr="00802CF3" w:rsidRDefault="00BF3ABE">
            <w:pPr>
              <w:rPr>
                <w:rFonts w:ascii="Times New Roman" w:hAnsi="Times New Roman" w:cs="Times New Roman"/>
              </w:rPr>
            </w:pPr>
          </w:p>
          <w:p w14:paraId="5F1BE6A5" w14:textId="07B8B64E" w:rsidR="00BF3ABE" w:rsidRPr="00802CF3" w:rsidRDefault="00BF3ABE">
            <w:pPr>
              <w:rPr>
                <w:rFonts w:ascii="Times New Roman" w:hAnsi="Times New Roman" w:cs="Times New Roman"/>
              </w:rPr>
            </w:pPr>
            <w:r w:rsidRPr="00802CF3">
              <w:rPr>
                <w:rFonts w:ascii="Times New Roman" w:hAnsi="Times New Roman" w:cs="Times New Roman"/>
              </w:rPr>
              <w:t xml:space="preserve">AF patients had a lower rate of </w:t>
            </w:r>
            <w:proofErr w:type="spellStart"/>
            <w:r w:rsidRPr="00802CF3">
              <w:rPr>
                <w:rFonts w:ascii="Times New Roman" w:hAnsi="Times New Roman" w:cs="Times New Roman"/>
              </w:rPr>
              <w:t>sICH</w:t>
            </w:r>
            <w:proofErr w:type="spellEnd"/>
            <w:r w:rsidRPr="00802CF3">
              <w:rPr>
                <w:rFonts w:ascii="Times New Roman" w:hAnsi="Times New Roman" w:cs="Times New Roman"/>
              </w:rPr>
              <w:t xml:space="preserve"> (adj</w:t>
            </w:r>
            <w:r w:rsidR="00970B14" w:rsidRPr="00802CF3">
              <w:rPr>
                <w:rFonts w:ascii="Times New Roman" w:hAnsi="Times New Roman" w:cs="Times New Roman"/>
              </w:rPr>
              <w:t>usted</w:t>
            </w:r>
            <w:r w:rsidRPr="00802CF3">
              <w:rPr>
                <w:rFonts w:ascii="Times New Roman" w:hAnsi="Times New Roman" w:cs="Times New Roman"/>
              </w:rPr>
              <w:t xml:space="preserve">. OR 0.57 [0.30 –  1.07], p = 0.08). </w:t>
            </w:r>
          </w:p>
          <w:p w14:paraId="4C6C2261" w14:textId="77777777" w:rsidR="00BF3ABE" w:rsidRPr="00802CF3" w:rsidRDefault="00BF3ABE">
            <w:pPr>
              <w:rPr>
                <w:rFonts w:ascii="Times New Roman" w:hAnsi="Times New Roman" w:cs="Times New Roman"/>
              </w:rPr>
            </w:pPr>
          </w:p>
          <w:p w14:paraId="6B6FC64B"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No significant difference in the treatment effect size of EVT in both groups. (all p value for interaction &gt; 0.05) </w:t>
            </w:r>
          </w:p>
        </w:tc>
      </w:tr>
      <w:tr w:rsidR="00BF3ABE" w:rsidRPr="00802CF3" w14:paraId="5244C55B"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20E8A635" w14:textId="424FE843" w:rsidR="00BF3ABE" w:rsidRPr="00802CF3" w:rsidRDefault="00BF3ABE">
            <w:pPr>
              <w:rPr>
                <w:rFonts w:ascii="Times New Roman" w:hAnsi="Times New Roman" w:cs="Times New Roman"/>
                <w:b/>
                <w:bCs/>
              </w:rPr>
            </w:pPr>
            <w:proofErr w:type="spellStart"/>
            <w:r w:rsidRPr="00802CF3">
              <w:rPr>
                <w:rFonts w:ascii="Times New Roman" w:hAnsi="Times New Roman" w:cs="Times New Roman"/>
              </w:rPr>
              <w:t>Akbik</w:t>
            </w:r>
            <w:proofErr w:type="spellEnd"/>
            <w:r w:rsidRPr="00802CF3">
              <w:rPr>
                <w:rFonts w:ascii="Times New Roman" w:hAnsi="Times New Roman" w:cs="Times New Roman"/>
              </w:rPr>
              <w:t xml:space="preserve"> et al. (2021) </w:t>
            </w:r>
          </w:p>
          <w:p w14:paraId="183CF5CE" w14:textId="77777777" w:rsidR="00BF3ABE" w:rsidRPr="00802CF3" w:rsidRDefault="00BF3ABE">
            <w:pPr>
              <w:rPr>
                <w:rFonts w:ascii="Times New Roman" w:hAnsi="Times New Roman" w:cs="Times New Roman"/>
              </w:rPr>
            </w:pPr>
          </w:p>
          <w:p w14:paraId="75AE9C4D" w14:textId="77777777" w:rsidR="00BF3ABE" w:rsidRPr="00802CF3" w:rsidRDefault="00BF3ABE">
            <w:pPr>
              <w:rPr>
                <w:rFonts w:ascii="Times New Roman" w:hAnsi="Times New Roman" w:cs="Times New Roman"/>
              </w:rPr>
            </w:pPr>
            <w:r w:rsidRPr="00802CF3">
              <w:rPr>
                <w:rFonts w:ascii="Times New Roman" w:hAnsi="Times New Roman" w:cs="Times New Roman"/>
              </w:rPr>
              <w:t>(United states)</w:t>
            </w:r>
          </w:p>
        </w:tc>
        <w:tc>
          <w:tcPr>
            <w:tcW w:w="1559" w:type="dxa"/>
            <w:tcBorders>
              <w:top w:val="single" w:sz="4" w:space="0" w:color="auto"/>
              <w:left w:val="single" w:sz="4" w:space="0" w:color="auto"/>
              <w:bottom w:val="single" w:sz="4" w:space="0" w:color="auto"/>
              <w:right w:val="single" w:sz="4" w:space="0" w:color="auto"/>
            </w:tcBorders>
          </w:tcPr>
          <w:p w14:paraId="62AA0C56" w14:textId="45A52644" w:rsidR="00BF3ABE" w:rsidRPr="00802CF3" w:rsidRDefault="00BF3ABE">
            <w:pPr>
              <w:rPr>
                <w:rFonts w:ascii="Times New Roman" w:hAnsi="Times New Roman" w:cs="Times New Roman"/>
              </w:rPr>
            </w:pPr>
            <w:r w:rsidRPr="00802CF3">
              <w:rPr>
                <w:rFonts w:ascii="Times New Roman" w:hAnsi="Times New Roman" w:cs="Times New Roman"/>
              </w:rPr>
              <w:fldChar w:fldCharType="begin">
                <w:fldData xml:space="preserve">PEVuZE5vdGU+PENpdGU+PFllYXI+MjAyMTwvWWVhcj48UmVjTnVtPjI0PC9SZWNOdW0+PERpc3Bs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</w:fldData>
              </w:fldChar>
            </w:r>
            <w:r w:rsidR="00077E25" w:rsidRPr="00802CF3">
              <w:rPr>
                <w:rFonts w:ascii="Times New Roman" w:hAnsi="Times New Roman" w:cs="Times New Roman"/>
              </w:rPr>
              <w:instrText xml:space="preserve"> ADDIN EN.CITE </w:instrText>
            </w:r>
            <w:r w:rsidR="00077E25" w:rsidRPr="00802CF3">
              <w:rPr>
                <w:rFonts w:ascii="Times New Roman" w:hAnsi="Times New Roman" w:cs="Times New Roman"/>
              </w:rPr>
              <w:fldChar w:fldCharType="begin">
                <w:fldData xml:space="preserve">PEVuZE5vdGU+PENpdGU+PFllYXI+MjAyMTwvWWVhcj48UmVjTnVtPjI0PC9SZWNOdW0+PERpc3Bs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</w:fldData>
              </w:fldChar>
            </w:r>
            <w:r w:rsidR="00077E25" w:rsidRPr="00802CF3">
              <w:rPr>
                <w:rFonts w:ascii="Times New Roman" w:hAnsi="Times New Roman" w:cs="Times New Roman"/>
              </w:rPr>
              <w:instrText xml:space="preserve"> ADDIN EN.CITE.DATA </w:instrText>
            </w:r>
            <w:r w:rsidR="00077E25" w:rsidRPr="00802CF3">
              <w:rPr>
                <w:rFonts w:ascii="Times New Roman" w:hAnsi="Times New Roman" w:cs="Times New Roman"/>
              </w:rPr>
            </w:r>
            <w:r w:rsidR="00077E25" w:rsidRPr="00802CF3">
              <w:rPr>
                <w:rFonts w:ascii="Times New Roman" w:hAnsi="Times New Roman" w:cs="Times New Roman"/>
              </w:rPr>
              <w:fldChar w:fldCharType="end"/>
            </w:r>
            <w:r w:rsidRPr="00802CF3">
              <w:rPr>
                <w:rFonts w:ascii="Times New Roman" w:hAnsi="Times New Roman" w:cs="Times New Roman"/>
              </w:rPr>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26</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hideMark/>
          </w:tcPr>
          <w:p w14:paraId="46AF2637" w14:textId="22424050" w:rsidR="00BF3ABE" w:rsidRPr="00802CF3" w:rsidRDefault="00BF3ABE">
            <w:pPr>
              <w:rPr>
                <w:rFonts w:ascii="Times New Roman" w:hAnsi="Times New Roman" w:cs="Times New Roman"/>
              </w:rPr>
            </w:pPr>
            <w:r w:rsidRPr="00802CF3">
              <w:rPr>
                <w:rFonts w:ascii="Times New Roman" w:hAnsi="Times New Roman" w:cs="Times New Roman"/>
              </w:rPr>
              <w:t>Retrospective</w:t>
            </w:r>
          </w:p>
        </w:tc>
        <w:tc>
          <w:tcPr>
            <w:tcW w:w="2411" w:type="dxa"/>
            <w:tcBorders>
              <w:top w:val="single" w:sz="4" w:space="0" w:color="auto"/>
              <w:left w:val="single" w:sz="4" w:space="0" w:color="auto"/>
              <w:bottom w:val="single" w:sz="4" w:space="0" w:color="auto"/>
              <w:right w:val="single" w:sz="4" w:space="0" w:color="auto"/>
            </w:tcBorders>
          </w:tcPr>
          <w:p w14:paraId="4859E9B7" w14:textId="77777777" w:rsidR="00BF3ABE" w:rsidRPr="00802CF3" w:rsidRDefault="00BF3ABE">
            <w:pPr>
              <w:rPr>
                <w:rFonts w:ascii="Times New Roman" w:hAnsi="Times New Roman" w:cs="Times New Roman"/>
              </w:rPr>
            </w:pPr>
            <w:r w:rsidRPr="00802CF3">
              <w:rPr>
                <w:rFonts w:ascii="Times New Roman" w:hAnsi="Times New Roman" w:cs="Times New Roman"/>
              </w:rPr>
              <w:t>4196 (1517 with AF)</w:t>
            </w:r>
          </w:p>
          <w:p w14:paraId="3C67F43D" w14:textId="77777777" w:rsidR="00BF3ABE" w:rsidRPr="00802CF3" w:rsidRDefault="00BF3ABE">
            <w:pPr>
              <w:rPr>
                <w:rFonts w:ascii="Times New Roman" w:hAnsi="Times New Roman" w:cs="Times New Roman"/>
              </w:rPr>
            </w:pPr>
          </w:p>
          <w:p w14:paraId="7B118B11" w14:textId="77777777" w:rsidR="00BF3ABE" w:rsidRPr="00802CF3" w:rsidRDefault="00BF3ABE">
            <w:pPr>
              <w:rPr>
                <w:rFonts w:ascii="Times New Roman" w:hAnsi="Times New Roman" w:cs="Times New Roman"/>
              </w:rPr>
            </w:pPr>
            <w:r w:rsidRPr="00802CF3">
              <w:rPr>
                <w:rFonts w:ascii="Times New Roman" w:hAnsi="Times New Roman" w:cs="Times New Roman"/>
              </w:rPr>
              <w:t>AF: 76 (11)</w:t>
            </w:r>
          </w:p>
          <w:p w14:paraId="6B11133E" w14:textId="77777777" w:rsidR="00BF3ABE" w:rsidRPr="00802CF3" w:rsidRDefault="00BF3ABE">
            <w:pPr>
              <w:rPr>
                <w:rFonts w:ascii="Times New Roman" w:hAnsi="Times New Roman" w:cs="Times New Roman"/>
              </w:rPr>
            </w:pPr>
            <w:r w:rsidRPr="00802CF3">
              <w:rPr>
                <w:rFonts w:ascii="Times New Roman" w:hAnsi="Times New Roman" w:cs="Times New Roman"/>
              </w:rPr>
              <w:t>Non-AF: 65.15 (13.7)</w:t>
            </w:r>
          </w:p>
          <w:p w14:paraId="091C2C56" w14:textId="77777777" w:rsidR="00BF3ABE" w:rsidRPr="00802CF3" w:rsidRDefault="00BF3ABE">
            <w:pPr>
              <w:rPr>
                <w:rFonts w:ascii="Times New Roman" w:hAnsi="Times New Roman" w:cs="Times New Roman"/>
              </w:rPr>
            </w:pPr>
          </w:p>
          <w:p w14:paraId="18DD87A2" w14:textId="77777777" w:rsidR="00BF3ABE" w:rsidRPr="00802CF3" w:rsidRDefault="00BF3ABE">
            <w:pPr>
              <w:rPr>
                <w:rFonts w:ascii="Times New Roman" w:hAnsi="Times New Roman" w:cs="Times New Roman"/>
              </w:rPr>
            </w:pPr>
            <w:r w:rsidRPr="00802CF3">
              <w:rPr>
                <w:rFonts w:ascii="Times New Roman" w:hAnsi="Times New Roman" w:cs="Times New Roman"/>
              </w:rPr>
              <w:t>AF: 640 (42%)</w:t>
            </w:r>
          </w:p>
          <w:p w14:paraId="05A901A9" w14:textId="77777777" w:rsidR="00BF3ABE" w:rsidRPr="00802CF3" w:rsidRDefault="00BF3ABE">
            <w:pPr>
              <w:rPr>
                <w:rFonts w:ascii="Times New Roman" w:hAnsi="Times New Roman" w:cs="Times New Roman"/>
              </w:rPr>
            </w:pPr>
            <w:r w:rsidRPr="00802CF3">
              <w:rPr>
                <w:rFonts w:ascii="Times New Roman" w:hAnsi="Times New Roman" w:cs="Times New Roman"/>
              </w:rPr>
              <w:t>Non-AF: 1352 (51%)</w:t>
            </w:r>
          </w:p>
        </w:tc>
        <w:tc>
          <w:tcPr>
            <w:tcW w:w="2274" w:type="dxa"/>
            <w:tcBorders>
              <w:top w:val="single" w:sz="4" w:space="0" w:color="auto"/>
              <w:left w:val="single" w:sz="4" w:space="0" w:color="auto"/>
              <w:bottom w:val="single" w:sz="4" w:space="0" w:color="auto"/>
              <w:right w:val="single" w:sz="4" w:space="0" w:color="auto"/>
            </w:tcBorders>
            <w:hideMark/>
          </w:tcPr>
          <w:p w14:paraId="3FB15F86" w14:textId="77777777" w:rsidR="00BF3ABE" w:rsidRPr="00802CF3" w:rsidRDefault="00BF3ABE">
            <w:pPr>
              <w:rPr>
                <w:rFonts w:ascii="Times New Roman" w:hAnsi="Times New Roman" w:cs="Times New Roman"/>
              </w:rPr>
            </w:pPr>
            <w:r w:rsidRPr="00802CF3">
              <w:rPr>
                <w:rFonts w:ascii="Times New Roman" w:hAnsi="Times New Roman" w:cs="Times New Roman"/>
              </w:rPr>
              <w:t>Patient with anterior stroke with and without AF</w:t>
            </w:r>
          </w:p>
        </w:tc>
        <w:tc>
          <w:tcPr>
            <w:tcW w:w="6934" w:type="dxa"/>
            <w:tcBorders>
              <w:top w:val="single" w:sz="4" w:space="0" w:color="auto"/>
              <w:left w:val="single" w:sz="4" w:space="0" w:color="auto"/>
              <w:bottom w:val="single" w:sz="4" w:space="0" w:color="auto"/>
              <w:right w:val="single" w:sz="4" w:space="0" w:color="auto"/>
            </w:tcBorders>
          </w:tcPr>
          <w:p w14:paraId="12AA7B30" w14:textId="77777777" w:rsidR="00BF3ABE" w:rsidRPr="00802CF3" w:rsidRDefault="00BF3ABE">
            <w:pPr>
              <w:rPr>
                <w:rFonts w:ascii="Times New Roman" w:hAnsi="Times New Roman" w:cs="Times New Roman"/>
              </w:rPr>
            </w:pPr>
            <w:r w:rsidRPr="00802CF3">
              <w:rPr>
                <w:rFonts w:ascii="Times New Roman" w:hAnsi="Times New Roman" w:cs="Times New Roman"/>
              </w:rPr>
              <w:t>AF is associated with faster procedural time (51 vs 56 minutes, p=0.002) and increased rates of first pass success (2% vs 35%, p=0.001) without increased risk of ICH in patients treated with EVT (</w:t>
            </w:r>
            <w:proofErr w:type="spellStart"/>
            <w:r w:rsidRPr="00802CF3">
              <w:rPr>
                <w:rFonts w:ascii="Times New Roman" w:hAnsi="Times New Roman" w:cs="Times New Roman"/>
              </w:rPr>
              <w:t>coeffi</w:t>
            </w:r>
            <w:proofErr w:type="spellEnd"/>
            <w:r w:rsidRPr="00802CF3">
              <w:rPr>
                <w:rFonts w:ascii="Times New Roman" w:hAnsi="Times New Roman" w:cs="Times New Roman"/>
              </w:rPr>
              <w:t xml:space="preserve"> 0.76 [0.49 – 1.18], p = 0.21).</w:t>
            </w:r>
          </w:p>
          <w:p w14:paraId="31449C4E" w14:textId="77777777" w:rsidR="00BF3ABE" w:rsidRPr="00802CF3" w:rsidRDefault="00BF3ABE">
            <w:pPr>
              <w:rPr>
                <w:rFonts w:ascii="Times New Roman" w:hAnsi="Times New Roman" w:cs="Times New Roman"/>
              </w:rPr>
            </w:pPr>
          </w:p>
          <w:p w14:paraId="302D3B32" w14:textId="77777777" w:rsidR="00BF3ABE" w:rsidRPr="00802CF3" w:rsidRDefault="00BF3ABE">
            <w:pPr>
              <w:rPr>
                <w:rFonts w:ascii="Times New Roman" w:hAnsi="Times New Roman" w:cs="Times New Roman"/>
              </w:rPr>
            </w:pPr>
            <w:r w:rsidRPr="00802CF3">
              <w:rPr>
                <w:rFonts w:ascii="Times New Roman" w:hAnsi="Times New Roman" w:cs="Times New Roman"/>
              </w:rPr>
              <w:t>Despite decreased procedural times, AF patients have worse functional outcomes (</w:t>
            </w:r>
            <w:proofErr w:type="spellStart"/>
            <w:r w:rsidRPr="00802CF3">
              <w:rPr>
                <w:rFonts w:ascii="Times New Roman" w:hAnsi="Times New Roman" w:cs="Times New Roman"/>
              </w:rPr>
              <w:t>mRS</w:t>
            </w:r>
            <w:proofErr w:type="spellEnd"/>
            <w:r w:rsidRPr="00802CF3">
              <w:rPr>
                <w:rFonts w:ascii="Times New Roman" w:hAnsi="Times New Roman" w:cs="Times New Roman"/>
              </w:rPr>
              <w:t xml:space="preserve"> = 3 – 6 ) (69% vs 58%, p = 0.001).</w:t>
            </w:r>
          </w:p>
        </w:tc>
      </w:tr>
      <w:tr w:rsidR="00BF3ABE" w:rsidRPr="00802CF3" w14:paraId="0887B002"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39727011" w14:textId="0E8E3A1E" w:rsidR="00BF3ABE" w:rsidRPr="00802CF3" w:rsidRDefault="00BF3ABE" w:rsidP="00C32A26">
            <w:pPr>
              <w:rPr>
                <w:rFonts w:ascii="Times New Roman" w:hAnsi="Times New Roman" w:cs="Times New Roman"/>
              </w:rPr>
            </w:pPr>
            <w:r w:rsidRPr="00802CF3">
              <w:rPr>
                <w:rFonts w:ascii="Times New Roman" w:hAnsi="Times New Roman" w:cs="Times New Roman"/>
              </w:rPr>
              <w:t xml:space="preserve">Fu et al. (2021) </w:t>
            </w:r>
          </w:p>
          <w:p w14:paraId="76420228" w14:textId="77777777" w:rsidR="00BF3ABE" w:rsidRPr="00802CF3" w:rsidRDefault="00BF3ABE">
            <w:pPr>
              <w:rPr>
                <w:rFonts w:ascii="Times New Roman" w:hAnsi="Times New Roman" w:cs="Times New Roman"/>
                <w:b/>
                <w:bCs/>
              </w:rPr>
            </w:pPr>
          </w:p>
          <w:p w14:paraId="5D59AB65" w14:textId="77777777" w:rsidR="00BF3ABE" w:rsidRPr="00802CF3" w:rsidRDefault="00BF3ABE">
            <w:pPr>
              <w:rPr>
                <w:rFonts w:ascii="Times New Roman" w:hAnsi="Times New Roman" w:cs="Times New Roman"/>
                <w:b/>
                <w:bCs/>
              </w:rPr>
            </w:pPr>
            <w:r w:rsidRPr="00802CF3">
              <w:rPr>
                <w:rFonts w:ascii="Times New Roman" w:hAnsi="Times New Roman" w:cs="Times New Roman"/>
              </w:rPr>
              <w:t>(Australia)</w:t>
            </w:r>
          </w:p>
        </w:tc>
        <w:tc>
          <w:tcPr>
            <w:tcW w:w="1559" w:type="dxa"/>
            <w:tcBorders>
              <w:top w:val="single" w:sz="4" w:space="0" w:color="auto"/>
              <w:left w:val="single" w:sz="4" w:space="0" w:color="auto"/>
              <w:bottom w:val="single" w:sz="4" w:space="0" w:color="auto"/>
              <w:right w:val="single" w:sz="4" w:space="0" w:color="auto"/>
            </w:tcBorders>
          </w:tcPr>
          <w:p w14:paraId="3CD9C0A9" w14:textId="391E113D" w:rsidR="00BF3ABE" w:rsidRPr="00802CF3" w:rsidRDefault="00BF3ABE">
            <w:pPr>
              <w:rPr>
                <w:rFonts w:ascii="Times New Roman" w:hAnsi="Times New Roman" w:cs="Times New Roman"/>
              </w:rPr>
            </w:pPr>
            <w:r w:rsidRPr="00802CF3">
              <w:rPr>
                <w:rFonts w:ascii="Times New Roman" w:hAnsi="Times New Roman" w:cs="Times New Roman"/>
              </w:rPr>
              <w:fldChar w:fldCharType="begin"/>
            </w:r>
            <w:r w:rsidR="00077E25" w:rsidRPr="00802CF3">
              <w:rPr>
                <w:rFonts w:ascii="Times New Roman" w:hAnsi="Times New Roman" w:cs="Times New Roman"/>
              </w:rPr>
              <w:instrText xml:space="preserve"> ADDIN EN.CITE &lt;EndNote&gt;&lt;Cite&gt;&lt;Year&gt;2021&lt;/Year&gt;&lt;RecNum&gt;34&lt;/RecNum&gt;&lt;DisplayText&gt;&lt;style face="superscript"&gt;51&lt;/style&gt;&lt;/DisplayText&gt;&lt;record&gt;&lt;rec-number&gt;34&lt;/rec-number&gt;&lt;foreign-keys&gt;&lt;key app="EN" db-id="2rvx9fzrkxe2apexzpppp2xutv2veevwpat9" timestamp="1649764003"&gt;34&lt;/key&gt;&lt;/foreign-keys&gt;&lt;ref-type name="Journal Article"&gt;17&lt;/ref-type&gt;&lt;contributors&gt;&lt;authors&gt;&lt;author&gt;            Fu, James&lt;/author&gt;&lt;author&gt;          &lt;/author&gt;&lt;author&gt;            Cappelen-Smith, Cecilia&lt;/author&gt;&lt;author&gt;          &lt;/author&gt;&lt;author&gt;            Edwards, Leon&lt;/author&gt;&lt;author&gt;          &lt;/author&gt;&lt;author&gt;            Cheung, Andrew&lt;/author&gt;&lt;author&gt;          &lt;/author&gt;&lt;author&gt;            Manning, Nathan&lt;/author&gt;&lt;author&gt;          &lt;/author&gt;&lt;author&gt;            Wenderoth, Jason&lt;/author&gt;&lt;author&gt;          &lt;/author&gt;&lt;author&gt;            Parsons, Mark&lt;/author&gt;&lt;author&gt;          &lt;/author&gt;&lt;author&gt;            Cordato, Dennis&lt;/author&gt;&lt;author&gt;          &lt;/author&gt;&lt;/authors&gt;&lt;/contributors&gt;&lt;titles&gt;&lt;title&gt;Comparison of functional outcomes after endovascular thrombectomy in patients with and without atrial fibrillation&lt;/title&gt;&lt;/titles&gt;&lt;volume&gt;5&lt;/volume&gt;&lt;dates&gt;&lt;year&gt;2021&lt;/year&gt;&lt;/dates&gt;&lt;urls&gt;&lt;/urls&gt;&lt;electronic-resource-num&gt;10.20517/2574-1209.2021.36&lt;/electronic-resource-num&gt;&lt;/record&gt;&lt;/Cite&gt;&lt;/EndNote&gt;</w:instrText>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51</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hideMark/>
          </w:tcPr>
          <w:p w14:paraId="54112D10" w14:textId="30A81FD3" w:rsidR="00BF3ABE" w:rsidRPr="00802CF3" w:rsidRDefault="00BF3ABE">
            <w:pPr>
              <w:rPr>
                <w:rFonts w:ascii="Times New Roman" w:hAnsi="Times New Roman" w:cs="Times New Roman"/>
              </w:rPr>
            </w:pPr>
            <w:r w:rsidRPr="00802CF3">
              <w:rPr>
                <w:rFonts w:ascii="Times New Roman" w:hAnsi="Times New Roman" w:cs="Times New Roman"/>
              </w:rPr>
              <w:t>Retrospective</w:t>
            </w:r>
          </w:p>
        </w:tc>
        <w:tc>
          <w:tcPr>
            <w:tcW w:w="2411" w:type="dxa"/>
            <w:tcBorders>
              <w:top w:val="single" w:sz="4" w:space="0" w:color="auto"/>
              <w:left w:val="single" w:sz="4" w:space="0" w:color="auto"/>
              <w:bottom w:val="single" w:sz="4" w:space="0" w:color="auto"/>
              <w:right w:val="single" w:sz="4" w:space="0" w:color="auto"/>
            </w:tcBorders>
          </w:tcPr>
          <w:p w14:paraId="31FAA3D1" w14:textId="77777777" w:rsidR="00BF3ABE" w:rsidRPr="00802CF3" w:rsidRDefault="00BF3ABE">
            <w:pPr>
              <w:rPr>
                <w:rFonts w:ascii="Times New Roman" w:hAnsi="Times New Roman" w:cs="Times New Roman"/>
              </w:rPr>
            </w:pPr>
            <w:r w:rsidRPr="00802CF3">
              <w:rPr>
                <w:rFonts w:ascii="Times New Roman" w:hAnsi="Times New Roman" w:cs="Times New Roman"/>
              </w:rPr>
              <w:t>394 (171 with AF)</w:t>
            </w:r>
          </w:p>
          <w:p w14:paraId="776B5D11" w14:textId="77777777" w:rsidR="00BF3ABE" w:rsidRPr="00802CF3" w:rsidRDefault="00BF3ABE">
            <w:pPr>
              <w:rPr>
                <w:rFonts w:ascii="Times New Roman" w:hAnsi="Times New Roman" w:cs="Times New Roman"/>
              </w:rPr>
            </w:pPr>
          </w:p>
          <w:p w14:paraId="6CDE54B4"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AF: Median (IQR) 78 (70-83) </w:t>
            </w:r>
          </w:p>
          <w:p w14:paraId="28645D3A"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Non-AF: Median (IQR) 67 (37-79) </w:t>
            </w:r>
          </w:p>
          <w:p w14:paraId="2D5939D6" w14:textId="77777777" w:rsidR="00BF3ABE" w:rsidRPr="00802CF3" w:rsidRDefault="00BF3ABE">
            <w:pPr>
              <w:rPr>
                <w:rFonts w:ascii="Times New Roman" w:hAnsi="Times New Roman" w:cs="Times New Roman"/>
              </w:rPr>
            </w:pPr>
          </w:p>
          <w:p w14:paraId="530C9052" w14:textId="77777777" w:rsidR="00BF3ABE" w:rsidRPr="00802CF3" w:rsidRDefault="00BF3ABE">
            <w:pPr>
              <w:rPr>
                <w:rFonts w:ascii="Times New Roman" w:hAnsi="Times New Roman" w:cs="Times New Roman"/>
              </w:rPr>
            </w:pPr>
            <w:r w:rsidRPr="00802CF3">
              <w:rPr>
                <w:rFonts w:ascii="Times New Roman" w:hAnsi="Times New Roman" w:cs="Times New Roman"/>
              </w:rPr>
              <w:t>AF: 83 (48.5%)</w:t>
            </w:r>
          </w:p>
          <w:p w14:paraId="240981DE" w14:textId="77777777" w:rsidR="00BF3ABE" w:rsidRPr="00802CF3" w:rsidRDefault="00BF3ABE">
            <w:pPr>
              <w:rPr>
                <w:rFonts w:ascii="Times New Roman" w:hAnsi="Times New Roman" w:cs="Times New Roman"/>
              </w:rPr>
            </w:pPr>
            <w:r w:rsidRPr="00802CF3">
              <w:rPr>
                <w:rFonts w:ascii="Times New Roman" w:hAnsi="Times New Roman" w:cs="Times New Roman"/>
              </w:rPr>
              <w:t>Non-AF: 104 (58.4%)</w:t>
            </w:r>
          </w:p>
        </w:tc>
        <w:tc>
          <w:tcPr>
            <w:tcW w:w="2274" w:type="dxa"/>
            <w:tcBorders>
              <w:top w:val="single" w:sz="4" w:space="0" w:color="auto"/>
              <w:left w:val="single" w:sz="4" w:space="0" w:color="auto"/>
              <w:bottom w:val="single" w:sz="4" w:space="0" w:color="auto"/>
              <w:right w:val="single" w:sz="4" w:space="0" w:color="auto"/>
            </w:tcBorders>
            <w:hideMark/>
          </w:tcPr>
          <w:p w14:paraId="1BC7E097"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Patients with anterior ischaemic stroke who underwent EVT with and without AF </w:t>
            </w:r>
          </w:p>
        </w:tc>
        <w:tc>
          <w:tcPr>
            <w:tcW w:w="6934" w:type="dxa"/>
            <w:tcBorders>
              <w:top w:val="single" w:sz="4" w:space="0" w:color="auto"/>
              <w:left w:val="single" w:sz="4" w:space="0" w:color="auto"/>
              <w:bottom w:val="single" w:sz="4" w:space="0" w:color="auto"/>
              <w:right w:val="single" w:sz="4" w:space="0" w:color="auto"/>
            </w:tcBorders>
          </w:tcPr>
          <w:p w14:paraId="5DFFCA82"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No significant difference in rates good functional outcome (47.4% vs. 48.1%), rates of successful reperfusion (97.4% vs. 99.2%), </w:t>
            </w:r>
            <w:proofErr w:type="spellStart"/>
            <w:r w:rsidRPr="00802CF3">
              <w:rPr>
                <w:rFonts w:ascii="Times New Roman" w:hAnsi="Times New Roman" w:cs="Times New Roman"/>
              </w:rPr>
              <w:t>sICH</w:t>
            </w:r>
            <w:proofErr w:type="spellEnd"/>
            <w:r w:rsidRPr="00802CF3">
              <w:rPr>
                <w:rFonts w:ascii="Times New Roman" w:hAnsi="Times New Roman" w:cs="Times New Roman"/>
              </w:rPr>
              <w:t xml:space="preserve"> (2.6% vs. 0.8%) and mortality (21.6% vs. 18%) in patients with and without AF (all p &gt; 0.05). </w:t>
            </w:r>
          </w:p>
          <w:p w14:paraId="3908CC45" w14:textId="77777777" w:rsidR="00BF3ABE" w:rsidRPr="00802CF3" w:rsidRDefault="00BF3ABE">
            <w:pPr>
              <w:rPr>
                <w:rFonts w:ascii="Times New Roman" w:hAnsi="Times New Roman" w:cs="Times New Roman"/>
              </w:rPr>
            </w:pPr>
          </w:p>
          <w:p w14:paraId="21915440" w14:textId="5ADEF9BA" w:rsidR="00BF3ABE" w:rsidRPr="00802CF3" w:rsidRDefault="00BF3ABE">
            <w:pPr>
              <w:rPr>
                <w:rFonts w:ascii="Times New Roman" w:hAnsi="Times New Roman" w:cs="Times New Roman"/>
              </w:rPr>
            </w:pPr>
            <w:r w:rsidRPr="00802CF3">
              <w:rPr>
                <w:rFonts w:ascii="Times New Roman" w:hAnsi="Times New Roman" w:cs="Times New Roman"/>
              </w:rPr>
              <w:t>Improved functional outcome at 90 days in patients with AF and EVT (adj</w:t>
            </w:r>
            <w:r w:rsidR="00970B14" w:rsidRPr="00802CF3">
              <w:rPr>
                <w:rFonts w:ascii="Times New Roman" w:hAnsi="Times New Roman" w:cs="Times New Roman"/>
              </w:rPr>
              <w:t>usted</w:t>
            </w:r>
            <w:r w:rsidRPr="00802CF3">
              <w:rPr>
                <w:rFonts w:ascii="Times New Roman" w:hAnsi="Times New Roman" w:cs="Times New Roman"/>
              </w:rPr>
              <w:t>. OR 1.98 [1.16 – 3.38], p = 0.011).</w:t>
            </w:r>
          </w:p>
          <w:p w14:paraId="5F59E547" w14:textId="77777777" w:rsidR="00BF3ABE" w:rsidRPr="00802CF3" w:rsidRDefault="00BF3ABE">
            <w:pPr>
              <w:rPr>
                <w:rFonts w:ascii="Times New Roman" w:hAnsi="Times New Roman" w:cs="Times New Roman"/>
              </w:rPr>
            </w:pPr>
          </w:p>
          <w:p w14:paraId="16BDC051" w14:textId="77777777" w:rsidR="00BF3ABE" w:rsidRPr="00802CF3" w:rsidRDefault="00BF3ABE">
            <w:pPr>
              <w:rPr>
                <w:rFonts w:ascii="Times New Roman" w:hAnsi="Times New Roman" w:cs="Times New Roman"/>
              </w:rPr>
            </w:pPr>
            <w:r w:rsidRPr="00802CF3">
              <w:rPr>
                <w:rFonts w:ascii="Times New Roman" w:hAnsi="Times New Roman" w:cs="Times New Roman"/>
              </w:rPr>
              <w:t>older age and higher baseline NIHSS were independent predictors of poor functional outcome and higher mortality at 90 days in patient with AF.</w:t>
            </w:r>
          </w:p>
        </w:tc>
      </w:tr>
      <w:tr w:rsidR="00BF3ABE" w:rsidRPr="00802CF3" w14:paraId="72148844"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5877E244" w14:textId="01585A55" w:rsidR="00BF3ABE" w:rsidRPr="00802CF3" w:rsidRDefault="00BF3ABE">
            <w:pPr>
              <w:rPr>
                <w:rFonts w:ascii="Times New Roman" w:hAnsi="Times New Roman" w:cs="Times New Roman"/>
                <w:b/>
                <w:bCs/>
              </w:rPr>
            </w:pPr>
            <w:r w:rsidRPr="00802CF3">
              <w:rPr>
                <w:rFonts w:ascii="Times New Roman" w:hAnsi="Times New Roman" w:cs="Times New Roman"/>
              </w:rPr>
              <w:t xml:space="preserve">Huang et al. (2021) </w:t>
            </w:r>
          </w:p>
          <w:p w14:paraId="0A30249F" w14:textId="77777777" w:rsidR="00BF3ABE" w:rsidRPr="00802CF3" w:rsidRDefault="00BF3ABE">
            <w:pPr>
              <w:rPr>
                <w:rFonts w:ascii="Times New Roman" w:hAnsi="Times New Roman" w:cs="Times New Roman"/>
              </w:rPr>
            </w:pPr>
          </w:p>
          <w:p w14:paraId="73F99A09" w14:textId="77777777" w:rsidR="00BF3ABE" w:rsidRPr="00802CF3" w:rsidRDefault="00BF3ABE">
            <w:pPr>
              <w:rPr>
                <w:rFonts w:ascii="Times New Roman" w:hAnsi="Times New Roman" w:cs="Times New Roman"/>
              </w:rPr>
            </w:pPr>
            <w:r w:rsidRPr="00802CF3">
              <w:rPr>
                <w:rFonts w:ascii="Times New Roman" w:hAnsi="Times New Roman" w:cs="Times New Roman"/>
              </w:rPr>
              <w:t>(China)</w:t>
            </w:r>
          </w:p>
        </w:tc>
        <w:tc>
          <w:tcPr>
            <w:tcW w:w="1559" w:type="dxa"/>
            <w:tcBorders>
              <w:top w:val="single" w:sz="4" w:space="0" w:color="auto"/>
              <w:left w:val="single" w:sz="4" w:space="0" w:color="auto"/>
              <w:bottom w:val="single" w:sz="4" w:space="0" w:color="auto"/>
              <w:right w:val="single" w:sz="4" w:space="0" w:color="auto"/>
            </w:tcBorders>
          </w:tcPr>
          <w:p w14:paraId="6E315342" w14:textId="2557D0DD" w:rsidR="00BF3ABE" w:rsidRPr="00802CF3" w:rsidRDefault="00BF3ABE">
            <w:pPr>
              <w:rPr>
                <w:rFonts w:ascii="Times New Roman" w:hAnsi="Times New Roman" w:cs="Times New Roman"/>
              </w:rPr>
            </w:pPr>
            <w:r w:rsidRPr="00802CF3">
              <w:rPr>
                <w:rFonts w:ascii="Times New Roman" w:hAnsi="Times New Roman" w:cs="Times New Roman"/>
              </w:rPr>
              <w:fldChar w:fldCharType="begin"/>
            </w:r>
            <w:r w:rsidR="00077E25" w:rsidRPr="00802CF3">
              <w:rPr>
                <w:rFonts w:ascii="Times New Roman" w:hAnsi="Times New Roman" w:cs="Times New Roman"/>
              </w:rPr>
              <w:instrText xml:space="preserve"> ADDIN EN.CITE &lt;EndNote&gt;&lt;Cite&gt;&lt;Year&gt;2021&lt;/Year&gt;&lt;RecNum&gt;25&lt;/RecNum&gt;&lt;DisplayText&gt;&lt;style face="superscript"&gt;45&lt;/style&gt;&lt;/DisplayText&gt;&lt;record&gt;&lt;rec-number&gt;25&lt;/rec-number&gt;&lt;foreign-keys&gt;&lt;key app="EN" db-id="2rvx9fzrkxe2apexzpppp2xutv2veevwpat9" timestamp="1649764003"&gt;25&lt;/key&gt;&lt;/foreign-keys&gt;&lt;ref-type name="Journal Article"&gt;17&lt;/ref-type&gt;&lt;contributors&gt;&lt;authors&gt;&lt;author&gt;            Huang, Kangmo&lt;/author&gt;&lt;author&gt;          &lt;/author&gt;&lt;author&gt;            Zha, Mingming&lt;/author&gt;&lt;author&gt;          &lt;/author&gt;&lt;author&gt;            Gao, Jie&lt;/author&gt;&lt;author&gt;          &lt;/author&gt;&lt;author&gt;            Du, Juan&lt;/author&gt;&lt;author&gt;          &lt;/author&gt;&lt;author&gt;            Liu, Rui&lt;/author&gt;&lt;author&gt;          &lt;/author&gt;&lt;author&gt;            Liu, Xinfeng&lt;/author&gt;&lt;author&gt;          &lt;/author&gt;&lt;/authors&gt;&lt;/contributors&gt;&lt;titles&gt;&lt;title&gt;Increased intracranial hemorrhage of mechanical thrombectomy in acute ischemic stroke patients with atrial fibrillation&lt;/title&gt;&lt;/titles&gt;&lt;volume&gt;51&lt;/volume&gt;&lt;dates&gt;&lt;year&gt;2021&lt;/year&gt;&lt;/dates&gt;&lt;urls&gt;&lt;/urls&gt;&lt;electronic-resource-num&gt;10.1007/s11239-020-02269-3&lt;/electronic-resource-num&gt;&lt;/record&gt;&lt;/Cite&gt;&lt;/EndNote&gt;</w:instrText>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45</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hideMark/>
          </w:tcPr>
          <w:p w14:paraId="499746E7" w14:textId="08C0F987" w:rsidR="00BF3ABE" w:rsidRPr="00802CF3" w:rsidRDefault="00BF3ABE">
            <w:pPr>
              <w:rPr>
                <w:rFonts w:ascii="Times New Roman" w:hAnsi="Times New Roman" w:cs="Times New Roman"/>
              </w:rPr>
            </w:pPr>
            <w:r w:rsidRPr="00802CF3">
              <w:rPr>
                <w:rFonts w:ascii="Times New Roman" w:hAnsi="Times New Roman" w:cs="Times New Roman"/>
              </w:rPr>
              <w:t>Retrospective</w:t>
            </w:r>
          </w:p>
          <w:p w14:paraId="4B87DAAB" w14:textId="77777777" w:rsidR="00BF3ABE" w:rsidRPr="00802CF3" w:rsidRDefault="00BF3ABE">
            <w:pPr>
              <w:rPr>
                <w:rFonts w:ascii="Times New Roman" w:hAnsi="Times New Roman" w:cs="Times New Roman"/>
              </w:rPr>
            </w:pPr>
            <w:r w:rsidRPr="00802CF3">
              <w:rPr>
                <w:rFonts w:ascii="Times New Roman" w:hAnsi="Times New Roman" w:cs="Times New Roman"/>
              </w:rPr>
              <w:t>(PSM)</w:t>
            </w:r>
          </w:p>
        </w:tc>
        <w:tc>
          <w:tcPr>
            <w:tcW w:w="2411" w:type="dxa"/>
            <w:tcBorders>
              <w:top w:val="single" w:sz="4" w:space="0" w:color="auto"/>
              <w:left w:val="single" w:sz="4" w:space="0" w:color="auto"/>
              <w:bottom w:val="single" w:sz="4" w:space="0" w:color="auto"/>
              <w:right w:val="single" w:sz="4" w:space="0" w:color="auto"/>
            </w:tcBorders>
          </w:tcPr>
          <w:p w14:paraId="35DCA84A" w14:textId="77777777" w:rsidR="00BF3ABE" w:rsidRPr="00802CF3" w:rsidRDefault="00BF3ABE">
            <w:pPr>
              <w:rPr>
                <w:rFonts w:ascii="Times New Roman" w:hAnsi="Times New Roman" w:cs="Times New Roman"/>
              </w:rPr>
            </w:pPr>
            <w:r w:rsidRPr="00802CF3">
              <w:rPr>
                <w:rFonts w:ascii="Times New Roman" w:hAnsi="Times New Roman" w:cs="Times New Roman"/>
              </w:rPr>
              <w:t>140 (70 with AF matched)</w:t>
            </w:r>
          </w:p>
          <w:p w14:paraId="6D30F460" w14:textId="77777777" w:rsidR="00BF3ABE" w:rsidRPr="00802CF3" w:rsidRDefault="00BF3ABE">
            <w:pPr>
              <w:rPr>
                <w:rFonts w:ascii="Times New Roman" w:hAnsi="Times New Roman" w:cs="Times New Roman"/>
              </w:rPr>
            </w:pPr>
          </w:p>
          <w:p w14:paraId="0A1BEA62"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AF: Median (IQR) 68 (62-76) </w:t>
            </w:r>
          </w:p>
          <w:p w14:paraId="6BFB6D78"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Non-AF: Median (IQR) 69 (62-76) </w:t>
            </w:r>
          </w:p>
          <w:p w14:paraId="27A37374" w14:textId="77777777" w:rsidR="00BF3ABE" w:rsidRPr="00802CF3" w:rsidRDefault="00BF3ABE">
            <w:pPr>
              <w:rPr>
                <w:rFonts w:ascii="Times New Roman" w:hAnsi="Times New Roman" w:cs="Times New Roman"/>
              </w:rPr>
            </w:pPr>
          </w:p>
          <w:p w14:paraId="4491017B" w14:textId="77777777" w:rsidR="00BF3ABE" w:rsidRPr="00802CF3" w:rsidRDefault="00BF3ABE">
            <w:pPr>
              <w:rPr>
                <w:rFonts w:ascii="Times New Roman" w:hAnsi="Times New Roman" w:cs="Times New Roman"/>
              </w:rPr>
            </w:pPr>
            <w:r w:rsidRPr="00802CF3">
              <w:rPr>
                <w:rFonts w:ascii="Times New Roman" w:hAnsi="Times New Roman" w:cs="Times New Roman"/>
              </w:rPr>
              <w:t>AF: 36 (51.4%)</w:t>
            </w:r>
          </w:p>
          <w:p w14:paraId="09F2AB72" w14:textId="77777777" w:rsidR="00BF3ABE" w:rsidRPr="00802CF3" w:rsidRDefault="00BF3ABE">
            <w:pPr>
              <w:rPr>
                <w:rFonts w:ascii="Times New Roman" w:hAnsi="Times New Roman" w:cs="Times New Roman"/>
              </w:rPr>
            </w:pPr>
            <w:r w:rsidRPr="00802CF3">
              <w:rPr>
                <w:rFonts w:ascii="Times New Roman" w:hAnsi="Times New Roman" w:cs="Times New Roman"/>
              </w:rPr>
              <w:t>Non-AF: 36 (51.4%)</w:t>
            </w:r>
          </w:p>
          <w:p w14:paraId="3DA7ED23" w14:textId="77777777" w:rsidR="00BF3ABE" w:rsidRPr="00802CF3" w:rsidRDefault="00BF3ABE">
            <w:pPr>
              <w:rPr>
                <w:rFonts w:ascii="Times New Roman" w:hAnsi="Times New Roman" w:cs="Times New Roman"/>
              </w:rPr>
            </w:pPr>
          </w:p>
        </w:tc>
        <w:tc>
          <w:tcPr>
            <w:tcW w:w="2274" w:type="dxa"/>
            <w:tcBorders>
              <w:top w:val="single" w:sz="4" w:space="0" w:color="auto"/>
              <w:left w:val="single" w:sz="4" w:space="0" w:color="auto"/>
              <w:bottom w:val="single" w:sz="4" w:space="0" w:color="auto"/>
              <w:right w:val="single" w:sz="4" w:space="0" w:color="auto"/>
            </w:tcBorders>
            <w:hideMark/>
          </w:tcPr>
          <w:p w14:paraId="6E411E72" w14:textId="77777777" w:rsidR="00BF3ABE" w:rsidRPr="00802CF3" w:rsidRDefault="00BF3ABE">
            <w:pPr>
              <w:rPr>
                <w:rFonts w:ascii="Times New Roman" w:hAnsi="Times New Roman" w:cs="Times New Roman"/>
              </w:rPr>
            </w:pPr>
            <w:r w:rsidRPr="00802CF3">
              <w:rPr>
                <w:rFonts w:ascii="Times New Roman" w:hAnsi="Times New Roman" w:cs="Times New Roman"/>
              </w:rPr>
              <w:t>Patients with ischaemic stroke who underwent EVT with AF</w:t>
            </w:r>
          </w:p>
        </w:tc>
        <w:tc>
          <w:tcPr>
            <w:tcW w:w="6934" w:type="dxa"/>
            <w:tcBorders>
              <w:top w:val="single" w:sz="4" w:space="0" w:color="auto"/>
              <w:left w:val="single" w:sz="4" w:space="0" w:color="auto"/>
              <w:bottom w:val="single" w:sz="4" w:space="0" w:color="auto"/>
              <w:right w:val="single" w:sz="4" w:space="0" w:color="auto"/>
            </w:tcBorders>
          </w:tcPr>
          <w:p w14:paraId="5339E73C" w14:textId="77777777" w:rsidR="00BF3ABE" w:rsidRPr="00802CF3" w:rsidRDefault="00BF3ABE">
            <w:pPr>
              <w:rPr>
                <w:rFonts w:ascii="Times New Roman" w:hAnsi="Times New Roman" w:cs="Times New Roman"/>
              </w:rPr>
            </w:pPr>
            <w:r w:rsidRPr="00802CF3">
              <w:rPr>
                <w:rFonts w:ascii="Times New Roman" w:hAnsi="Times New Roman" w:cs="Times New Roman"/>
              </w:rPr>
              <w:t>Comparable functional outcome (38.6% vs 44.3%, p=0.49) and mortality at 90 days in patient with and without AF (21.4% vs 20%, p=0.83).</w:t>
            </w:r>
          </w:p>
          <w:p w14:paraId="6F68D152" w14:textId="77777777" w:rsidR="00BF3ABE" w:rsidRPr="00802CF3" w:rsidRDefault="00BF3ABE">
            <w:pPr>
              <w:rPr>
                <w:rFonts w:ascii="Times New Roman" w:hAnsi="Times New Roman" w:cs="Times New Roman"/>
              </w:rPr>
            </w:pPr>
          </w:p>
          <w:p w14:paraId="23331F8A" w14:textId="77777777" w:rsidR="00BF3ABE" w:rsidRPr="00802CF3" w:rsidRDefault="00BF3ABE">
            <w:pPr>
              <w:jc w:val="both"/>
              <w:rPr>
                <w:rFonts w:ascii="Times New Roman" w:hAnsi="Times New Roman" w:cs="Times New Roman"/>
              </w:rPr>
            </w:pPr>
            <w:r w:rsidRPr="00802CF3">
              <w:rPr>
                <w:rFonts w:ascii="Times New Roman" w:hAnsi="Times New Roman" w:cs="Times New Roman"/>
              </w:rPr>
              <w:t>AF was an independent risk factor for any ICH (47.1% vs. 28.6%, p= 0.02) (OR 1.96; [1.06 – 3.63], p = 0.03).</w:t>
            </w:r>
          </w:p>
          <w:p w14:paraId="7B4DC892" w14:textId="77777777" w:rsidR="00BF3ABE" w:rsidRPr="00802CF3" w:rsidRDefault="00BF3ABE">
            <w:pPr>
              <w:jc w:val="both"/>
              <w:rPr>
                <w:rFonts w:ascii="Times New Roman" w:hAnsi="Times New Roman" w:cs="Times New Roman"/>
              </w:rPr>
            </w:pPr>
          </w:p>
        </w:tc>
      </w:tr>
      <w:tr w:rsidR="00BF3ABE" w:rsidRPr="00802CF3" w14:paraId="3FC4066D"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12FB73CB" w14:textId="358E22A8" w:rsidR="00BF3ABE" w:rsidRPr="00802CF3" w:rsidRDefault="00BF3ABE" w:rsidP="00C32A26">
            <w:pPr>
              <w:rPr>
                <w:rFonts w:ascii="Times New Roman" w:hAnsi="Times New Roman" w:cs="Times New Roman"/>
              </w:rPr>
            </w:pPr>
            <w:proofErr w:type="spellStart"/>
            <w:r w:rsidRPr="00802CF3">
              <w:rPr>
                <w:rFonts w:ascii="Times New Roman" w:hAnsi="Times New Roman" w:cs="Times New Roman"/>
              </w:rPr>
              <w:t>Lasek</w:t>
            </w:r>
            <w:proofErr w:type="spellEnd"/>
            <w:r w:rsidRPr="00802CF3">
              <w:rPr>
                <w:rFonts w:ascii="Times New Roman" w:hAnsi="Times New Roman" w:cs="Times New Roman"/>
              </w:rPr>
              <w:t xml:space="preserve">-Bal et al. (2021) </w:t>
            </w:r>
          </w:p>
          <w:p w14:paraId="5395FAD4" w14:textId="77777777" w:rsidR="00BF3ABE" w:rsidRPr="00802CF3" w:rsidRDefault="00BF3ABE">
            <w:pPr>
              <w:rPr>
                <w:rFonts w:ascii="Times New Roman" w:hAnsi="Times New Roman" w:cs="Times New Roman"/>
                <w:b/>
                <w:bCs/>
              </w:rPr>
            </w:pPr>
          </w:p>
          <w:p w14:paraId="3BC466D1" w14:textId="77777777" w:rsidR="00BF3ABE" w:rsidRPr="00802CF3" w:rsidRDefault="00BF3ABE">
            <w:pPr>
              <w:rPr>
                <w:rFonts w:ascii="Times New Roman" w:hAnsi="Times New Roman" w:cs="Times New Roman"/>
              </w:rPr>
            </w:pPr>
            <w:r w:rsidRPr="00802CF3">
              <w:rPr>
                <w:rFonts w:ascii="Times New Roman" w:hAnsi="Times New Roman" w:cs="Times New Roman"/>
              </w:rPr>
              <w:t>(Poland)</w:t>
            </w:r>
          </w:p>
        </w:tc>
        <w:tc>
          <w:tcPr>
            <w:tcW w:w="1559" w:type="dxa"/>
            <w:tcBorders>
              <w:top w:val="single" w:sz="4" w:space="0" w:color="auto"/>
              <w:left w:val="single" w:sz="4" w:space="0" w:color="auto"/>
              <w:bottom w:val="single" w:sz="4" w:space="0" w:color="auto"/>
              <w:right w:val="single" w:sz="4" w:space="0" w:color="auto"/>
            </w:tcBorders>
          </w:tcPr>
          <w:p w14:paraId="30A01F1A" w14:textId="09E2C797" w:rsidR="00BF3ABE" w:rsidRPr="00802CF3" w:rsidRDefault="00BF3ABE">
            <w:pPr>
              <w:rPr>
                <w:rFonts w:ascii="Times New Roman" w:hAnsi="Times New Roman" w:cs="Times New Roman"/>
              </w:rPr>
            </w:pPr>
            <w:r w:rsidRPr="00802CF3">
              <w:rPr>
                <w:rFonts w:ascii="Times New Roman" w:hAnsi="Times New Roman" w:cs="Times New Roman"/>
              </w:rPr>
              <w:fldChar w:fldCharType="begin"/>
            </w:r>
            <w:r w:rsidR="00077E25" w:rsidRPr="00802CF3">
              <w:rPr>
                <w:rFonts w:ascii="Times New Roman" w:hAnsi="Times New Roman" w:cs="Times New Roman"/>
              </w:rPr>
              <w:instrText xml:space="preserve"> ADDIN EN.CITE &lt;EndNote&gt;&lt;Cite&gt;&lt;Year&gt;2021&lt;/Year&gt;&lt;RecNum&gt;35&lt;/RecNum&gt;&lt;DisplayText&gt;&lt;style face="superscript"&gt;52&lt;/style&gt;&lt;/DisplayText&gt;&lt;record&gt;&lt;rec-number&gt;35&lt;/rec-number&gt;&lt;foreign-keys&gt;&lt;key app="EN" db-id="2rvx9fzrkxe2apexzpppp2xutv2veevwpat9" timestamp="1649764003"&gt;35&lt;/key&gt;&lt;/foreign-keys&gt;&lt;ref-type name="Journal Article"&gt;17&lt;/ref-type&gt;&lt;contributors&gt;&lt;authors&gt;&lt;author&gt;            Lasek-Bal, Anetta&lt;/author&gt;&lt;author&gt;          &lt;/author&gt;&lt;author&gt;            Żak, Amadeusz&lt;/author&gt;&lt;author&gt;          &lt;/author&gt;&lt;author&gt;            Binek, Łukasz&lt;/author&gt;&lt;author&gt;          &lt;/author&gt;&lt;author&gt;            Student, Sebasian&lt;/author&gt;&lt;author&gt;          &lt;/author&gt;&lt;author&gt;            Tomalski, Witold&lt;/author&gt;&lt;author&gt;          &lt;/author&gt;&lt;author&gt;            Krzan, Aleksandra&lt;/author&gt;&lt;author&gt;          &lt;/author&gt;&lt;author&gt;            Puz, Przemysław&lt;/author&gt;&lt;author&gt;          &lt;/author&gt;&lt;author&gt;            Uchwat, Urszula&lt;/author&gt;&lt;author&gt;          &lt;/author&gt;&lt;/authors&gt;&lt;/contributors&gt;&lt;titles&gt;&lt;title&gt;The relevance of atrial fibrillation to the safety and efficacy of mechanical thrombectomy in stroke patients&lt;/title&gt;&lt;/titles&gt;&lt;dates&gt;&lt;year&gt;2021&lt;/year&gt;&lt;/dates&gt;&lt;urls&gt;&lt;/urls&gt;&lt;electronic-resource-num&gt;10.20452/pamw.16148&lt;/electronic-resource-num&gt;&lt;/record&gt;&lt;/Cite&gt;&lt;/EndNote&gt;</w:instrText>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52</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hideMark/>
          </w:tcPr>
          <w:p w14:paraId="78A9248F" w14:textId="7553F30D" w:rsidR="00BF3ABE" w:rsidRPr="00802CF3" w:rsidRDefault="00BF3ABE">
            <w:pPr>
              <w:rPr>
                <w:rFonts w:ascii="Times New Roman" w:hAnsi="Times New Roman" w:cs="Times New Roman"/>
              </w:rPr>
            </w:pPr>
            <w:r w:rsidRPr="00802CF3">
              <w:rPr>
                <w:rFonts w:ascii="Times New Roman" w:hAnsi="Times New Roman" w:cs="Times New Roman"/>
              </w:rPr>
              <w:t>Retrospective</w:t>
            </w:r>
          </w:p>
        </w:tc>
        <w:tc>
          <w:tcPr>
            <w:tcW w:w="2411" w:type="dxa"/>
            <w:tcBorders>
              <w:top w:val="single" w:sz="4" w:space="0" w:color="auto"/>
              <w:left w:val="single" w:sz="4" w:space="0" w:color="auto"/>
              <w:bottom w:val="single" w:sz="4" w:space="0" w:color="auto"/>
              <w:right w:val="single" w:sz="4" w:space="0" w:color="auto"/>
            </w:tcBorders>
          </w:tcPr>
          <w:p w14:paraId="0BEC6A7A" w14:textId="77777777" w:rsidR="00BF3ABE" w:rsidRPr="00802CF3" w:rsidRDefault="00BF3ABE">
            <w:pPr>
              <w:rPr>
                <w:rFonts w:ascii="Times New Roman" w:hAnsi="Times New Roman" w:cs="Times New Roman"/>
              </w:rPr>
            </w:pPr>
            <w:r w:rsidRPr="00802CF3">
              <w:rPr>
                <w:rFonts w:ascii="Times New Roman" w:hAnsi="Times New Roman" w:cs="Times New Roman"/>
              </w:rPr>
              <w:t>417 (108 with AF)</w:t>
            </w:r>
          </w:p>
          <w:p w14:paraId="07BD8CC9" w14:textId="77777777" w:rsidR="00BF3ABE" w:rsidRPr="00802CF3" w:rsidRDefault="00BF3ABE">
            <w:pPr>
              <w:rPr>
                <w:rFonts w:ascii="Times New Roman" w:hAnsi="Times New Roman" w:cs="Times New Roman"/>
              </w:rPr>
            </w:pPr>
          </w:p>
          <w:p w14:paraId="0DCEB2EB"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AF: Median (IQR) 75 (68-81) </w:t>
            </w:r>
          </w:p>
          <w:p w14:paraId="4DB2A82E"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Non-AF: Median (IQR) 68 (56-76) </w:t>
            </w:r>
          </w:p>
          <w:p w14:paraId="59EAB923" w14:textId="77777777" w:rsidR="00BF3ABE" w:rsidRPr="00802CF3" w:rsidRDefault="00BF3ABE">
            <w:pPr>
              <w:rPr>
                <w:rFonts w:ascii="Times New Roman" w:hAnsi="Times New Roman" w:cs="Times New Roman"/>
              </w:rPr>
            </w:pPr>
          </w:p>
          <w:p w14:paraId="1CCD580C" w14:textId="77777777" w:rsidR="00BF3ABE" w:rsidRPr="00802CF3" w:rsidRDefault="00BF3ABE">
            <w:pPr>
              <w:rPr>
                <w:rFonts w:ascii="Times New Roman" w:hAnsi="Times New Roman" w:cs="Times New Roman"/>
              </w:rPr>
            </w:pPr>
            <w:r w:rsidRPr="00802CF3">
              <w:rPr>
                <w:rFonts w:ascii="Times New Roman" w:hAnsi="Times New Roman" w:cs="Times New Roman"/>
              </w:rPr>
              <w:t>AF: 49 (45%)</w:t>
            </w:r>
          </w:p>
          <w:p w14:paraId="0CB78028" w14:textId="77777777" w:rsidR="00BF3ABE" w:rsidRPr="00802CF3" w:rsidRDefault="00BF3ABE">
            <w:pPr>
              <w:rPr>
                <w:rFonts w:ascii="Times New Roman" w:hAnsi="Times New Roman" w:cs="Times New Roman"/>
              </w:rPr>
            </w:pPr>
            <w:r w:rsidRPr="00802CF3">
              <w:rPr>
                <w:rFonts w:ascii="Times New Roman" w:hAnsi="Times New Roman" w:cs="Times New Roman"/>
              </w:rPr>
              <w:t>Non-AF: 169 (55%)</w:t>
            </w:r>
          </w:p>
        </w:tc>
        <w:tc>
          <w:tcPr>
            <w:tcW w:w="2274" w:type="dxa"/>
            <w:tcBorders>
              <w:top w:val="single" w:sz="4" w:space="0" w:color="auto"/>
              <w:left w:val="single" w:sz="4" w:space="0" w:color="auto"/>
              <w:bottom w:val="single" w:sz="4" w:space="0" w:color="auto"/>
              <w:right w:val="single" w:sz="4" w:space="0" w:color="auto"/>
            </w:tcBorders>
            <w:hideMark/>
          </w:tcPr>
          <w:p w14:paraId="76BC300E" w14:textId="77777777" w:rsidR="00BF3ABE" w:rsidRPr="00802CF3" w:rsidRDefault="00BF3ABE">
            <w:pPr>
              <w:rPr>
                <w:rFonts w:ascii="Times New Roman" w:hAnsi="Times New Roman" w:cs="Times New Roman"/>
              </w:rPr>
            </w:pPr>
            <w:r w:rsidRPr="00802CF3">
              <w:rPr>
                <w:rFonts w:ascii="Times New Roman" w:hAnsi="Times New Roman" w:cs="Times New Roman"/>
              </w:rPr>
              <w:t>Patients with ischaemic stroke who underwent EVT with and without AF</w:t>
            </w:r>
          </w:p>
        </w:tc>
        <w:tc>
          <w:tcPr>
            <w:tcW w:w="6934" w:type="dxa"/>
            <w:tcBorders>
              <w:top w:val="single" w:sz="4" w:space="0" w:color="auto"/>
              <w:left w:val="single" w:sz="4" w:space="0" w:color="auto"/>
              <w:bottom w:val="single" w:sz="4" w:space="0" w:color="auto"/>
              <w:right w:val="single" w:sz="4" w:space="0" w:color="auto"/>
            </w:tcBorders>
          </w:tcPr>
          <w:p w14:paraId="2C8C8BC3" w14:textId="77777777" w:rsidR="00BF3ABE" w:rsidRPr="00802CF3" w:rsidRDefault="00BF3ABE">
            <w:pPr>
              <w:rPr>
                <w:rFonts w:ascii="Times New Roman" w:hAnsi="Times New Roman" w:cs="Times New Roman"/>
              </w:rPr>
            </w:pPr>
            <w:r w:rsidRPr="00802CF3">
              <w:rPr>
                <w:rFonts w:ascii="Times New Roman" w:hAnsi="Times New Roman" w:cs="Times New Roman"/>
              </w:rPr>
              <w:t>No difference in poor functional outcome in patient with AF compared to non-AF at different times (10, 30 and 90 days). (all p &gt; 0.05)</w:t>
            </w:r>
          </w:p>
          <w:p w14:paraId="26DA894A" w14:textId="77777777" w:rsidR="00BF3ABE" w:rsidRPr="00802CF3" w:rsidRDefault="00BF3ABE">
            <w:pPr>
              <w:rPr>
                <w:rFonts w:ascii="Times New Roman" w:hAnsi="Times New Roman" w:cs="Times New Roman"/>
              </w:rPr>
            </w:pPr>
          </w:p>
          <w:p w14:paraId="28D1A05E"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No significant difference in rate of </w:t>
            </w:r>
            <w:proofErr w:type="spellStart"/>
            <w:r w:rsidRPr="00802CF3">
              <w:rPr>
                <w:rFonts w:ascii="Times New Roman" w:hAnsi="Times New Roman" w:cs="Times New Roman"/>
              </w:rPr>
              <w:t>sICH</w:t>
            </w:r>
            <w:proofErr w:type="spellEnd"/>
            <w:r w:rsidRPr="00802CF3">
              <w:rPr>
                <w:rFonts w:ascii="Times New Roman" w:hAnsi="Times New Roman" w:cs="Times New Roman"/>
              </w:rPr>
              <w:t xml:space="preserve"> or mortality in patients with and without AF (6.4% vs. 4.8%, p= 0.73).</w:t>
            </w:r>
          </w:p>
          <w:p w14:paraId="0D0210BD" w14:textId="77777777" w:rsidR="00BF3ABE" w:rsidRPr="00802CF3" w:rsidRDefault="00BF3ABE">
            <w:pPr>
              <w:rPr>
                <w:rFonts w:ascii="Times New Roman" w:hAnsi="Times New Roman" w:cs="Times New Roman"/>
              </w:rPr>
            </w:pPr>
          </w:p>
          <w:p w14:paraId="2348ED4A"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Prior anticoagulation therapy (VKA vs. NOAC) did not increase the risk of </w:t>
            </w:r>
            <w:proofErr w:type="spellStart"/>
            <w:r w:rsidRPr="00802CF3">
              <w:rPr>
                <w:rFonts w:ascii="Times New Roman" w:hAnsi="Times New Roman" w:cs="Times New Roman"/>
              </w:rPr>
              <w:t>sICH</w:t>
            </w:r>
            <w:proofErr w:type="spellEnd"/>
            <w:r w:rsidRPr="00802CF3">
              <w:rPr>
                <w:rFonts w:ascii="Times New Roman" w:hAnsi="Times New Roman" w:cs="Times New Roman"/>
              </w:rPr>
              <w:t xml:space="preserve"> after EVT (12.5% vs 12.8%; FDR-adj. p = 0.91).</w:t>
            </w:r>
          </w:p>
        </w:tc>
      </w:tr>
      <w:tr w:rsidR="00BF3ABE" w:rsidRPr="00802CF3" w14:paraId="57EC9DEB" w14:textId="77777777" w:rsidTr="00942028">
        <w:trPr>
          <w:jc w:val="center"/>
        </w:trPr>
        <w:tc>
          <w:tcPr>
            <w:tcW w:w="1843" w:type="dxa"/>
            <w:tcBorders>
              <w:top w:val="single" w:sz="4" w:space="0" w:color="auto"/>
              <w:left w:val="single" w:sz="4" w:space="0" w:color="auto"/>
              <w:bottom w:val="single" w:sz="4" w:space="0" w:color="auto"/>
              <w:right w:val="single" w:sz="4" w:space="0" w:color="auto"/>
            </w:tcBorders>
          </w:tcPr>
          <w:p w14:paraId="5AF72B4A" w14:textId="28D44E37" w:rsidR="00BF3ABE" w:rsidRPr="00802CF3" w:rsidRDefault="00BF3ABE" w:rsidP="00C32A26">
            <w:pPr>
              <w:rPr>
                <w:rFonts w:ascii="Times New Roman" w:hAnsi="Times New Roman" w:cs="Times New Roman"/>
              </w:rPr>
            </w:pPr>
            <w:r w:rsidRPr="00802CF3">
              <w:rPr>
                <w:rFonts w:ascii="Times New Roman" w:hAnsi="Times New Roman" w:cs="Times New Roman"/>
              </w:rPr>
              <w:t xml:space="preserve">Tong et al. (2021) </w:t>
            </w:r>
          </w:p>
          <w:p w14:paraId="5744A97F" w14:textId="77777777" w:rsidR="00BF3ABE" w:rsidRPr="00802CF3" w:rsidRDefault="00BF3ABE">
            <w:pPr>
              <w:rPr>
                <w:rFonts w:ascii="Times New Roman" w:hAnsi="Times New Roman" w:cs="Times New Roman"/>
                <w:b/>
                <w:bCs/>
              </w:rPr>
            </w:pPr>
            <w:r w:rsidRPr="00802CF3">
              <w:rPr>
                <w:rFonts w:ascii="Times New Roman" w:hAnsi="Times New Roman" w:cs="Times New Roman"/>
              </w:rPr>
              <w:t>(China)</w:t>
            </w:r>
          </w:p>
        </w:tc>
        <w:tc>
          <w:tcPr>
            <w:tcW w:w="1559" w:type="dxa"/>
            <w:tcBorders>
              <w:top w:val="single" w:sz="4" w:space="0" w:color="auto"/>
              <w:left w:val="single" w:sz="4" w:space="0" w:color="auto"/>
              <w:bottom w:val="single" w:sz="4" w:space="0" w:color="auto"/>
              <w:right w:val="single" w:sz="4" w:space="0" w:color="auto"/>
            </w:tcBorders>
          </w:tcPr>
          <w:p w14:paraId="70C3CBF7" w14:textId="516E063C" w:rsidR="00BF3ABE" w:rsidRPr="00802CF3" w:rsidRDefault="00BF3ABE">
            <w:pPr>
              <w:rPr>
                <w:rFonts w:ascii="Times New Roman" w:hAnsi="Times New Roman" w:cs="Times New Roman"/>
              </w:rPr>
            </w:pPr>
            <w:r w:rsidRPr="00802CF3">
              <w:rPr>
                <w:rFonts w:ascii="Times New Roman" w:hAnsi="Times New Roman" w:cs="Times New Roman"/>
              </w:rPr>
              <w:fldChar w:fldCharType="begin">
                <w:fldData xml:space="preserve">PEVuZE5vdGU+PENpdGU+PFllYXI+MjAyMTwvWWVhcj48UmVjTnVtPjMwPC9SZWNOdW0+PERpc3Bs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</w:fldData>
              </w:fldChar>
            </w:r>
            <w:r w:rsidR="00077E25" w:rsidRPr="00802CF3">
              <w:rPr>
                <w:rFonts w:ascii="Times New Roman" w:hAnsi="Times New Roman" w:cs="Times New Roman"/>
              </w:rPr>
              <w:instrText xml:space="preserve"> ADDIN EN.CITE </w:instrText>
            </w:r>
            <w:r w:rsidR="00077E25" w:rsidRPr="00802CF3">
              <w:rPr>
                <w:rFonts w:ascii="Times New Roman" w:hAnsi="Times New Roman" w:cs="Times New Roman"/>
              </w:rPr>
              <w:fldChar w:fldCharType="begin">
                <w:fldData xml:space="preserve">PEVuZE5vdGU+PENpdGU+PFllYXI+MjAyMTwvWWVhcj48UmVjTnVtPjMwPC9SZWNOdW0+PERpc3Bs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</w:fldData>
              </w:fldChar>
            </w:r>
            <w:r w:rsidR="00077E25" w:rsidRPr="00802CF3">
              <w:rPr>
                <w:rFonts w:ascii="Times New Roman" w:hAnsi="Times New Roman" w:cs="Times New Roman"/>
              </w:rPr>
              <w:instrText xml:space="preserve"> ADDIN EN.CITE.DATA </w:instrText>
            </w:r>
            <w:r w:rsidR="00077E25" w:rsidRPr="00802CF3">
              <w:rPr>
                <w:rFonts w:ascii="Times New Roman" w:hAnsi="Times New Roman" w:cs="Times New Roman"/>
              </w:rPr>
            </w:r>
            <w:r w:rsidR="00077E25" w:rsidRPr="00802CF3">
              <w:rPr>
                <w:rFonts w:ascii="Times New Roman" w:hAnsi="Times New Roman" w:cs="Times New Roman"/>
              </w:rPr>
              <w:fldChar w:fldCharType="end"/>
            </w:r>
            <w:r w:rsidRPr="00802CF3">
              <w:rPr>
                <w:rFonts w:ascii="Times New Roman" w:hAnsi="Times New Roman" w:cs="Times New Roman"/>
              </w:rPr>
            </w:r>
            <w:r w:rsidRPr="00802CF3">
              <w:rPr>
                <w:rFonts w:ascii="Times New Roman" w:hAnsi="Times New Roman" w:cs="Times New Roman"/>
              </w:rPr>
              <w:fldChar w:fldCharType="separate"/>
            </w:r>
            <w:r w:rsidR="00077E25" w:rsidRPr="00802CF3">
              <w:rPr>
                <w:rFonts w:ascii="Times New Roman" w:hAnsi="Times New Roman" w:cs="Times New Roman"/>
                <w:noProof/>
                <w:vertAlign w:val="superscript"/>
              </w:rPr>
              <w:t>48</w:t>
            </w:r>
            <w:r w:rsidRPr="00802CF3">
              <w:rPr>
                <w:rFonts w:ascii="Times New Roman" w:hAnsi="Times New Roman" w:cs="Times New Roman"/>
              </w:rPr>
              <w:fldChar w:fldCharType="end"/>
            </w:r>
          </w:p>
        </w:tc>
        <w:tc>
          <w:tcPr>
            <w:tcW w:w="1559" w:type="dxa"/>
            <w:tcBorders>
              <w:top w:val="single" w:sz="4" w:space="0" w:color="auto"/>
              <w:left w:val="single" w:sz="4" w:space="0" w:color="auto"/>
              <w:bottom w:val="single" w:sz="4" w:space="0" w:color="auto"/>
              <w:right w:val="single" w:sz="4" w:space="0" w:color="auto"/>
            </w:tcBorders>
          </w:tcPr>
          <w:p w14:paraId="00275165" w14:textId="09D5F926" w:rsidR="00BF3ABE" w:rsidRPr="00802CF3" w:rsidRDefault="00BF3ABE">
            <w:pPr>
              <w:rPr>
                <w:rFonts w:ascii="Times New Roman" w:hAnsi="Times New Roman" w:cs="Times New Roman"/>
              </w:rPr>
            </w:pPr>
            <w:r w:rsidRPr="00802CF3">
              <w:rPr>
                <w:rFonts w:ascii="Times New Roman" w:hAnsi="Times New Roman" w:cs="Times New Roman"/>
              </w:rPr>
              <w:t>Retrospective</w:t>
            </w:r>
          </w:p>
          <w:p w14:paraId="7F6A4483" w14:textId="77777777" w:rsidR="00BF3ABE" w:rsidRPr="00802CF3" w:rsidRDefault="00BF3ABE">
            <w:pPr>
              <w:rPr>
                <w:rFonts w:ascii="Times New Roman" w:hAnsi="Times New Roman" w:cs="Times New Roman"/>
              </w:rPr>
            </w:pPr>
            <w:r w:rsidRPr="00802CF3">
              <w:rPr>
                <w:rFonts w:ascii="Times New Roman" w:hAnsi="Times New Roman" w:cs="Times New Roman"/>
              </w:rPr>
              <w:t>(PSM)</w:t>
            </w:r>
          </w:p>
          <w:p w14:paraId="2AD357F8" w14:textId="77777777" w:rsidR="00BF3ABE" w:rsidRPr="00802CF3" w:rsidRDefault="00BF3ABE">
            <w:pPr>
              <w:rPr>
                <w:rFonts w:ascii="Times New Roman" w:hAnsi="Times New Roman" w:cs="Times New Roman"/>
              </w:rPr>
            </w:pPr>
          </w:p>
        </w:tc>
        <w:tc>
          <w:tcPr>
            <w:tcW w:w="2411" w:type="dxa"/>
            <w:tcBorders>
              <w:top w:val="single" w:sz="4" w:space="0" w:color="auto"/>
              <w:left w:val="single" w:sz="4" w:space="0" w:color="auto"/>
              <w:bottom w:val="single" w:sz="4" w:space="0" w:color="auto"/>
              <w:right w:val="single" w:sz="4" w:space="0" w:color="auto"/>
            </w:tcBorders>
          </w:tcPr>
          <w:p w14:paraId="08E2890F" w14:textId="77777777" w:rsidR="00BF3ABE" w:rsidRPr="00802CF3" w:rsidRDefault="00BF3ABE">
            <w:pPr>
              <w:rPr>
                <w:rFonts w:ascii="Times New Roman" w:hAnsi="Times New Roman" w:cs="Times New Roman"/>
              </w:rPr>
            </w:pPr>
            <w:r w:rsidRPr="00802CF3">
              <w:rPr>
                <w:rFonts w:ascii="Times New Roman" w:hAnsi="Times New Roman" w:cs="Times New Roman"/>
              </w:rPr>
              <w:t>1755 (407 with AF matched)</w:t>
            </w:r>
          </w:p>
          <w:p w14:paraId="75B0AE42" w14:textId="77777777" w:rsidR="00BF3ABE" w:rsidRPr="00802CF3" w:rsidRDefault="00BF3ABE">
            <w:pPr>
              <w:rPr>
                <w:rFonts w:ascii="Times New Roman" w:hAnsi="Times New Roman" w:cs="Times New Roman"/>
              </w:rPr>
            </w:pPr>
          </w:p>
          <w:p w14:paraId="161A0175"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AF: Median (IQR) 69 (62-76) </w:t>
            </w:r>
          </w:p>
          <w:p w14:paraId="7EB69322"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Non-AF: Median (IQR) 68 (61-75) </w:t>
            </w:r>
          </w:p>
          <w:p w14:paraId="3D3770F1" w14:textId="77777777" w:rsidR="00BF3ABE" w:rsidRPr="00802CF3" w:rsidRDefault="00BF3ABE">
            <w:pPr>
              <w:rPr>
                <w:rFonts w:ascii="Times New Roman" w:hAnsi="Times New Roman" w:cs="Times New Roman"/>
              </w:rPr>
            </w:pPr>
          </w:p>
          <w:p w14:paraId="12F4B57B" w14:textId="77777777" w:rsidR="00BF3ABE" w:rsidRPr="00802CF3" w:rsidRDefault="00BF3ABE">
            <w:pPr>
              <w:rPr>
                <w:rFonts w:ascii="Times New Roman" w:hAnsi="Times New Roman" w:cs="Times New Roman"/>
              </w:rPr>
            </w:pPr>
            <w:r w:rsidRPr="00802CF3">
              <w:rPr>
                <w:rFonts w:ascii="Times New Roman" w:hAnsi="Times New Roman" w:cs="Times New Roman"/>
              </w:rPr>
              <w:t>AF: 213 (52.3%)</w:t>
            </w:r>
          </w:p>
          <w:p w14:paraId="50E2E0B0" w14:textId="77777777" w:rsidR="00BF3ABE" w:rsidRPr="00802CF3" w:rsidRDefault="00BF3ABE">
            <w:pPr>
              <w:rPr>
                <w:rFonts w:ascii="Times New Roman" w:hAnsi="Times New Roman" w:cs="Times New Roman"/>
              </w:rPr>
            </w:pPr>
            <w:r w:rsidRPr="00802CF3">
              <w:rPr>
                <w:rFonts w:ascii="Times New Roman" w:hAnsi="Times New Roman" w:cs="Times New Roman"/>
              </w:rPr>
              <w:t>Non-AF: 221 (54.3%)</w:t>
            </w:r>
          </w:p>
        </w:tc>
        <w:tc>
          <w:tcPr>
            <w:tcW w:w="2274" w:type="dxa"/>
            <w:tcBorders>
              <w:top w:val="single" w:sz="4" w:space="0" w:color="auto"/>
              <w:left w:val="single" w:sz="4" w:space="0" w:color="auto"/>
              <w:bottom w:val="single" w:sz="4" w:space="0" w:color="auto"/>
              <w:right w:val="single" w:sz="4" w:space="0" w:color="auto"/>
            </w:tcBorders>
            <w:hideMark/>
          </w:tcPr>
          <w:p w14:paraId="2AD291D6" w14:textId="77777777" w:rsidR="00BF3ABE" w:rsidRPr="00802CF3" w:rsidRDefault="00BF3ABE">
            <w:pPr>
              <w:rPr>
                <w:rFonts w:ascii="Times New Roman" w:hAnsi="Times New Roman" w:cs="Times New Roman"/>
              </w:rPr>
            </w:pPr>
            <w:r w:rsidRPr="00802CF3">
              <w:rPr>
                <w:rFonts w:ascii="Times New Roman" w:hAnsi="Times New Roman" w:cs="Times New Roman"/>
              </w:rPr>
              <w:t xml:space="preserve">Patients with acute stroke who underwent EVT with and without AF </w:t>
            </w:r>
          </w:p>
        </w:tc>
        <w:tc>
          <w:tcPr>
            <w:tcW w:w="6934" w:type="dxa"/>
            <w:tcBorders>
              <w:top w:val="single" w:sz="4" w:space="0" w:color="auto"/>
              <w:left w:val="single" w:sz="4" w:space="0" w:color="auto"/>
              <w:bottom w:val="single" w:sz="4" w:space="0" w:color="auto"/>
              <w:right w:val="single" w:sz="4" w:space="0" w:color="auto"/>
            </w:tcBorders>
          </w:tcPr>
          <w:p w14:paraId="6B3186AC" w14:textId="77777777" w:rsidR="00BF3ABE" w:rsidRPr="00802CF3" w:rsidRDefault="00BF3ABE">
            <w:pPr>
              <w:rPr>
                <w:rFonts w:ascii="Times New Roman" w:hAnsi="Times New Roman" w:cs="Times New Roman"/>
              </w:rPr>
            </w:pPr>
            <w:r w:rsidRPr="00802CF3">
              <w:rPr>
                <w:rFonts w:ascii="Times New Roman" w:hAnsi="Times New Roman" w:cs="Times New Roman"/>
              </w:rPr>
              <w:t>No difference in functional outcome (</w:t>
            </w:r>
            <w:proofErr w:type="spellStart"/>
            <w:r w:rsidRPr="00802CF3">
              <w:rPr>
                <w:rFonts w:ascii="Times New Roman" w:hAnsi="Times New Roman" w:cs="Times New Roman"/>
              </w:rPr>
              <w:t>mRS</w:t>
            </w:r>
            <w:proofErr w:type="spellEnd"/>
            <w:r w:rsidRPr="00802CF3">
              <w:rPr>
                <w:rFonts w:ascii="Times New Roman" w:hAnsi="Times New Roman" w:cs="Times New Roman"/>
              </w:rPr>
              <w:t xml:space="preserve"> 90-day) (41.3% vs. 40.2%, p= 0.74), </w:t>
            </w:r>
            <w:proofErr w:type="spellStart"/>
            <w:r w:rsidRPr="00802CF3">
              <w:rPr>
                <w:rFonts w:ascii="Times New Roman" w:hAnsi="Times New Roman" w:cs="Times New Roman"/>
              </w:rPr>
              <w:t>sICH</w:t>
            </w:r>
            <w:proofErr w:type="spellEnd"/>
            <w:r w:rsidRPr="00802CF3">
              <w:rPr>
                <w:rFonts w:ascii="Times New Roman" w:hAnsi="Times New Roman" w:cs="Times New Roman"/>
              </w:rPr>
              <w:t xml:space="preserve"> at 24 h (9.4% vs. 9.1%, p= 0.86), recanalization rates (68.6% vs. 64.9%, p= 0.27), and mortality 90-day (16.3% vs. 18.4%, p= 0.44) in Chinese patients with and without AF who underwent EVT.</w:t>
            </w:r>
          </w:p>
          <w:p w14:paraId="66085CB5" w14:textId="77777777" w:rsidR="00BF3ABE" w:rsidRPr="00802CF3" w:rsidRDefault="00BF3ABE">
            <w:pPr>
              <w:rPr>
                <w:rFonts w:ascii="Times New Roman" w:hAnsi="Times New Roman" w:cs="Times New Roman"/>
              </w:rPr>
            </w:pPr>
          </w:p>
          <w:p w14:paraId="69D97F11" w14:textId="77777777" w:rsidR="00BF3ABE" w:rsidRPr="00802CF3" w:rsidRDefault="00BF3ABE">
            <w:pPr>
              <w:rPr>
                <w:rFonts w:ascii="Times New Roman" w:hAnsi="Times New Roman" w:cs="Times New Roman"/>
              </w:rPr>
            </w:pPr>
          </w:p>
        </w:tc>
      </w:tr>
    </w:tbl>
    <w:p w14:paraId="2B732C0B" w14:textId="77777777" w:rsidR="005B2A81" w:rsidRPr="00802CF3" w:rsidRDefault="005B2A81" w:rsidP="005B2A81">
      <w:pPr>
        <w:rPr>
          <w:rFonts w:ascii="Times New Roman" w:hAnsi="Times New Roman" w:cs="Times New Roman"/>
        </w:rPr>
      </w:pPr>
    </w:p>
    <w:p w14:paraId="7C6D7C82" w14:textId="10B50C68" w:rsidR="005B2A81" w:rsidRPr="00802CF3" w:rsidRDefault="00A820FF" w:rsidP="005B2A81">
      <w:pPr>
        <w:rPr>
          <w:rFonts w:ascii="Times New Roman" w:hAnsi="Times New Roman" w:cs="Times New Roman"/>
        </w:rPr>
      </w:pPr>
      <w:r w:rsidRPr="00802CF3">
        <w:rPr>
          <w:rFonts w:ascii="Times New Roman" w:hAnsi="Times New Roman" w:cs="Times New Roman"/>
        </w:rPr>
        <w:t xml:space="preserve">AF; atrial fibrillation, </w:t>
      </w:r>
      <w:proofErr w:type="spellStart"/>
      <w:r w:rsidRPr="00802CF3">
        <w:rPr>
          <w:rFonts w:ascii="Times New Roman" w:hAnsi="Times New Roman" w:cs="Times New Roman"/>
        </w:rPr>
        <w:t>cOR</w:t>
      </w:r>
      <w:proofErr w:type="spellEnd"/>
      <w:r w:rsidRPr="00802CF3">
        <w:rPr>
          <w:rFonts w:ascii="Times New Roman" w:hAnsi="Times New Roman" w:cs="Times New Roman"/>
        </w:rPr>
        <w:t xml:space="preserve">; common odd ratio, EVT; Endovascular thrombectomy, FDR-adj.; False discovery rate-adjusted, IQR; interquartile range, </w:t>
      </w:r>
      <w:proofErr w:type="spellStart"/>
      <w:r w:rsidRPr="00802CF3">
        <w:rPr>
          <w:rFonts w:ascii="Times New Roman" w:hAnsi="Times New Roman" w:cs="Times New Roman"/>
        </w:rPr>
        <w:t>mRS</w:t>
      </w:r>
      <w:proofErr w:type="spellEnd"/>
      <w:r w:rsidRPr="00802CF3">
        <w:rPr>
          <w:rFonts w:ascii="Times New Roman" w:hAnsi="Times New Roman" w:cs="Times New Roman"/>
        </w:rPr>
        <w:t xml:space="preserve">; Modified Rankin Scale, NIHSS; National institute of Stroke severity, OR; odds ratio, PSM; propensity score matching, SD; standard deviation, </w:t>
      </w:r>
      <w:proofErr w:type="spellStart"/>
      <w:r w:rsidRPr="00802CF3">
        <w:rPr>
          <w:rFonts w:ascii="Times New Roman" w:hAnsi="Times New Roman" w:cs="Times New Roman"/>
        </w:rPr>
        <w:t>sICH</w:t>
      </w:r>
      <w:proofErr w:type="spellEnd"/>
      <w:r w:rsidRPr="00802CF3">
        <w:rPr>
          <w:rFonts w:ascii="Times New Roman" w:hAnsi="Times New Roman" w:cs="Times New Roman"/>
        </w:rPr>
        <w:t>; symptomatic intracranial haemorrhage</w:t>
      </w:r>
    </w:p>
    <w:p w14:paraId="1D4AFA9E" w14:textId="7201B7D1" w:rsidR="000122BE" w:rsidRPr="00802CF3" w:rsidRDefault="000122BE" w:rsidP="008C7D11">
      <w:pPr>
        <w:spacing w:after="160" w:line="259" w:lineRule="auto"/>
        <w:rPr>
          <w:rFonts w:ascii="Times New Roman" w:hAnsi="Times New Roman" w:cs="Times New Roman"/>
        </w:rPr>
      </w:pPr>
    </w:p>
    <w:sectPr w:rsidR="000122BE" w:rsidRPr="00802CF3" w:rsidSect="00A21566">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9223D" w16cex:dateUtc="2022-07-13T09:5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94F4A" w14:textId="77777777" w:rsidR="0084122D" w:rsidRDefault="0084122D">
      <w:r>
        <w:separator/>
      </w:r>
    </w:p>
  </w:endnote>
  <w:endnote w:type="continuationSeparator" w:id="0">
    <w:p w14:paraId="1DC3DBCE" w14:textId="77777777" w:rsidR="0084122D" w:rsidRDefault="00841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3057602"/>
      <w:docPartObj>
        <w:docPartGallery w:val="Page Numbers (Bottom of Page)"/>
        <w:docPartUnique/>
      </w:docPartObj>
    </w:sdtPr>
    <w:sdtEndPr>
      <w:rPr>
        <w:noProof/>
      </w:rPr>
    </w:sdtEndPr>
    <w:sdtContent>
      <w:p w14:paraId="1CDF2D07" w14:textId="77777777" w:rsidR="00FE0C1B" w:rsidRDefault="00FE0C1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8CF211D" w14:textId="77777777" w:rsidR="00FE0C1B" w:rsidRDefault="00FE0C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573C1" w14:textId="77777777" w:rsidR="0084122D" w:rsidRDefault="0084122D">
      <w:r>
        <w:separator/>
      </w:r>
    </w:p>
  </w:footnote>
  <w:footnote w:type="continuationSeparator" w:id="0">
    <w:p w14:paraId="549B3B65" w14:textId="77777777" w:rsidR="0084122D" w:rsidRDefault="008412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B179DB"/>
    <w:multiLevelType w:val="multilevel"/>
    <w:tmpl w:val="41665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82200F6"/>
    <w:multiLevelType w:val="hybridMultilevel"/>
    <w:tmpl w:val="01E29F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C1169AD"/>
    <w:multiLevelType w:val="hybridMultilevel"/>
    <w:tmpl w:val="7018B7C6"/>
    <w:lvl w:ilvl="0" w:tplc="3B9AE3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C42D35"/>
    <w:multiLevelType w:val="hybridMultilevel"/>
    <w:tmpl w:val="8C869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removePersonalInformation/>
  <w:removeDateAndTime/>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5aap0ajwzfpaewadwxtr55spe5drff02zt&quot;&gt;My EndNote Library Copy&lt;record-ids&gt;&lt;item&gt;556&lt;/item&gt;&lt;item&gt;577&lt;/item&gt;&lt;item&gt;578&lt;/item&gt;&lt;item&gt;599&lt;/item&gt;&lt;item&gt;600&lt;/item&gt;&lt;item&gt;626&lt;/item&gt;&lt;item&gt;627&lt;/item&gt;&lt;item&gt;628&lt;/item&gt;&lt;item&gt;629&lt;/item&gt;&lt;item&gt;630&lt;/item&gt;&lt;item&gt;631&lt;/item&gt;&lt;item&gt;632&lt;/item&gt;&lt;item&gt;633&lt;/item&gt;&lt;item&gt;636&lt;/item&gt;&lt;item&gt;637&lt;/item&gt;&lt;item&gt;638&lt;/item&gt;&lt;item&gt;639&lt;/item&gt;&lt;item&gt;640&lt;/item&gt;&lt;item&gt;650&lt;/item&gt;&lt;item&gt;651&lt;/item&gt;&lt;item&gt;652&lt;/item&gt;&lt;item&gt;653&lt;/item&gt;&lt;item&gt;654&lt;/item&gt;&lt;item&gt;655&lt;/item&gt;&lt;item&gt;656&lt;/item&gt;&lt;item&gt;657&lt;/item&gt;&lt;item&gt;658&lt;/item&gt;&lt;item&gt;660&lt;/item&gt;&lt;item&gt;661&lt;/item&gt;&lt;item&gt;662&lt;/item&gt;&lt;item&gt;1072&lt;/item&gt;&lt;item&gt;1073&lt;/item&gt;&lt;item&gt;1074&lt;/item&gt;&lt;item&gt;1075&lt;/item&gt;&lt;item&gt;1076&lt;/item&gt;&lt;item&gt;1077&lt;/item&gt;&lt;/record-ids&gt;&lt;/item&gt;&lt;/Libraries&gt;"/>
  </w:docVars>
  <w:rsids>
    <w:rsidRoot w:val="009F62C7"/>
    <w:rsid w:val="00000FF9"/>
    <w:rsid w:val="000026FC"/>
    <w:rsid w:val="0000362E"/>
    <w:rsid w:val="00006699"/>
    <w:rsid w:val="00007886"/>
    <w:rsid w:val="00011A70"/>
    <w:rsid w:val="000121DA"/>
    <w:rsid w:val="000122BE"/>
    <w:rsid w:val="00013577"/>
    <w:rsid w:val="000136E2"/>
    <w:rsid w:val="000146AD"/>
    <w:rsid w:val="00014A16"/>
    <w:rsid w:val="0001675D"/>
    <w:rsid w:val="00020C8C"/>
    <w:rsid w:val="000210AD"/>
    <w:rsid w:val="00022D2E"/>
    <w:rsid w:val="000245D0"/>
    <w:rsid w:val="000274A3"/>
    <w:rsid w:val="0002769E"/>
    <w:rsid w:val="0003020C"/>
    <w:rsid w:val="000309BF"/>
    <w:rsid w:val="00032C1B"/>
    <w:rsid w:val="000339FE"/>
    <w:rsid w:val="00033A55"/>
    <w:rsid w:val="00033AA1"/>
    <w:rsid w:val="00033EFF"/>
    <w:rsid w:val="00033FF1"/>
    <w:rsid w:val="00035290"/>
    <w:rsid w:val="000368D0"/>
    <w:rsid w:val="000468A8"/>
    <w:rsid w:val="00047320"/>
    <w:rsid w:val="0005116F"/>
    <w:rsid w:val="00052600"/>
    <w:rsid w:val="000528AC"/>
    <w:rsid w:val="00054ACE"/>
    <w:rsid w:val="000555D5"/>
    <w:rsid w:val="00056FE9"/>
    <w:rsid w:val="000635D9"/>
    <w:rsid w:val="000637F7"/>
    <w:rsid w:val="00064AF6"/>
    <w:rsid w:val="000663CC"/>
    <w:rsid w:val="00066D43"/>
    <w:rsid w:val="0006709F"/>
    <w:rsid w:val="0007194E"/>
    <w:rsid w:val="00074F81"/>
    <w:rsid w:val="0007548B"/>
    <w:rsid w:val="00075E51"/>
    <w:rsid w:val="00077E25"/>
    <w:rsid w:val="00087723"/>
    <w:rsid w:val="00087893"/>
    <w:rsid w:val="0009034B"/>
    <w:rsid w:val="00091123"/>
    <w:rsid w:val="00097E27"/>
    <w:rsid w:val="000A0D4C"/>
    <w:rsid w:val="000A1C7D"/>
    <w:rsid w:val="000A315D"/>
    <w:rsid w:val="000A3422"/>
    <w:rsid w:val="000A44D0"/>
    <w:rsid w:val="000A5178"/>
    <w:rsid w:val="000A65D2"/>
    <w:rsid w:val="000B3617"/>
    <w:rsid w:val="000B386D"/>
    <w:rsid w:val="000B3A8D"/>
    <w:rsid w:val="000B56B2"/>
    <w:rsid w:val="000C0112"/>
    <w:rsid w:val="000C412B"/>
    <w:rsid w:val="000C4784"/>
    <w:rsid w:val="000C57A5"/>
    <w:rsid w:val="000C5BE7"/>
    <w:rsid w:val="000C76D1"/>
    <w:rsid w:val="000D51DB"/>
    <w:rsid w:val="000E058C"/>
    <w:rsid w:val="000E10B8"/>
    <w:rsid w:val="000E171E"/>
    <w:rsid w:val="000E1E4C"/>
    <w:rsid w:val="000E2037"/>
    <w:rsid w:val="000E2639"/>
    <w:rsid w:val="000E2653"/>
    <w:rsid w:val="000E4028"/>
    <w:rsid w:val="000E47F3"/>
    <w:rsid w:val="000E4BB2"/>
    <w:rsid w:val="000E5D30"/>
    <w:rsid w:val="000E5F3D"/>
    <w:rsid w:val="000E6083"/>
    <w:rsid w:val="000F6638"/>
    <w:rsid w:val="000F77DA"/>
    <w:rsid w:val="00100BE0"/>
    <w:rsid w:val="00101E9D"/>
    <w:rsid w:val="0010433C"/>
    <w:rsid w:val="001047CC"/>
    <w:rsid w:val="00105362"/>
    <w:rsid w:val="00105F4D"/>
    <w:rsid w:val="00106853"/>
    <w:rsid w:val="00106ACE"/>
    <w:rsid w:val="00107544"/>
    <w:rsid w:val="0011004D"/>
    <w:rsid w:val="00111195"/>
    <w:rsid w:val="00111AB3"/>
    <w:rsid w:val="00114282"/>
    <w:rsid w:val="001143D1"/>
    <w:rsid w:val="00114A73"/>
    <w:rsid w:val="00115536"/>
    <w:rsid w:val="00115B4F"/>
    <w:rsid w:val="00117E7C"/>
    <w:rsid w:val="001211E4"/>
    <w:rsid w:val="00126445"/>
    <w:rsid w:val="00131166"/>
    <w:rsid w:val="00131DD7"/>
    <w:rsid w:val="00133C83"/>
    <w:rsid w:val="00136B82"/>
    <w:rsid w:val="001372A7"/>
    <w:rsid w:val="001410FF"/>
    <w:rsid w:val="0014365C"/>
    <w:rsid w:val="001439E3"/>
    <w:rsid w:val="001529F1"/>
    <w:rsid w:val="00162EF6"/>
    <w:rsid w:val="001638C8"/>
    <w:rsid w:val="001649EE"/>
    <w:rsid w:val="0016764C"/>
    <w:rsid w:val="00170B70"/>
    <w:rsid w:val="00172608"/>
    <w:rsid w:val="00173613"/>
    <w:rsid w:val="00174E9D"/>
    <w:rsid w:val="001754E2"/>
    <w:rsid w:val="00175FDD"/>
    <w:rsid w:val="00177681"/>
    <w:rsid w:val="001843F3"/>
    <w:rsid w:val="00184A75"/>
    <w:rsid w:val="00186DC3"/>
    <w:rsid w:val="0018772A"/>
    <w:rsid w:val="00190D11"/>
    <w:rsid w:val="0019196A"/>
    <w:rsid w:val="0019323A"/>
    <w:rsid w:val="00194431"/>
    <w:rsid w:val="0019497B"/>
    <w:rsid w:val="0019571E"/>
    <w:rsid w:val="00196509"/>
    <w:rsid w:val="001A1977"/>
    <w:rsid w:val="001A27A1"/>
    <w:rsid w:val="001A3FF4"/>
    <w:rsid w:val="001A4260"/>
    <w:rsid w:val="001A5AF4"/>
    <w:rsid w:val="001A5EA7"/>
    <w:rsid w:val="001A6EA9"/>
    <w:rsid w:val="001B0AE9"/>
    <w:rsid w:val="001B37F6"/>
    <w:rsid w:val="001B725A"/>
    <w:rsid w:val="001C278D"/>
    <w:rsid w:val="001C3038"/>
    <w:rsid w:val="001C3708"/>
    <w:rsid w:val="001C7C04"/>
    <w:rsid w:val="001C7F6D"/>
    <w:rsid w:val="001E1752"/>
    <w:rsid w:val="001F1E74"/>
    <w:rsid w:val="001F2B4E"/>
    <w:rsid w:val="001F3526"/>
    <w:rsid w:val="001F6021"/>
    <w:rsid w:val="0020135D"/>
    <w:rsid w:val="002026C3"/>
    <w:rsid w:val="002028FD"/>
    <w:rsid w:val="002059B3"/>
    <w:rsid w:val="00207FBD"/>
    <w:rsid w:val="00210DB4"/>
    <w:rsid w:val="00210EE2"/>
    <w:rsid w:val="00214FE2"/>
    <w:rsid w:val="0022194C"/>
    <w:rsid w:val="0022270E"/>
    <w:rsid w:val="002239F7"/>
    <w:rsid w:val="002254E5"/>
    <w:rsid w:val="002266EA"/>
    <w:rsid w:val="00226826"/>
    <w:rsid w:val="00227C2B"/>
    <w:rsid w:val="002323D6"/>
    <w:rsid w:val="00233456"/>
    <w:rsid w:val="00234C91"/>
    <w:rsid w:val="00236FC1"/>
    <w:rsid w:val="00240ABC"/>
    <w:rsid w:val="002410D7"/>
    <w:rsid w:val="0024218E"/>
    <w:rsid w:val="00242930"/>
    <w:rsid w:val="00243FB3"/>
    <w:rsid w:val="002450E7"/>
    <w:rsid w:val="002459B7"/>
    <w:rsid w:val="0024673E"/>
    <w:rsid w:val="00250B4C"/>
    <w:rsid w:val="00254BD6"/>
    <w:rsid w:val="002556E3"/>
    <w:rsid w:val="00257551"/>
    <w:rsid w:val="00264443"/>
    <w:rsid w:val="00265174"/>
    <w:rsid w:val="00272B73"/>
    <w:rsid w:val="002747FB"/>
    <w:rsid w:val="00274931"/>
    <w:rsid w:val="002753CE"/>
    <w:rsid w:val="00276987"/>
    <w:rsid w:val="002812D9"/>
    <w:rsid w:val="0028262F"/>
    <w:rsid w:val="002832BC"/>
    <w:rsid w:val="00291C4F"/>
    <w:rsid w:val="002932A0"/>
    <w:rsid w:val="002957B3"/>
    <w:rsid w:val="002968AE"/>
    <w:rsid w:val="002972CF"/>
    <w:rsid w:val="002A36D2"/>
    <w:rsid w:val="002A3722"/>
    <w:rsid w:val="002A3ACE"/>
    <w:rsid w:val="002A3CC3"/>
    <w:rsid w:val="002A45FE"/>
    <w:rsid w:val="002A50ED"/>
    <w:rsid w:val="002A51C6"/>
    <w:rsid w:val="002A5959"/>
    <w:rsid w:val="002A6083"/>
    <w:rsid w:val="002A636A"/>
    <w:rsid w:val="002A662D"/>
    <w:rsid w:val="002B2C7F"/>
    <w:rsid w:val="002B7154"/>
    <w:rsid w:val="002C113B"/>
    <w:rsid w:val="002C11A8"/>
    <w:rsid w:val="002C15B0"/>
    <w:rsid w:val="002C1613"/>
    <w:rsid w:val="002C2E6C"/>
    <w:rsid w:val="002C3CFF"/>
    <w:rsid w:val="002C51EA"/>
    <w:rsid w:val="002C726B"/>
    <w:rsid w:val="002C7DA6"/>
    <w:rsid w:val="002D4261"/>
    <w:rsid w:val="002D47E3"/>
    <w:rsid w:val="002D75BC"/>
    <w:rsid w:val="002E33C1"/>
    <w:rsid w:val="002E3DA4"/>
    <w:rsid w:val="002E685A"/>
    <w:rsid w:val="002F0B2B"/>
    <w:rsid w:val="002F0EFB"/>
    <w:rsid w:val="002F4C86"/>
    <w:rsid w:val="003001CB"/>
    <w:rsid w:val="0030121F"/>
    <w:rsid w:val="003018D8"/>
    <w:rsid w:val="003021F2"/>
    <w:rsid w:val="00303E7E"/>
    <w:rsid w:val="00304B62"/>
    <w:rsid w:val="0030751D"/>
    <w:rsid w:val="003109FE"/>
    <w:rsid w:val="003139B4"/>
    <w:rsid w:val="00314C86"/>
    <w:rsid w:val="00315F5B"/>
    <w:rsid w:val="00315FB8"/>
    <w:rsid w:val="00317658"/>
    <w:rsid w:val="00321929"/>
    <w:rsid w:val="003222ED"/>
    <w:rsid w:val="0032389B"/>
    <w:rsid w:val="00324723"/>
    <w:rsid w:val="003261A2"/>
    <w:rsid w:val="003264BB"/>
    <w:rsid w:val="00326E85"/>
    <w:rsid w:val="003310C5"/>
    <w:rsid w:val="003319EA"/>
    <w:rsid w:val="00333679"/>
    <w:rsid w:val="00336E15"/>
    <w:rsid w:val="00337670"/>
    <w:rsid w:val="003378D6"/>
    <w:rsid w:val="00337B36"/>
    <w:rsid w:val="00341C0C"/>
    <w:rsid w:val="00344744"/>
    <w:rsid w:val="00344FC3"/>
    <w:rsid w:val="00345C25"/>
    <w:rsid w:val="00346DAF"/>
    <w:rsid w:val="00347EF9"/>
    <w:rsid w:val="0035138E"/>
    <w:rsid w:val="0035150C"/>
    <w:rsid w:val="0035233D"/>
    <w:rsid w:val="00356E11"/>
    <w:rsid w:val="00357BB8"/>
    <w:rsid w:val="00357C4B"/>
    <w:rsid w:val="00364633"/>
    <w:rsid w:val="00364F45"/>
    <w:rsid w:val="003651B5"/>
    <w:rsid w:val="00366471"/>
    <w:rsid w:val="00370328"/>
    <w:rsid w:val="00370FF2"/>
    <w:rsid w:val="00372C6A"/>
    <w:rsid w:val="0037314A"/>
    <w:rsid w:val="003741AF"/>
    <w:rsid w:val="003760BE"/>
    <w:rsid w:val="00376C2E"/>
    <w:rsid w:val="00377E3B"/>
    <w:rsid w:val="003867AB"/>
    <w:rsid w:val="00386D59"/>
    <w:rsid w:val="00390083"/>
    <w:rsid w:val="00393B98"/>
    <w:rsid w:val="003966A2"/>
    <w:rsid w:val="0039745B"/>
    <w:rsid w:val="003A15AE"/>
    <w:rsid w:val="003A1BAF"/>
    <w:rsid w:val="003A2C3A"/>
    <w:rsid w:val="003A2DD4"/>
    <w:rsid w:val="003A2E34"/>
    <w:rsid w:val="003A44DE"/>
    <w:rsid w:val="003A6400"/>
    <w:rsid w:val="003A6AE4"/>
    <w:rsid w:val="003A7770"/>
    <w:rsid w:val="003B02C5"/>
    <w:rsid w:val="003B0447"/>
    <w:rsid w:val="003B260F"/>
    <w:rsid w:val="003B26C8"/>
    <w:rsid w:val="003B2FFB"/>
    <w:rsid w:val="003B4E3E"/>
    <w:rsid w:val="003B792D"/>
    <w:rsid w:val="003C011C"/>
    <w:rsid w:val="003C134F"/>
    <w:rsid w:val="003C1CAF"/>
    <w:rsid w:val="003C37A9"/>
    <w:rsid w:val="003C3D18"/>
    <w:rsid w:val="003C47BF"/>
    <w:rsid w:val="003C60DA"/>
    <w:rsid w:val="003D162F"/>
    <w:rsid w:val="003D664C"/>
    <w:rsid w:val="003D6EC8"/>
    <w:rsid w:val="003E027F"/>
    <w:rsid w:val="003E197C"/>
    <w:rsid w:val="003E24E0"/>
    <w:rsid w:val="003E49E7"/>
    <w:rsid w:val="003F0274"/>
    <w:rsid w:val="003F1366"/>
    <w:rsid w:val="003F2896"/>
    <w:rsid w:val="003F4835"/>
    <w:rsid w:val="003F5180"/>
    <w:rsid w:val="003F5EBB"/>
    <w:rsid w:val="004012CC"/>
    <w:rsid w:val="00401AF1"/>
    <w:rsid w:val="004053B5"/>
    <w:rsid w:val="00410580"/>
    <w:rsid w:val="00414A2D"/>
    <w:rsid w:val="00415A99"/>
    <w:rsid w:val="004167A9"/>
    <w:rsid w:val="00421BC0"/>
    <w:rsid w:val="00422599"/>
    <w:rsid w:val="00423845"/>
    <w:rsid w:val="00433CD6"/>
    <w:rsid w:val="00434468"/>
    <w:rsid w:val="004353E9"/>
    <w:rsid w:val="00435462"/>
    <w:rsid w:val="0043645C"/>
    <w:rsid w:val="0043676F"/>
    <w:rsid w:val="004375AE"/>
    <w:rsid w:val="00441258"/>
    <w:rsid w:val="00441B49"/>
    <w:rsid w:val="00442234"/>
    <w:rsid w:val="00443084"/>
    <w:rsid w:val="004458B2"/>
    <w:rsid w:val="004512E9"/>
    <w:rsid w:val="00451473"/>
    <w:rsid w:val="00451F4B"/>
    <w:rsid w:val="0045511D"/>
    <w:rsid w:val="0045692A"/>
    <w:rsid w:val="004576DE"/>
    <w:rsid w:val="004620A1"/>
    <w:rsid w:val="00462265"/>
    <w:rsid w:val="00464652"/>
    <w:rsid w:val="00470599"/>
    <w:rsid w:val="004722D1"/>
    <w:rsid w:val="0047796A"/>
    <w:rsid w:val="00477BE1"/>
    <w:rsid w:val="00477EE2"/>
    <w:rsid w:val="004809AC"/>
    <w:rsid w:val="00481F36"/>
    <w:rsid w:val="0048538E"/>
    <w:rsid w:val="00486C69"/>
    <w:rsid w:val="00487C87"/>
    <w:rsid w:val="00487D0C"/>
    <w:rsid w:val="00493962"/>
    <w:rsid w:val="00495B1B"/>
    <w:rsid w:val="00496B53"/>
    <w:rsid w:val="00497267"/>
    <w:rsid w:val="004A0237"/>
    <w:rsid w:val="004A1E31"/>
    <w:rsid w:val="004A39FE"/>
    <w:rsid w:val="004A6EB8"/>
    <w:rsid w:val="004A7283"/>
    <w:rsid w:val="004A7558"/>
    <w:rsid w:val="004B05D9"/>
    <w:rsid w:val="004B0FBC"/>
    <w:rsid w:val="004B2004"/>
    <w:rsid w:val="004B4078"/>
    <w:rsid w:val="004B4ED1"/>
    <w:rsid w:val="004B60EA"/>
    <w:rsid w:val="004B6FC2"/>
    <w:rsid w:val="004B7C8E"/>
    <w:rsid w:val="004B7F45"/>
    <w:rsid w:val="004C3506"/>
    <w:rsid w:val="004C4448"/>
    <w:rsid w:val="004C4A11"/>
    <w:rsid w:val="004C7420"/>
    <w:rsid w:val="004C74C5"/>
    <w:rsid w:val="004D149A"/>
    <w:rsid w:val="004D179A"/>
    <w:rsid w:val="004D2F77"/>
    <w:rsid w:val="004D4A70"/>
    <w:rsid w:val="004D4CE8"/>
    <w:rsid w:val="004D4D49"/>
    <w:rsid w:val="004D51A2"/>
    <w:rsid w:val="004D688D"/>
    <w:rsid w:val="004E052F"/>
    <w:rsid w:val="004E41B1"/>
    <w:rsid w:val="004E49D6"/>
    <w:rsid w:val="004E6D53"/>
    <w:rsid w:val="004E7CA5"/>
    <w:rsid w:val="004F2E8F"/>
    <w:rsid w:val="004F3CF9"/>
    <w:rsid w:val="004F44D6"/>
    <w:rsid w:val="004F7012"/>
    <w:rsid w:val="005001EA"/>
    <w:rsid w:val="005025DA"/>
    <w:rsid w:val="005036D0"/>
    <w:rsid w:val="005047C4"/>
    <w:rsid w:val="00504C72"/>
    <w:rsid w:val="00507299"/>
    <w:rsid w:val="00511E10"/>
    <w:rsid w:val="00514C94"/>
    <w:rsid w:val="005151D8"/>
    <w:rsid w:val="0051607F"/>
    <w:rsid w:val="00517C19"/>
    <w:rsid w:val="00521926"/>
    <w:rsid w:val="00521BBE"/>
    <w:rsid w:val="0052651A"/>
    <w:rsid w:val="00527AF9"/>
    <w:rsid w:val="00530524"/>
    <w:rsid w:val="00530F52"/>
    <w:rsid w:val="00533A7C"/>
    <w:rsid w:val="005351AE"/>
    <w:rsid w:val="005352B8"/>
    <w:rsid w:val="00536868"/>
    <w:rsid w:val="00537894"/>
    <w:rsid w:val="005412EC"/>
    <w:rsid w:val="0054399D"/>
    <w:rsid w:val="00543A81"/>
    <w:rsid w:val="00543F5D"/>
    <w:rsid w:val="00543F97"/>
    <w:rsid w:val="005464DD"/>
    <w:rsid w:val="00546876"/>
    <w:rsid w:val="005514E3"/>
    <w:rsid w:val="00552ECC"/>
    <w:rsid w:val="00555B7B"/>
    <w:rsid w:val="00560308"/>
    <w:rsid w:val="00560C8A"/>
    <w:rsid w:val="00560D7D"/>
    <w:rsid w:val="005611D7"/>
    <w:rsid w:val="00562B57"/>
    <w:rsid w:val="0056319B"/>
    <w:rsid w:val="005646AF"/>
    <w:rsid w:val="0056529E"/>
    <w:rsid w:val="00567148"/>
    <w:rsid w:val="005704E7"/>
    <w:rsid w:val="00573F30"/>
    <w:rsid w:val="0057453D"/>
    <w:rsid w:val="00574B5D"/>
    <w:rsid w:val="005754E5"/>
    <w:rsid w:val="00577BE7"/>
    <w:rsid w:val="005831C8"/>
    <w:rsid w:val="00585EC0"/>
    <w:rsid w:val="0058788E"/>
    <w:rsid w:val="00593B29"/>
    <w:rsid w:val="00593FF3"/>
    <w:rsid w:val="0059444B"/>
    <w:rsid w:val="005965F8"/>
    <w:rsid w:val="005A2179"/>
    <w:rsid w:val="005A2CA8"/>
    <w:rsid w:val="005A34B9"/>
    <w:rsid w:val="005A3B82"/>
    <w:rsid w:val="005A505F"/>
    <w:rsid w:val="005A5B5A"/>
    <w:rsid w:val="005A5FAF"/>
    <w:rsid w:val="005A6A68"/>
    <w:rsid w:val="005A77E7"/>
    <w:rsid w:val="005B2A81"/>
    <w:rsid w:val="005B3EB4"/>
    <w:rsid w:val="005B42CF"/>
    <w:rsid w:val="005C12F3"/>
    <w:rsid w:val="005C5966"/>
    <w:rsid w:val="005C740F"/>
    <w:rsid w:val="005C7628"/>
    <w:rsid w:val="005C7EE1"/>
    <w:rsid w:val="005D0AB6"/>
    <w:rsid w:val="005D1AD0"/>
    <w:rsid w:val="005D2C77"/>
    <w:rsid w:val="005D3587"/>
    <w:rsid w:val="005D441C"/>
    <w:rsid w:val="005D4C55"/>
    <w:rsid w:val="005D56F8"/>
    <w:rsid w:val="005D578A"/>
    <w:rsid w:val="005E1B5D"/>
    <w:rsid w:val="005E1B63"/>
    <w:rsid w:val="005E65B8"/>
    <w:rsid w:val="005E7176"/>
    <w:rsid w:val="005F1DA9"/>
    <w:rsid w:val="005F3402"/>
    <w:rsid w:val="005F471C"/>
    <w:rsid w:val="005F531C"/>
    <w:rsid w:val="005F67EC"/>
    <w:rsid w:val="005F6AD1"/>
    <w:rsid w:val="0060127A"/>
    <w:rsid w:val="00603F42"/>
    <w:rsid w:val="00606D8A"/>
    <w:rsid w:val="00610B72"/>
    <w:rsid w:val="00613BB5"/>
    <w:rsid w:val="0061420D"/>
    <w:rsid w:val="00614D05"/>
    <w:rsid w:val="00615FA0"/>
    <w:rsid w:val="00616B94"/>
    <w:rsid w:val="0062107E"/>
    <w:rsid w:val="006210BF"/>
    <w:rsid w:val="00621B29"/>
    <w:rsid w:val="00621E17"/>
    <w:rsid w:val="00624099"/>
    <w:rsid w:val="0062523F"/>
    <w:rsid w:val="006275A3"/>
    <w:rsid w:val="006313E0"/>
    <w:rsid w:val="006323C6"/>
    <w:rsid w:val="0063269C"/>
    <w:rsid w:val="00632940"/>
    <w:rsid w:val="00635654"/>
    <w:rsid w:val="0063782B"/>
    <w:rsid w:val="00637B7A"/>
    <w:rsid w:val="00640E32"/>
    <w:rsid w:val="00641398"/>
    <w:rsid w:val="00642BCD"/>
    <w:rsid w:val="0064351E"/>
    <w:rsid w:val="00645689"/>
    <w:rsid w:val="00653B9A"/>
    <w:rsid w:val="00653EB7"/>
    <w:rsid w:val="00655A13"/>
    <w:rsid w:val="00655B30"/>
    <w:rsid w:val="00655FE5"/>
    <w:rsid w:val="0066050D"/>
    <w:rsid w:val="00663964"/>
    <w:rsid w:val="0067004B"/>
    <w:rsid w:val="0067223B"/>
    <w:rsid w:val="006766E5"/>
    <w:rsid w:val="0069121D"/>
    <w:rsid w:val="00693D48"/>
    <w:rsid w:val="00693E06"/>
    <w:rsid w:val="00694C73"/>
    <w:rsid w:val="0069519F"/>
    <w:rsid w:val="0069568F"/>
    <w:rsid w:val="00697901"/>
    <w:rsid w:val="006A252F"/>
    <w:rsid w:val="006A4C53"/>
    <w:rsid w:val="006A5103"/>
    <w:rsid w:val="006A675C"/>
    <w:rsid w:val="006A6859"/>
    <w:rsid w:val="006A6AD6"/>
    <w:rsid w:val="006B1098"/>
    <w:rsid w:val="006B13D4"/>
    <w:rsid w:val="006B2CEF"/>
    <w:rsid w:val="006B5EB2"/>
    <w:rsid w:val="006C1B7E"/>
    <w:rsid w:val="006C4F82"/>
    <w:rsid w:val="006C53F3"/>
    <w:rsid w:val="006C5597"/>
    <w:rsid w:val="006C7849"/>
    <w:rsid w:val="006D001C"/>
    <w:rsid w:val="006D16AA"/>
    <w:rsid w:val="006D557D"/>
    <w:rsid w:val="006D5FC3"/>
    <w:rsid w:val="006D7AEE"/>
    <w:rsid w:val="006E0395"/>
    <w:rsid w:val="006E0CC0"/>
    <w:rsid w:val="006E3C4D"/>
    <w:rsid w:val="006E42C5"/>
    <w:rsid w:val="006E526B"/>
    <w:rsid w:val="006E6BA5"/>
    <w:rsid w:val="006E6CE2"/>
    <w:rsid w:val="006F3F57"/>
    <w:rsid w:val="006F60D2"/>
    <w:rsid w:val="006F6EBB"/>
    <w:rsid w:val="0070015B"/>
    <w:rsid w:val="00703365"/>
    <w:rsid w:val="0070403D"/>
    <w:rsid w:val="00710E18"/>
    <w:rsid w:val="00711083"/>
    <w:rsid w:val="00711EA8"/>
    <w:rsid w:val="00712B43"/>
    <w:rsid w:val="007151D0"/>
    <w:rsid w:val="007157C4"/>
    <w:rsid w:val="00716072"/>
    <w:rsid w:val="00722FD4"/>
    <w:rsid w:val="00723C1F"/>
    <w:rsid w:val="00727526"/>
    <w:rsid w:val="0073320A"/>
    <w:rsid w:val="00735538"/>
    <w:rsid w:val="00735863"/>
    <w:rsid w:val="007372A5"/>
    <w:rsid w:val="00737D51"/>
    <w:rsid w:val="00740C47"/>
    <w:rsid w:val="00742B23"/>
    <w:rsid w:val="00743B93"/>
    <w:rsid w:val="00744D85"/>
    <w:rsid w:val="00746E9F"/>
    <w:rsid w:val="007478B2"/>
    <w:rsid w:val="00750D56"/>
    <w:rsid w:val="0075455A"/>
    <w:rsid w:val="00756B5A"/>
    <w:rsid w:val="00757F50"/>
    <w:rsid w:val="0076032A"/>
    <w:rsid w:val="0076068A"/>
    <w:rsid w:val="00761171"/>
    <w:rsid w:val="007649BF"/>
    <w:rsid w:val="00764AA4"/>
    <w:rsid w:val="007671AF"/>
    <w:rsid w:val="00767ECB"/>
    <w:rsid w:val="00770A97"/>
    <w:rsid w:val="0077104B"/>
    <w:rsid w:val="0077221B"/>
    <w:rsid w:val="00773C9A"/>
    <w:rsid w:val="00775040"/>
    <w:rsid w:val="00775959"/>
    <w:rsid w:val="00775988"/>
    <w:rsid w:val="0077703B"/>
    <w:rsid w:val="007811BB"/>
    <w:rsid w:val="007823C8"/>
    <w:rsid w:val="00784486"/>
    <w:rsid w:val="00786D16"/>
    <w:rsid w:val="00787ED4"/>
    <w:rsid w:val="007913C0"/>
    <w:rsid w:val="00791756"/>
    <w:rsid w:val="00794FAC"/>
    <w:rsid w:val="00797941"/>
    <w:rsid w:val="007A2914"/>
    <w:rsid w:val="007A39E2"/>
    <w:rsid w:val="007A590A"/>
    <w:rsid w:val="007B0563"/>
    <w:rsid w:val="007B0BE7"/>
    <w:rsid w:val="007B68D0"/>
    <w:rsid w:val="007C1E0C"/>
    <w:rsid w:val="007C268A"/>
    <w:rsid w:val="007C5914"/>
    <w:rsid w:val="007D53E6"/>
    <w:rsid w:val="007D6DB3"/>
    <w:rsid w:val="007D75BF"/>
    <w:rsid w:val="007E25DF"/>
    <w:rsid w:val="007E2A35"/>
    <w:rsid w:val="007E3245"/>
    <w:rsid w:val="007E39BB"/>
    <w:rsid w:val="007E7A3F"/>
    <w:rsid w:val="007F147E"/>
    <w:rsid w:val="007F2CE7"/>
    <w:rsid w:val="007F2DCB"/>
    <w:rsid w:val="007F2EA4"/>
    <w:rsid w:val="007F3AE6"/>
    <w:rsid w:val="007F3EBE"/>
    <w:rsid w:val="007F4E1C"/>
    <w:rsid w:val="00802B61"/>
    <w:rsid w:val="00802B9E"/>
    <w:rsid w:val="00802CF3"/>
    <w:rsid w:val="00803A1C"/>
    <w:rsid w:val="00805503"/>
    <w:rsid w:val="008079F1"/>
    <w:rsid w:val="00810ABA"/>
    <w:rsid w:val="00811370"/>
    <w:rsid w:val="00811B39"/>
    <w:rsid w:val="00811FD3"/>
    <w:rsid w:val="008136CF"/>
    <w:rsid w:val="00816433"/>
    <w:rsid w:val="00817475"/>
    <w:rsid w:val="00820A2C"/>
    <w:rsid w:val="00822C23"/>
    <w:rsid w:val="00822F7F"/>
    <w:rsid w:val="00823A7F"/>
    <w:rsid w:val="0082504A"/>
    <w:rsid w:val="00831B9C"/>
    <w:rsid w:val="00832E60"/>
    <w:rsid w:val="00833EEA"/>
    <w:rsid w:val="008352C8"/>
    <w:rsid w:val="00835EA0"/>
    <w:rsid w:val="00836317"/>
    <w:rsid w:val="0084122D"/>
    <w:rsid w:val="00843186"/>
    <w:rsid w:val="008434BA"/>
    <w:rsid w:val="00845E4D"/>
    <w:rsid w:val="008463FB"/>
    <w:rsid w:val="00847689"/>
    <w:rsid w:val="008477B3"/>
    <w:rsid w:val="00847B05"/>
    <w:rsid w:val="00850188"/>
    <w:rsid w:val="00850A7F"/>
    <w:rsid w:val="00857EA1"/>
    <w:rsid w:val="00861226"/>
    <w:rsid w:val="0086450E"/>
    <w:rsid w:val="00866CB1"/>
    <w:rsid w:val="00866D20"/>
    <w:rsid w:val="00867DAB"/>
    <w:rsid w:val="00875C1A"/>
    <w:rsid w:val="0088177F"/>
    <w:rsid w:val="008835DE"/>
    <w:rsid w:val="0088441E"/>
    <w:rsid w:val="00884C32"/>
    <w:rsid w:val="00885F74"/>
    <w:rsid w:val="008914BF"/>
    <w:rsid w:val="008916E1"/>
    <w:rsid w:val="00893BD5"/>
    <w:rsid w:val="008956A5"/>
    <w:rsid w:val="00896CB2"/>
    <w:rsid w:val="00897C6B"/>
    <w:rsid w:val="00897DA6"/>
    <w:rsid w:val="008A2DF8"/>
    <w:rsid w:val="008A5B9B"/>
    <w:rsid w:val="008B001A"/>
    <w:rsid w:val="008B24CB"/>
    <w:rsid w:val="008B7970"/>
    <w:rsid w:val="008C0089"/>
    <w:rsid w:val="008C09A7"/>
    <w:rsid w:val="008C2833"/>
    <w:rsid w:val="008C2968"/>
    <w:rsid w:val="008C4083"/>
    <w:rsid w:val="008C4FD2"/>
    <w:rsid w:val="008C528E"/>
    <w:rsid w:val="008C6558"/>
    <w:rsid w:val="008C7D11"/>
    <w:rsid w:val="008D0D02"/>
    <w:rsid w:val="008D194D"/>
    <w:rsid w:val="008D3CF7"/>
    <w:rsid w:val="008D4F57"/>
    <w:rsid w:val="008D62E2"/>
    <w:rsid w:val="008E1536"/>
    <w:rsid w:val="008E2009"/>
    <w:rsid w:val="008E38A4"/>
    <w:rsid w:val="008E45D1"/>
    <w:rsid w:val="008E74A0"/>
    <w:rsid w:val="008F1274"/>
    <w:rsid w:val="00901586"/>
    <w:rsid w:val="00902777"/>
    <w:rsid w:val="0090355C"/>
    <w:rsid w:val="00903787"/>
    <w:rsid w:val="009038C6"/>
    <w:rsid w:val="009046CC"/>
    <w:rsid w:val="00910316"/>
    <w:rsid w:val="00911CE3"/>
    <w:rsid w:val="009145E7"/>
    <w:rsid w:val="00916092"/>
    <w:rsid w:val="0091611D"/>
    <w:rsid w:val="00917B03"/>
    <w:rsid w:val="00922CC5"/>
    <w:rsid w:val="00923C7D"/>
    <w:rsid w:val="00930C4D"/>
    <w:rsid w:val="00931879"/>
    <w:rsid w:val="00933BA0"/>
    <w:rsid w:val="0093608C"/>
    <w:rsid w:val="009412C4"/>
    <w:rsid w:val="00942028"/>
    <w:rsid w:val="0094309F"/>
    <w:rsid w:val="0094383B"/>
    <w:rsid w:val="00943CDB"/>
    <w:rsid w:val="009444A6"/>
    <w:rsid w:val="00951C30"/>
    <w:rsid w:val="009521FE"/>
    <w:rsid w:val="00956B09"/>
    <w:rsid w:val="00956D26"/>
    <w:rsid w:val="009607A4"/>
    <w:rsid w:val="00963649"/>
    <w:rsid w:val="00964BCD"/>
    <w:rsid w:val="009652B6"/>
    <w:rsid w:val="00965F88"/>
    <w:rsid w:val="00967229"/>
    <w:rsid w:val="00967ADD"/>
    <w:rsid w:val="00967EF1"/>
    <w:rsid w:val="00970B14"/>
    <w:rsid w:val="00973B7E"/>
    <w:rsid w:val="0097422A"/>
    <w:rsid w:val="009818DC"/>
    <w:rsid w:val="00983FCB"/>
    <w:rsid w:val="00984EF3"/>
    <w:rsid w:val="00984FFD"/>
    <w:rsid w:val="009861A6"/>
    <w:rsid w:val="00986B72"/>
    <w:rsid w:val="00993441"/>
    <w:rsid w:val="00993D18"/>
    <w:rsid w:val="00997D2F"/>
    <w:rsid w:val="009A0E1D"/>
    <w:rsid w:val="009A1448"/>
    <w:rsid w:val="009A3CAF"/>
    <w:rsid w:val="009A6E19"/>
    <w:rsid w:val="009A7796"/>
    <w:rsid w:val="009B16C3"/>
    <w:rsid w:val="009B33F2"/>
    <w:rsid w:val="009B4B08"/>
    <w:rsid w:val="009B4E6A"/>
    <w:rsid w:val="009B6E9B"/>
    <w:rsid w:val="009B71BA"/>
    <w:rsid w:val="009B7217"/>
    <w:rsid w:val="009C050B"/>
    <w:rsid w:val="009C0B21"/>
    <w:rsid w:val="009C473E"/>
    <w:rsid w:val="009C6C1E"/>
    <w:rsid w:val="009C7AD4"/>
    <w:rsid w:val="009D18E4"/>
    <w:rsid w:val="009D6550"/>
    <w:rsid w:val="009E23F7"/>
    <w:rsid w:val="009E3821"/>
    <w:rsid w:val="009E4D7A"/>
    <w:rsid w:val="009E6D7E"/>
    <w:rsid w:val="009F046B"/>
    <w:rsid w:val="009F62C7"/>
    <w:rsid w:val="00A01E85"/>
    <w:rsid w:val="00A03A8B"/>
    <w:rsid w:val="00A0460B"/>
    <w:rsid w:val="00A056E4"/>
    <w:rsid w:val="00A05B0B"/>
    <w:rsid w:val="00A0695A"/>
    <w:rsid w:val="00A074D7"/>
    <w:rsid w:val="00A11106"/>
    <w:rsid w:val="00A15601"/>
    <w:rsid w:val="00A15948"/>
    <w:rsid w:val="00A15A8D"/>
    <w:rsid w:val="00A17735"/>
    <w:rsid w:val="00A205B2"/>
    <w:rsid w:val="00A20A28"/>
    <w:rsid w:val="00A20C32"/>
    <w:rsid w:val="00A21566"/>
    <w:rsid w:val="00A231A7"/>
    <w:rsid w:val="00A24A94"/>
    <w:rsid w:val="00A259D8"/>
    <w:rsid w:val="00A26526"/>
    <w:rsid w:val="00A3009F"/>
    <w:rsid w:val="00A35B13"/>
    <w:rsid w:val="00A372F3"/>
    <w:rsid w:val="00A374C4"/>
    <w:rsid w:val="00A41BBB"/>
    <w:rsid w:val="00A43F76"/>
    <w:rsid w:val="00A445A1"/>
    <w:rsid w:val="00A44F9C"/>
    <w:rsid w:val="00A4501D"/>
    <w:rsid w:val="00A47B74"/>
    <w:rsid w:val="00A47D53"/>
    <w:rsid w:val="00A51E3F"/>
    <w:rsid w:val="00A54E0B"/>
    <w:rsid w:val="00A55AEA"/>
    <w:rsid w:val="00A579FA"/>
    <w:rsid w:val="00A57BF4"/>
    <w:rsid w:val="00A615E4"/>
    <w:rsid w:val="00A6172B"/>
    <w:rsid w:val="00A61C62"/>
    <w:rsid w:val="00A64459"/>
    <w:rsid w:val="00A66918"/>
    <w:rsid w:val="00A66C12"/>
    <w:rsid w:val="00A674DD"/>
    <w:rsid w:val="00A67E4D"/>
    <w:rsid w:val="00A71137"/>
    <w:rsid w:val="00A719D1"/>
    <w:rsid w:val="00A72544"/>
    <w:rsid w:val="00A730CE"/>
    <w:rsid w:val="00A7539B"/>
    <w:rsid w:val="00A77016"/>
    <w:rsid w:val="00A7761E"/>
    <w:rsid w:val="00A80A2C"/>
    <w:rsid w:val="00A820FF"/>
    <w:rsid w:val="00A83454"/>
    <w:rsid w:val="00A9255A"/>
    <w:rsid w:val="00A933BC"/>
    <w:rsid w:val="00A93E5C"/>
    <w:rsid w:val="00A94254"/>
    <w:rsid w:val="00AA19B5"/>
    <w:rsid w:val="00AA23B7"/>
    <w:rsid w:val="00AA23DE"/>
    <w:rsid w:val="00AA33CA"/>
    <w:rsid w:val="00AA3A2D"/>
    <w:rsid w:val="00AA572F"/>
    <w:rsid w:val="00AA6209"/>
    <w:rsid w:val="00AA64BD"/>
    <w:rsid w:val="00AA6AB7"/>
    <w:rsid w:val="00AA709E"/>
    <w:rsid w:val="00AA7714"/>
    <w:rsid w:val="00AB081B"/>
    <w:rsid w:val="00AB477B"/>
    <w:rsid w:val="00AB73A6"/>
    <w:rsid w:val="00AC0F82"/>
    <w:rsid w:val="00AC4301"/>
    <w:rsid w:val="00AD1427"/>
    <w:rsid w:val="00AD17A8"/>
    <w:rsid w:val="00AD3DC4"/>
    <w:rsid w:val="00AE1E04"/>
    <w:rsid w:val="00AE6DE2"/>
    <w:rsid w:val="00AF0777"/>
    <w:rsid w:val="00AF0FD0"/>
    <w:rsid w:val="00AF228B"/>
    <w:rsid w:val="00B00AF3"/>
    <w:rsid w:val="00B012E8"/>
    <w:rsid w:val="00B013E0"/>
    <w:rsid w:val="00B02D3D"/>
    <w:rsid w:val="00B10027"/>
    <w:rsid w:val="00B11EAC"/>
    <w:rsid w:val="00B12768"/>
    <w:rsid w:val="00B12A1A"/>
    <w:rsid w:val="00B14A60"/>
    <w:rsid w:val="00B1593B"/>
    <w:rsid w:val="00B15F4B"/>
    <w:rsid w:val="00B16675"/>
    <w:rsid w:val="00B1749B"/>
    <w:rsid w:val="00B22BD6"/>
    <w:rsid w:val="00B232A8"/>
    <w:rsid w:val="00B241DB"/>
    <w:rsid w:val="00B30186"/>
    <w:rsid w:val="00B30746"/>
    <w:rsid w:val="00B323DE"/>
    <w:rsid w:val="00B32C51"/>
    <w:rsid w:val="00B33318"/>
    <w:rsid w:val="00B341B7"/>
    <w:rsid w:val="00B36A8A"/>
    <w:rsid w:val="00B36AD5"/>
    <w:rsid w:val="00B37A9E"/>
    <w:rsid w:val="00B410C2"/>
    <w:rsid w:val="00B416AC"/>
    <w:rsid w:val="00B43177"/>
    <w:rsid w:val="00B43870"/>
    <w:rsid w:val="00B46524"/>
    <w:rsid w:val="00B50866"/>
    <w:rsid w:val="00B53DCA"/>
    <w:rsid w:val="00B56BB9"/>
    <w:rsid w:val="00B601DA"/>
    <w:rsid w:val="00B6466A"/>
    <w:rsid w:val="00B65958"/>
    <w:rsid w:val="00B66261"/>
    <w:rsid w:val="00B677FF"/>
    <w:rsid w:val="00B67D34"/>
    <w:rsid w:val="00B71551"/>
    <w:rsid w:val="00B72BC1"/>
    <w:rsid w:val="00B72DFF"/>
    <w:rsid w:val="00B74ECD"/>
    <w:rsid w:val="00B75327"/>
    <w:rsid w:val="00B75709"/>
    <w:rsid w:val="00B7682C"/>
    <w:rsid w:val="00B82627"/>
    <w:rsid w:val="00B86420"/>
    <w:rsid w:val="00B900A6"/>
    <w:rsid w:val="00B90777"/>
    <w:rsid w:val="00B92668"/>
    <w:rsid w:val="00B9496B"/>
    <w:rsid w:val="00B97E04"/>
    <w:rsid w:val="00BA08FE"/>
    <w:rsid w:val="00BA1CB4"/>
    <w:rsid w:val="00BA2F92"/>
    <w:rsid w:val="00BA33DF"/>
    <w:rsid w:val="00BA384A"/>
    <w:rsid w:val="00BA498B"/>
    <w:rsid w:val="00BA50A0"/>
    <w:rsid w:val="00BA593B"/>
    <w:rsid w:val="00BA6A90"/>
    <w:rsid w:val="00BA77D8"/>
    <w:rsid w:val="00BB22A7"/>
    <w:rsid w:val="00BB6CEF"/>
    <w:rsid w:val="00BB72D2"/>
    <w:rsid w:val="00BC1A9D"/>
    <w:rsid w:val="00BC23EA"/>
    <w:rsid w:val="00BC3686"/>
    <w:rsid w:val="00BC5E88"/>
    <w:rsid w:val="00BD05FD"/>
    <w:rsid w:val="00BD0621"/>
    <w:rsid w:val="00BD1AD4"/>
    <w:rsid w:val="00BD3A5F"/>
    <w:rsid w:val="00BD5071"/>
    <w:rsid w:val="00BE0780"/>
    <w:rsid w:val="00BE0DA7"/>
    <w:rsid w:val="00BE4FBE"/>
    <w:rsid w:val="00BE6763"/>
    <w:rsid w:val="00BF1922"/>
    <w:rsid w:val="00BF2808"/>
    <w:rsid w:val="00BF3ABE"/>
    <w:rsid w:val="00BF3FF2"/>
    <w:rsid w:val="00BF5C49"/>
    <w:rsid w:val="00BF6FAD"/>
    <w:rsid w:val="00C008C8"/>
    <w:rsid w:val="00C01A68"/>
    <w:rsid w:val="00C035D6"/>
    <w:rsid w:val="00C03D1B"/>
    <w:rsid w:val="00C06087"/>
    <w:rsid w:val="00C079E8"/>
    <w:rsid w:val="00C11EA0"/>
    <w:rsid w:val="00C13405"/>
    <w:rsid w:val="00C149F3"/>
    <w:rsid w:val="00C2092E"/>
    <w:rsid w:val="00C21EA8"/>
    <w:rsid w:val="00C2218A"/>
    <w:rsid w:val="00C2280B"/>
    <w:rsid w:val="00C232E0"/>
    <w:rsid w:val="00C2470E"/>
    <w:rsid w:val="00C25BCC"/>
    <w:rsid w:val="00C25D30"/>
    <w:rsid w:val="00C30E39"/>
    <w:rsid w:val="00C31E73"/>
    <w:rsid w:val="00C32A26"/>
    <w:rsid w:val="00C34E70"/>
    <w:rsid w:val="00C37AB3"/>
    <w:rsid w:val="00C37C1D"/>
    <w:rsid w:val="00C37D05"/>
    <w:rsid w:val="00C41DB3"/>
    <w:rsid w:val="00C42F4E"/>
    <w:rsid w:val="00C476D9"/>
    <w:rsid w:val="00C517DC"/>
    <w:rsid w:val="00C524BB"/>
    <w:rsid w:val="00C5692C"/>
    <w:rsid w:val="00C56A8C"/>
    <w:rsid w:val="00C60247"/>
    <w:rsid w:val="00C607BD"/>
    <w:rsid w:val="00C6126F"/>
    <w:rsid w:val="00C6179D"/>
    <w:rsid w:val="00C652BA"/>
    <w:rsid w:val="00C65AEF"/>
    <w:rsid w:val="00C72298"/>
    <w:rsid w:val="00C72554"/>
    <w:rsid w:val="00C742E5"/>
    <w:rsid w:val="00C81F68"/>
    <w:rsid w:val="00C830B6"/>
    <w:rsid w:val="00C840B6"/>
    <w:rsid w:val="00C862A0"/>
    <w:rsid w:val="00C86A7E"/>
    <w:rsid w:val="00C9080C"/>
    <w:rsid w:val="00C92D58"/>
    <w:rsid w:val="00C9425F"/>
    <w:rsid w:val="00C9428A"/>
    <w:rsid w:val="00C957F9"/>
    <w:rsid w:val="00CA02B4"/>
    <w:rsid w:val="00CA0ED1"/>
    <w:rsid w:val="00CA254E"/>
    <w:rsid w:val="00CA419D"/>
    <w:rsid w:val="00CA45BF"/>
    <w:rsid w:val="00CA6907"/>
    <w:rsid w:val="00CB17E3"/>
    <w:rsid w:val="00CB529C"/>
    <w:rsid w:val="00CB52EA"/>
    <w:rsid w:val="00CB6D79"/>
    <w:rsid w:val="00CB785B"/>
    <w:rsid w:val="00CC0F77"/>
    <w:rsid w:val="00CC1C96"/>
    <w:rsid w:val="00CC40C5"/>
    <w:rsid w:val="00CC5DBF"/>
    <w:rsid w:val="00CC6374"/>
    <w:rsid w:val="00CC6A53"/>
    <w:rsid w:val="00CC739D"/>
    <w:rsid w:val="00CC7706"/>
    <w:rsid w:val="00CD06DC"/>
    <w:rsid w:val="00CD13D9"/>
    <w:rsid w:val="00CD4295"/>
    <w:rsid w:val="00CD4770"/>
    <w:rsid w:val="00CD520A"/>
    <w:rsid w:val="00CD794B"/>
    <w:rsid w:val="00CE1955"/>
    <w:rsid w:val="00CE1EBF"/>
    <w:rsid w:val="00CE23AC"/>
    <w:rsid w:val="00CE2807"/>
    <w:rsid w:val="00CE4AD8"/>
    <w:rsid w:val="00CE5842"/>
    <w:rsid w:val="00CE605C"/>
    <w:rsid w:val="00CE7973"/>
    <w:rsid w:val="00CE7EAA"/>
    <w:rsid w:val="00CF0D96"/>
    <w:rsid w:val="00CF17B1"/>
    <w:rsid w:val="00CF427E"/>
    <w:rsid w:val="00CF6049"/>
    <w:rsid w:val="00CF7F6B"/>
    <w:rsid w:val="00D0186F"/>
    <w:rsid w:val="00D02ACE"/>
    <w:rsid w:val="00D035BF"/>
    <w:rsid w:val="00D03629"/>
    <w:rsid w:val="00D03BE9"/>
    <w:rsid w:val="00D10AE8"/>
    <w:rsid w:val="00D10C1D"/>
    <w:rsid w:val="00D11763"/>
    <w:rsid w:val="00D11F4A"/>
    <w:rsid w:val="00D14A26"/>
    <w:rsid w:val="00D1532D"/>
    <w:rsid w:val="00D15A3B"/>
    <w:rsid w:val="00D1619D"/>
    <w:rsid w:val="00D16E52"/>
    <w:rsid w:val="00D1790A"/>
    <w:rsid w:val="00D24495"/>
    <w:rsid w:val="00D31588"/>
    <w:rsid w:val="00D31816"/>
    <w:rsid w:val="00D47C6F"/>
    <w:rsid w:val="00D5062F"/>
    <w:rsid w:val="00D517BE"/>
    <w:rsid w:val="00D52091"/>
    <w:rsid w:val="00D538EC"/>
    <w:rsid w:val="00D53A05"/>
    <w:rsid w:val="00D63B0F"/>
    <w:rsid w:val="00D64590"/>
    <w:rsid w:val="00D71184"/>
    <w:rsid w:val="00D73600"/>
    <w:rsid w:val="00D738CE"/>
    <w:rsid w:val="00D74386"/>
    <w:rsid w:val="00D84F18"/>
    <w:rsid w:val="00D90A27"/>
    <w:rsid w:val="00D91B0C"/>
    <w:rsid w:val="00D96900"/>
    <w:rsid w:val="00DA00C6"/>
    <w:rsid w:val="00DA1E3B"/>
    <w:rsid w:val="00DA5483"/>
    <w:rsid w:val="00DB0403"/>
    <w:rsid w:val="00DB1A64"/>
    <w:rsid w:val="00DB4236"/>
    <w:rsid w:val="00DB7684"/>
    <w:rsid w:val="00DC05A5"/>
    <w:rsid w:val="00DC0D0C"/>
    <w:rsid w:val="00DC24FA"/>
    <w:rsid w:val="00DC348B"/>
    <w:rsid w:val="00DC4ECE"/>
    <w:rsid w:val="00DD0105"/>
    <w:rsid w:val="00DD1A35"/>
    <w:rsid w:val="00DD3833"/>
    <w:rsid w:val="00DD52FA"/>
    <w:rsid w:val="00DE14DD"/>
    <w:rsid w:val="00DE5043"/>
    <w:rsid w:val="00DE54FC"/>
    <w:rsid w:val="00DF1120"/>
    <w:rsid w:val="00DF34DC"/>
    <w:rsid w:val="00DF3DA0"/>
    <w:rsid w:val="00DF66D6"/>
    <w:rsid w:val="00DF7ED2"/>
    <w:rsid w:val="00E02B0B"/>
    <w:rsid w:val="00E02D50"/>
    <w:rsid w:val="00E06FBB"/>
    <w:rsid w:val="00E12D6E"/>
    <w:rsid w:val="00E15A4F"/>
    <w:rsid w:val="00E170EE"/>
    <w:rsid w:val="00E17F01"/>
    <w:rsid w:val="00E21214"/>
    <w:rsid w:val="00E22156"/>
    <w:rsid w:val="00E22E06"/>
    <w:rsid w:val="00E245DA"/>
    <w:rsid w:val="00E24CB8"/>
    <w:rsid w:val="00E24F2E"/>
    <w:rsid w:val="00E27B34"/>
    <w:rsid w:val="00E32207"/>
    <w:rsid w:val="00E32407"/>
    <w:rsid w:val="00E32BAB"/>
    <w:rsid w:val="00E3788B"/>
    <w:rsid w:val="00E404DA"/>
    <w:rsid w:val="00E44C72"/>
    <w:rsid w:val="00E46C18"/>
    <w:rsid w:val="00E53043"/>
    <w:rsid w:val="00E54B31"/>
    <w:rsid w:val="00E54F64"/>
    <w:rsid w:val="00E6230B"/>
    <w:rsid w:val="00E62560"/>
    <w:rsid w:val="00E63DB9"/>
    <w:rsid w:val="00E67699"/>
    <w:rsid w:val="00E71FEF"/>
    <w:rsid w:val="00E76086"/>
    <w:rsid w:val="00E760AC"/>
    <w:rsid w:val="00E76B84"/>
    <w:rsid w:val="00E80188"/>
    <w:rsid w:val="00E80A28"/>
    <w:rsid w:val="00E82919"/>
    <w:rsid w:val="00E85272"/>
    <w:rsid w:val="00E86A15"/>
    <w:rsid w:val="00E9174B"/>
    <w:rsid w:val="00E91A93"/>
    <w:rsid w:val="00E91D70"/>
    <w:rsid w:val="00E921ED"/>
    <w:rsid w:val="00E94152"/>
    <w:rsid w:val="00E94E07"/>
    <w:rsid w:val="00E95BBC"/>
    <w:rsid w:val="00EA62A1"/>
    <w:rsid w:val="00EA6B71"/>
    <w:rsid w:val="00EA7F0C"/>
    <w:rsid w:val="00EB0B38"/>
    <w:rsid w:val="00EB4616"/>
    <w:rsid w:val="00EB56E1"/>
    <w:rsid w:val="00EB59BD"/>
    <w:rsid w:val="00EC17A9"/>
    <w:rsid w:val="00EC17B6"/>
    <w:rsid w:val="00EC2857"/>
    <w:rsid w:val="00EC5D18"/>
    <w:rsid w:val="00EC6A6B"/>
    <w:rsid w:val="00ED5BF0"/>
    <w:rsid w:val="00ED6645"/>
    <w:rsid w:val="00EE0DAD"/>
    <w:rsid w:val="00EE1B10"/>
    <w:rsid w:val="00EE220E"/>
    <w:rsid w:val="00EE2AE2"/>
    <w:rsid w:val="00EE4FFE"/>
    <w:rsid w:val="00EF0775"/>
    <w:rsid w:val="00EF1FE9"/>
    <w:rsid w:val="00EF3DD0"/>
    <w:rsid w:val="00EF41AD"/>
    <w:rsid w:val="00F004F3"/>
    <w:rsid w:val="00F00A11"/>
    <w:rsid w:val="00F01C0A"/>
    <w:rsid w:val="00F04B2C"/>
    <w:rsid w:val="00F05471"/>
    <w:rsid w:val="00F05664"/>
    <w:rsid w:val="00F060C0"/>
    <w:rsid w:val="00F06977"/>
    <w:rsid w:val="00F120A8"/>
    <w:rsid w:val="00F120EE"/>
    <w:rsid w:val="00F13C9B"/>
    <w:rsid w:val="00F2091D"/>
    <w:rsid w:val="00F222BD"/>
    <w:rsid w:val="00F2548A"/>
    <w:rsid w:val="00F265F9"/>
    <w:rsid w:val="00F3201E"/>
    <w:rsid w:val="00F32E0C"/>
    <w:rsid w:val="00F33A2B"/>
    <w:rsid w:val="00F35A07"/>
    <w:rsid w:val="00F37963"/>
    <w:rsid w:val="00F406C7"/>
    <w:rsid w:val="00F454A3"/>
    <w:rsid w:val="00F457CC"/>
    <w:rsid w:val="00F46D07"/>
    <w:rsid w:val="00F51085"/>
    <w:rsid w:val="00F516D7"/>
    <w:rsid w:val="00F52684"/>
    <w:rsid w:val="00F55A6C"/>
    <w:rsid w:val="00F562D1"/>
    <w:rsid w:val="00F60CD4"/>
    <w:rsid w:val="00F622A6"/>
    <w:rsid w:val="00F635EC"/>
    <w:rsid w:val="00F64130"/>
    <w:rsid w:val="00F64540"/>
    <w:rsid w:val="00F6726B"/>
    <w:rsid w:val="00F674BA"/>
    <w:rsid w:val="00F67BCD"/>
    <w:rsid w:val="00F71725"/>
    <w:rsid w:val="00F73996"/>
    <w:rsid w:val="00F74BBE"/>
    <w:rsid w:val="00F76A85"/>
    <w:rsid w:val="00F800D0"/>
    <w:rsid w:val="00F80D49"/>
    <w:rsid w:val="00F82DF9"/>
    <w:rsid w:val="00F84983"/>
    <w:rsid w:val="00F86018"/>
    <w:rsid w:val="00F8762E"/>
    <w:rsid w:val="00F92D90"/>
    <w:rsid w:val="00F92E09"/>
    <w:rsid w:val="00FA0E62"/>
    <w:rsid w:val="00FA17DE"/>
    <w:rsid w:val="00FA291C"/>
    <w:rsid w:val="00FA2CD1"/>
    <w:rsid w:val="00FA2CE7"/>
    <w:rsid w:val="00FA2E04"/>
    <w:rsid w:val="00FA3CBE"/>
    <w:rsid w:val="00FA3FB7"/>
    <w:rsid w:val="00FA57D1"/>
    <w:rsid w:val="00FB068C"/>
    <w:rsid w:val="00FB0A82"/>
    <w:rsid w:val="00FB38C7"/>
    <w:rsid w:val="00FB42D1"/>
    <w:rsid w:val="00FB75B1"/>
    <w:rsid w:val="00FC41FB"/>
    <w:rsid w:val="00FC4F42"/>
    <w:rsid w:val="00FD45A2"/>
    <w:rsid w:val="00FD58C4"/>
    <w:rsid w:val="00FD6FC7"/>
    <w:rsid w:val="00FD767A"/>
    <w:rsid w:val="00FD7B27"/>
    <w:rsid w:val="00FE047B"/>
    <w:rsid w:val="00FE0C1B"/>
    <w:rsid w:val="00FE1791"/>
    <w:rsid w:val="00FE37AB"/>
    <w:rsid w:val="00FE5EB4"/>
    <w:rsid w:val="00FE683A"/>
    <w:rsid w:val="00FF0B23"/>
    <w:rsid w:val="00FF0E47"/>
    <w:rsid w:val="00FF2B20"/>
    <w:rsid w:val="00FF360F"/>
    <w:rsid w:val="00FF3AF4"/>
    <w:rsid w:val="00FF3E03"/>
    <w:rsid w:val="00FF740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767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62C7"/>
    <w:pPr>
      <w:spacing w:after="0" w:line="240" w:lineRule="auto"/>
    </w:pPr>
    <w:rPr>
      <w:sz w:val="24"/>
      <w:szCs w:val="24"/>
    </w:rPr>
  </w:style>
  <w:style w:type="paragraph" w:styleId="Heading1">
    <w:name w:val="heading 1"/>
    <w:basedOn w:val="Normal"/>
    <w:next w:val="Normal"/>
    <w:link w:val="Heading1Char"/>
    <w:uiPriority w:val="9"/>
    <w:qFormat/>
    <w:rsid w:val="009F62C7"/>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62C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A2CD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2C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62C7"/>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F62C7"/>
    <w:rPr>
      <w:sz w:val="16"/>
      <w:szCs w:val="16"/>
    </w:rPr>
  </w:style>
  <w:style w:type="paragraph" w:styleId="CommentText">
    <w:name w:val="annotation text"/>
    <w:basedOn w:val="Normal"/>
    <w:link w:val="CommentTextChar"/>
    <w:uiPriority w:val="99"/>
    <w:unhideWhenUsed/>
    <w:rsid w:val="009F62C7"/>
    <w:rPr>
      <w:sz w:val="20"/>
      <w:szCs w:val="20"/>
    </w:rPr>
  </w:style>
  <w:style w:type="character" w:customStyle="1" w:styleId="CommentTextChar">
    <w:name w:val="Comment Text Char"/>
    <w:basedOn w:val="DefaultParagraphFont"/>
    <w:link w:val="CommentText"/>
    <w:uiPriority w:val="99"/>
    <w:rsid w:val="009F62C7"/>
    <w:rPr>
      <w:sz w:val="20"/>
      <w:szCs w:val="20"/>
    </w:rPr>
  </w:style>
  <w:style w:type="character" w:customStyle="1" w:styleId="referencesnote">
    <w:name w:val="references__note"/>
    <w:basedOn w:val="DefaultParagraphFont"/>
    <w:rsid w:val="009F62C7"/>
  </w:style>
  <w:style w:type="character" w:customStyle="1" w:styleId="referencesarticle-title">
    <w:name w:val="references__article-title"/>
    <w:basedOn w:val="DefaultParagraphFont"/>
    <w:rsid w:val="009F62C7"/>
  </w:style>
  <w:style w:type="character" w:styleId="Strong">
    <w:name w:val="Strong"/>
    <w:basedOn w:val="DefaultParagraphFont"/>
    <w:uiPriority w:val="22"/>
    <w:qFormat/>
    <w:rsid w:val="009F62C7"/>
    <w:rPr>
      <w:b/>
      <w:bCs/>
    </w:rPr>
  </w:style>
  <w:style w:type="character" w:customStyle="1" w:styleId="referencesyear">
    <w:name w:val="references__year"/>
    <w:basedOn w:val="DefaultParagraphFont"/>
    <w:rsid w:val="009F62C7"/>
  </w:style>
  <w:style w:type="character" w:customStyle="1" w:styleId="referencesauthorsothers">
    <w:name w:val="references__authors__others"/>
    <w:basedOn w:val="DefaultParagraphFont"/>
    <w:rsid w:val="009F62C7"/>
  </w:style>
  <w:style w:type="paragraph" w:styleId="NormalWeb">
    <w:name w:val="Normal (Web)"/>
    <w:basedOn w:val="Normal"/>
    <w:link w:val="NormalWebChar"/>
    <w:uiPriority w:val="99"/>
    <w:unhideWhenUsed/>
    <w:rsid w:val="009F62C7"/>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9F62C7"/>
    <w:pPr>
      <w:spacing w:after="160" w:line="259" w:lineRule="auto"/>
      <w:ind w:left="720"/>
      <w:contextualSpacing/>
    </w:pPr>
    <w:rPr>
      <w:sz w:val="22"/>
      <w:szCs w:val="22"/>
    </w:rPr>
  </w:style>
  <w:style w:type="paragraph" w:styleId="Footer">
    <w:name w:val="footer"/>
    <w:basedOn w:val="Normal"/>
    <w:link w:val="FooterChar"/>
    <w:uiPriority w:val="99"/>
    <w:unhideWhenUsed/>
    <w:rsid w:val="009F62C7"/>
    <w:pPr>
      <w:tabs>
        <w:tab w:val="center" w:pos="4513"/>
        <w:tab w:val="right" w:pos="9026"/>
      </w:tabs>
    </w:pPr>
  </w:style>
  <w:style w:type="character" w:customStyle="1" w:styleId="FooterChar">
    <w:name w:val="Footer Char"/>
    <w:basedOn w:val="DefaultParagraphFont"/>
    <w:link w:val="Footer"/>
    <w:uiPriority w:val="99"/>
    <w:rsid w:val="009F62C7"/>
    <w:rPr>
      <w:sz w:val="24"/>
      <w:szCs w:val="24"/>
    </w:rPr>
  </w:style>
  <w:style w:type="paragraph" w:styleId="BalloonText">
    <w:name w:val="Balloon Text"/>
    <w:basedOn w:val="Normal"/>
    <w:link w:val="BalloonTextChar"/>
    <w:uiPriority w:val="99"/>
    <w:semiHidden/>
    <w:unhideWhenUsed/>
    <w:rsid w:val="009F62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62C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9745B"/>
    <w:rPr>
      <w:b/>
      <w:bCs/>
    </w:rPr>
  </w:style>
  <w:style w:type="character" w:customStyle="1" w:styleId="CommentSubjectChar">
    <w:name w:val="Comment Subject Char"/>
    <w:basedOn w:val="CommentTextChar"/>
    <w:link w:val="CommentSubject"/>
    <w:uiPriority w:val="99"/>
    <w:semiHidden/>
    <w:rsid w:val="0039745B"/>
    <w:rPr>
      <w:b/>
      <w:bCs/>
      <w:sz w:val="20"/>
      <w:szCs w:val="20"/>
    </w:rPr>
  </w:style>
  <w:style w:type="paragraph" w:customStyle="1" w:styleId="EndNoteBibliographyTitle">
    <w:name w:val="EndNote Bibliography Title"/>
    <w:basedOn w:val="Normal"/>
    <w:link w:val="EndNoteBibliographyTitleChar"/>
    <w:rsid w:val="00B02D3D"/>
    <w:pPr>
      <w:jc w:val="center"/>
    </w:pPr>
    <w:rPr>
      <w:rFonts w:ascii="Calibri" w:hAnsi="Calibri" w:cs="Calibri"/>
      <w:noProof/>
      <w:lang w:val="en-US"/>
    </w:rPr>
  </w:style>
  <w:style w:type="character" w:customStyle="1" w:styleId="NormalWebChar">
    <w:name w:val="Normal (Web) Char"/>
    <w:basedOn w:val="DefaultParagraphFont"/>
    <w:link w:val="NormalWeb"/>
    <w:uiPriority w:val="99"/>
    <w:rsid w:val="00B02D3D"/>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02D3D"/>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B02D3D"/>
    <w:rPr>
      <w:rFonts w:ascii="Calibri" w:hAnsi="Calibri" w:cs="Calibri"/>
      <w:noProof/>
      <w:lang w:val="en-US"/>
    </w:rPr>
  </w:style>
  <w:style w:type="character" w:customStyle="1" w:styleId="EndNoteBibliographyChar">
    <w:name w:val="EndNote Bibliography Char"/>
    <w:basedOn w:val="NormalWebChar"/>
    <w:link w:val="EndNoteBibliography"/>
    <w:rsid w:val="00B02D3D"/>
    <w:rPr>
      <w:rFonts w:ascii="Calibri" w:eastAsia="Times New Roman" w:hAnsi="Calibri" w:cs="Calibri"/>
      <w:noProof/>
      <w:sz w:val="24"/>
      <w:szCs w:val="24"/>
      <w:lang w:val="en-US" w:eastAsia="en-GB"/>
    </w:rPr>
  </w:style>
  <w:style w:type="character" w:styleId="Hyperlink">
    <w:name w:val="Hyperlink"/>
    <w:basedOn w:val="DefaultParagraphFont"/>
    <w:uiPriority w:val="99"/>
    <w:unhideWhenUsed/>
    <w:rsid w:val="00DA1E3B"/>
    <w:rPr>
      <w:color w:val="0563C1" w:themeColor="hyperlink"/>
      <w:u w:val="single"/>
    </w:rPr>
  </w:style>
  <w:style w:type="character" w:customStyle="1" w:styleId="UnresolvedMention1">
    <w:name w:val="Unresolved Mention1"/>
    <w:basedOn w:val="DefaultParagraphFont"/>
    <w:uiPriority w:val="99"/>
    <w:semiHidden/>
    <w:unhideWhenUsed/>
    <w:rsid w:val="00DA1E3B"/>
    <w:rPr>
      <w:color w:val="605E5C"/>
      <w:shd w:val="clear" w:color="auto" w:fill="E1DFDD"/>
    </w:rPr>
  </w:style>
  <w:style w:type="paragraph" w:styleId="Revision">
    <w:name w:val="Revision"/>
    <w:hidden/>
    <w:uiPriority w:val="99"/>
    <w:semiHidden/>
    <w:rsid w:val="001C3038"/>
    <w:pPr>
      <w:spacing w:after="0" w:line="240" w:lineRule="auto"/>
    </w:pPr>
    <w:rPr>
      <w:sz w:val="24"/>
      <w:szCs w:val="24"/>
    </w:rPr>
  </w:style>
  <w:style w:type="paragraph" w:customStyle="1" w:styleId="mb15">
    <w:name w:val="mb15"/>
    <w:basedOn w:val="Normal"/>
    <w:rsid w:val="00787ED4"/>
    <w:pPr>
      <w:spacing w:before="100" w:beforeAutospacing="1" w:after="100" w:afterAutospacing="1"/>
    </w:pPr>
    <w:rPr>
      <w:rFonts w:ascii="Times New Roman" w:eastAsia="Times New Roman" w:hAnsi="Times New Roman" w:cs="Times New Roman"/>
      <w:lang w:eastAsia="en-GB"/>
    </w:rPr>
  </w:style>
  <w:style w:type="paragraph" w:customStyle="1" w:styleId="mb0">
    <w:name w:val="mb0"/>
    <w:basedOn w:val="Normal"/>
    <w:rsid w:val="00787ED4"/>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114A73"/>
    <w:rPr>
      <w:color w:val="954F72" w:themeColor="followedHyperlink"/>
      <w:u w:val="single"/>
    </w:rPr>
  </w:style>
  <w:style w:type="character" w:customStyle="1" w:styleId="Heading3Char">
    <w:name w:val="Heading 3 Char"/>
    <w:basedOn w:val="DefaultParagraphFont"/>
    <w:link w:val="Heading3"/>
    <w:uiPriority w:val="9"/>
    <w:rsid w:val="00FA2CD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767E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241DB"/>
    <w:pPr>
      <w:tabs>
        <w:tab w:val="center" w:pos="4513"/>
        <w:tab w:val="right" w:pos="9026"/>
      </w:tabs>
    </w:pPr>
  </w:style>
  <w:style w:type="character" w:customStyle="1" w:styleId="HeaderChar">
    <w:name w:val="Header Char"/>
    <w:basedOn w:val="DefaultParagraphFont"/>
    <w:link w:val="Header"/>
    <w:uiPriority w:val="99"/>
    <w:rsid w:val="00B241DB"/>
    <w:rPr>
      <w:sz w:val="24"/>
      <w:szCs w:val="24"/>
    </w:rPr>
  </w:style>
  <w:style w:type="character" w:customStyle="1" w:styleId="UnresolvedMention2">
    <w:name w:val="Unresolved Mention2"/>
    <w:basedOn w:val="DefaultParagraphFont"/>
    <w:uiPriority w:val="99"/>
    <w:rsid w:val="0024218E"/>
    <w:rPr>
      <w:color w:val="605E5C"/>
      <w:shd w:val="clear" w:color="auto" w:fill="E1DFDD"/>
    </w:rPr>
  </w:style>
  <w:style w:type="character" w:customStyle="1" w:styleId="content">
    <w:name w:val="content"/>
    <w:basedOn w:val="DefaultParagraphFont"/>
    <w:rsid w:val="00FF3E03"/>
  </w:style>
  <w:style w:type="character" w:customStyle="1" w:styleId="highlight">
    <w:name w:val="highlight"/>
    <w:basedOn w:val="DefaultParagraphFont"/>
    <w:rsid w:val="001B37F6"/>
  </w:style>
  <w:style w:type="character" w:styleId="UnresolvedMention">
    <w:name w:val="Unresolved Mention"/>
    <w:basedOn w:val="DefaultParagraphFont"/>
    <w:uiPriority w:val="99"/>
    <w:semiHidden/>
    <w:unhideWhenUsed/>
    <w:rsid w:val="00E63DB9"/>
    <w:rPr>
      <w:color w:val="605E5C"/>
      <w:shd w:val="clear" w:color="auto" w:fill="E1DFDD"/>
    </w:rPr>
  </w:style>
  <w:style w:type="paragraph" w:customStyle="1" w:styleId="p">
    <w:name w:val="p"/>
    <w:basedOn w:val="Normal"/>
    <w:rsid w:val="00BE6763"/>
    <w:pPr>
      <w:spacing w:before="100" w:beforeAutospacing="1" w:after="100" w:afterAutospacing="1"/>
    </w:pPr>
    <w:rPr>
      <w:rFonts w:ascii="Times New Roman" w:eastAsia="Times New Roman" w:hAnsi="Times New Roman" w:cs="Times New Roman"/>
      <w:lang w:eastAsia="en-GB"/>
    </w:rPr>
  </w:style>
  <w:style w:type="character" w:customStyle="1" w:styleId="figure">
    <w:name w:val="figure"/>
    <w:basedOn w:val="DefaultParagraphFont"/>
    <w:rsid w:val="00911CE3"/>
  </w:style>
  <w:style w:type="character" w:customStyle="1" w:styleId="balloon">
    <w:name w:val="balloon"/>
    <w:basedOn w:val="DefaultParagraphFont"/>
    <w:rsid w:val="00C2280B"/>
  </w:style>
  <w:style w:type="character" w:customStyle="1" w:styleId="nlmetal">
    <w:name w:val="nlm_etal"/>
    <w:basedOn w:val="DefaultParagraphFont"/>
    <w:rsid w:val="00C2280B"/>
  </w:style>
  <w:style w:type="character" w:customStyle="1" w:styleId="nlmarticle-title">
    <w:name w:val="nlm_article-title"/>
    <w:basedOn w:val="DefaultParagraphFont"/>
    <w:rsid w:val="00C2280B"/>
  </w:style>
  <w:style w:type="character" w:customStyle="1" w:styleId="nlmyear">
    <w:name w:val="nlm_year"/>
    <w:basedOn w:val="DefaultParagraphFont"/>
    <w:rsid w:val="00C2280B"/>
  </w:style>
  <w:style w:type="character" w:customStyle="1" w:styleId="nlmfpage">
    <w:name w:val="nlm_fpage"/>
    <w:basedOn w:val="DefaultParagraphFont"/>
    <w:rsid w:val="00C2280B"/>
  </w:style>
  <w:style w:type="character" w:customStyle="1" w:styleId="nlmlpage">
    <w:name w:val="nlm_lpage"/>
    <w:basedOn w:val="DefaultParagraphFont"/>
    <w:rsid w:val="00C2280B"/>
  </w:style>
  <w:style w:type="character" w:customStyle="1" w:styleId="cit">
    <w:name w:val="cit"/>
    <w:basedOn w:val="DefaultParagraphFont"/>
    <w:rsid w:val="009E6D7E"/>
  </w:style>
  <w:style w:type="character" w:customStyle="1" w:styleId="apple-converted-space">
    <w:name w:val="apple-converted-space"/>
    <w:basedOn w:val="DefaultParagraphFont"/>
    <w:rsid w:val="009E6D7E"/>
  </w:style>
  <w:style w:type="character" w:customStyle="1" w:styleId="citation-doi">
    <w:name w:val="citation-doi"/>
    <w:basedOn w:val="DefaultParagraphFont"/>
    <w:rsid w:val="009E6D7E"/>
  </w:style>
  <w:style w:type="character" w:customStyle="1" w:styleId="secondary-date">
    <w:name w:val="secondary-date"/>
    <w:basedOn w:val="DefaultParagraphFont"/>
    <w:rsid w:val="009E6D7E"/>
  </w:style>
  <w:style w:type="character" w:styleId="Emphasis">
    <w:name w:val="Emphasis"/>
    <w:basedOn w:val="DefaultParagraphFont"/>
    <w:uiPriority w:val="20"/>
    <w:qFormat/>
    <w:rsid w:val="003F51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1968">
      <w:bodyDiv w:val="1"/>
      <w:marLeft w:val="0"/>
      <w:marRight w:val="0"/>
      <w:marTop w:val="0"/>
      <w:marBottom w:val="0"/>
      <w:divBdr>
        <w:top w:val="none" w:sz="0" w:space="0" w:color="auto"/>
        <w:left w:val="none" w:sz="0" w:space="0" w:color="auto"/>
        <w:bottom w:val="none" w:sz="0" w:space="0" w:color="auto"/>
        <w:right w:val="none" w:sz="0" w:space="0" w:color="auto"/>
      </w:divBdr>
      <w:divsChild>
        <w:div w:id="1073510648">
          <w:marLeft w:val="0"/>
          <w:marRight w:val="0"/>
          <w:marTop w:val="0"/>
          <w:marBottom w:val="0"/>
          <w:divBdr>
            <w:top w:val="none" w:sz="0" w:space="0" w:color="auto"/>
            <w:left w:val="none" w:sz="0" w:space="0" w:color="auto"/>
            <w:bottom w:val="none" w:sz="0" w:space="0" w:color="auto"/>
            <w:right w:val="none" w:sz="0" w:space="0" w:color="auto"/>
          </w:divBdr>
        </w:div>
      </w:divsChild>
    </w:div>
    <w:div w:id="59910086">
      <w:bodyDiv w:val="1"/>
      <w:marLeft w:val="0"/>
      <w:marRight w:val="0"/>
      <w:marTop w:val="0"/>
      <w:marBottom w:val="0"/>
      <w:divBdr>
        <w:top w:val="none" w:sz="0" w:space="0" w:color="auto"/>
        <w:left w:val="none" w:sz="0" w:space="0" w:color="auto"/>
        <w:bottom w:val="none" w:sz="0" w:space="0" w:color="auto"/>
        <w:right w:val="none" w:sz="0" w:space="0" w:color="auto"/>
      </w:divBdr>
      <w:divsChild>
        <w:div w:id="82924634">
          <w:marLeft w:val="0"/>
          <w:marRight w:val="0"/>
          <w:marTop w:val="0"/>
          <w:marBottom w:val="0"/>
          <w:divBdr>
            <w:top w:val="none" w:sz="0" w:space="0" w:color="auto"/>
            <w:left w:val="none" w:sz="0" w:space="0" w:color="auto"/>
            <w:bottom w:val="none" w:sz="0" w:space="0" w:color="auto"/>
            <w:right w:val="none" w:sz="0" w:space="0" w:color="auto"/>
          </w:divBdr>
        </w:div>
        <w:div w:id="213855499">
          <w:marLeft w:val="0"/>
          <w:marRight w:val="0"/>
          <w:marTop w:val="0"/>
          <w:marBottom w:val="0"/>
          <w:divBdr>
            <w:top w:val="none" w:sz="0" w:space="0" w:color="auto"/>
            <w:left w:val="none" w:sz="0" w:space="0" w:color="auto"/>
            <w:bottom w:val="none" w:sz="0" w:space="0" w:color="auto"/>
            <w:right w:val="none" w:sz="0" w:space="0" w:color="auto"/>
          </w:divBdr>
        </w:div>
        <w:div w:id="564488638">
          <w:marLeft w:val="0"/>
          <w:marRight w:val="0"/>
          <w:marTop w:val="0"/>
          <w:marBottom w:val="0"/>
          <w:divBdr>
            <w:top w:val="none" w:sz="0" w:space="0" w:color="auto"/>
            <w:left w:val="none" w:sz="0" w:space="0" w:color="auto"/>
            <w:bottom w:val="none" w:sz="0" w:space="0" w:color="auto"/>
            <w:right w:val="none" w:sz="0" w:space="0" w:color="auto"/>
          </w:divBdr>
        </w:div>
        <w:div w:id="903754285">
          <w:marLeft w:val="0"/>
          <w:marRight w:val="0"/>
          <w:marTop w:val="0"/>
          <w:marBottom w:val="0"/>
          <w:divBdr>
            <w:top w:val="none" w:sz="0" w:space="0" w:color="auto"/>
            <w:left w:val="none" w:sz="0" w:space="0" w:color="auto"/>
            <w:bottom w:val="none" w:sz="0" w:space="0" w:color="auto"/>
            <w:right w:val="none" w:sz="0" w:space="0" w:color="auto"/>
          </w:divBdr>
        </w:div>
      </w:divsChild>
    </w:div>
    <w:div w:id="281689446">
      <w:bodyDiv w:val="1"/>
      <w:marLeft w:val="0"/>
      <w:marRight w:val="0"/>
      <w:marTop w:val="0"/>
      <w:marBottom w:val="0"/>
      <w:divBdr>
        <w:top w:val="none" w:sz="0" w:space="0" w:color="auto"/>
        <w:left w:val="none" w:sz="0" w:space="0" w:color="auto"/>
        <w:bottom w:val="none" w:sz="0" w:space="0" w:color="auto"/>
        <w:right w:val="none" w:sz="0" w:space="0" w:color="auto"/>
      </w:divBdr>
      <w:divsChild>
        <w:div w:id="596332617">
          <w:marLeft w:val="0"/>
          <w:marRight w:val="0"/>
          <w:marTop w:val="0"/>
          <w:marBottom w:val="0"/>
          <w:divBdr>
            <w:top w:val="none" w:sz="0" w:space="0" w:color="auto"/>
            <w:left w:val="none" w:sz="0" w:space="0" w:color="auto"/>
            <w:bottom w:val="none" w:sz="0" w:space="0" w:color="auto"/>
            <w:right w:val="none" w:sz="0" w:space="0" w:color="auto"/>
          </w:divBdr>
        </w:div>
      </w:divsChild>
    </w:div>
    <w:div w:id="311637953">
      <w:bodyDiv w:val="1"/>
      <w:marLeft w:val="0"/>
      <w:marRight w:val="0"/>
      <w:marTop w:val="0"/>
      <w:marBottom w:val="0"/>
      <w:divBdr>
        <w:top w:val="none" w:sz="0" w:space="0" w:color="auto"/>
        <w:left w:val="none" w:sz="0" w:space="0" w:color="auto"/>
        <w:bottom w:val="none" w:sz="0" w:space="0" w:color="auto"/>
        <w:right w:val="none" w:sz="0" w:space="0" w:color="auto"/>
      </w:divBdr>
      <w:divsChild>
        <w:div w:id="900018196">
          <w:marLeft w:val="0"/>
          <w:marRight w:val="0"/>
          <w:marTop w:val="0"/>
          <w:marBottom w:val="0"/>
          <w:divBdr>
            <w:top w:val="none" w:sz="0" w:space="0" w:color="auto"/>
            <w:left w:val="none" w:sz="0" w:space="0" w:color="auto"/>
            <w:bottom w:val="none" w:sz="0" w:space="0" w:color="auto"/>
            <w:right w:val="none" w:sz="0" w:space="0" w:color="auto"/>
          </w:divBdr>
        </w:div>
      </w:divsChild>
    </w:div>
    <w:div w:id="365567404">
      <w:bodyDiv w:val="1"/>
      <w:marLeft w:val="0"/>
      <w:marRight w:val="0"/>
      <w:marTop w:val="0"/>
      <w:marBottom w:val="0"/>
      <w:divBdr>
        <w:top w:val="none" w:sz="0" w:space="0" w:color="auto"/>
        <w:left w:val="none" w:sz="0" w:space="0" w:color="auto"/>
        <w:bottom w:val="none" w:sz="0" w:space="0" w:color="auto"/>
        <w:right w:val="none" w:sz="0" w:space="0" w:color="auto"/>
      </w:divBdr>
      <w:divsChild>
        <w:div w:id="1522936155">
          <w:marLeft w:val="0"/>
          <w:marRight w:val="0"/>
          <w:marTop w:val="0"/>
          <w:marBottom w:val="0"/>
          <w:divBdr>
            <w:top w:val="none" w:sz="0" w:space="0" w:color="auto"/>
            <w:left w:val="none" w:sz="0" w:space="0" w:color="auto"/>
            <w:bottom w:val="none" w:sz="0" w:space="0" w:color="auto"/>
            <w:right w:val="none" w:sz="0" w:space="0" w:color="auto"/>
          </w:divBdr>
        </w:div>
      </w:divsChild>
    </w:div>
    <w:div w:id="377168135">
      <w:bodyDiv w:val="1"/>
      <w:marLeft w:val="0"/>
      <w:marRight w:val="0"/>
      <w:marTop w:val="0"/>
      <w:marBottom w:val="0"/>
      <w:divBdr>
        <w:top w:val="none" w:sz="0" w:space="0" w:color="auto"/>
        <w:left w:val="none" w:sz="0" w:space="0" w:color="auto"/>
        <w:bottom w:val="none" w:sz="0" w:space="0" w:color="auto"/>
        <w:right w:val="none" w:sz="0" w:space="0" w:color="auto"/>
      </w:divBdr>
      <w:divsChild>
        <w:div w:id="932930844">
          <w:marLeft w:val="0"/>
          <w:marRight w:val="0"/>
          <w:marTop w:val="0"/>
          <w:marBottom w:val="0"/>
          <w:divBdr>
            <w:top w:val="none" w:sz="0" w:space="0" w:color="auto"/>
            <w:left w:val="none" w:sz="0" w:space="0" w:color="auto"/>
            <w:bottom w:val="none" w:sz="0" w:space="0" w:color="auto"/>
            <w:right w:val="none" w:sz="0" w:space="0" w:color="auto"/>
          </w:divBdr>
        </w:div>
      </w:divsChild>
    </w:div>
    <w:div w:id="464590836">
      <w:bodyDiv w:val="1"/>
      <w:marLeft w:val="0"/>
      <w:marRight w:val="0"/>
      <w:marTop w:val="0"/>
      <w:marBottom w:val="0"/>
      <w:divBdr>
        <w:top w:val="none" w:sz="0" w:space="0" w:color="auto"/>
        <w:left w:val="none" w:sz="0" w:space="0" w:color="auto"/>
        <w:bottom w:val="none" w:sz="0" w:space="0" w:color="auto"/>
        <w:right w:val="none" w:sz="0" w:space="0" w:color="auto"/>
      </w:divBdr>
      <w:divsChild>
        <w:div w:id="1945646728">
          <w:marLeft w:val="0"/>
          <w:marRight w:val="0"/>
          <w:marTop w:val="0"/>
          <w:marBottom w:val="0"/>
          <w:divBdr>
            <w:top w:val="none" w:sz="0" w:space="0" w:color="auto"/>
            <w:left w:val="none" w:sz="0" w:space="0" w:color="auto"/>
            <w:bottom w:val="none" w:sz="0" w:space="0" w:color="auto"/>
            <w:right w:val="none" w:sz="0" w:space="0" w:color="auto"/>
          </w:divBdr>
        </w:div>
      </w:divsChild>
    </w:div>
    <w:div w:id="477650795">
      <w:bodyDiv w:val="1"/>
      <w:marLeft w:val="0"/>
      <w:marRight w:val="0"/>
      <w:marTop w:val="0"/>
      <w:marBottom w:val="0"/>
      <w:divBdr>
        <w:top w:val="none" w:sz="0" w:space="0" w:color="auto"/>
        <w:left w:val="none" w:sz="0" w:space="0" w:color="auto"/>
        <w:bottom w:val="none" w:sz="0" w:space="0" w:color="auto"/>
        <w:right w:val="none" w:sz="0" w:space="0" w:color="auto"/>
      </w:divBdr>
    </w:div>
    <w:div w:id="490408529">
      <w:bodyDiv w:val="1"/>
      <w:marLeft w:val="0"/>
      <w:marRight w:val="0"/>
      <w:marTop w:val="0"/>
      <w:marBottom w:val="0"/>
      <w:divBdr>
        <w:top w:val="none" w:sz="0" w:space="0" w:color="auto"/>
        <w:left w:val="none" w:sz="0" w:space="0" w:color="auto"/>
        <w:bottom w:val="none" w:sz="0" w:space="0" w:color="auto"/>
        <w:right w:val="none" w:sz="0" w:space="0" w:color="auto"/>
      </w:divBdr>
    </w:div>
    <w:div w:id="583105282">
      <w:bodyDiv w:val="1"/>
      <w:marLeft w:val="0"/>
      <w:marRight w:val="0"/>
      <w:marTop w:val="0"/>
      <w:marBottom w:val="0"/>
      <w:divBdr>
        <w:top w:val="none" w:sz="0" w:space="0" w:color="auto"/>
        <w:left w:val="none" w:sz="0" w:space="0" w:color="auto"/>
        <w:bottom w:val="none" w:sz="0" w:space="0" w:color="auto"/>
        <w:right w:val="none" w:sz="0" w:space="0" w:color="auto"/>
      </w:divBdr>
    </w:div>
    <w:div w:id="596911024">
      <w:bodyDiv w:val="1"/>
      <w:marLeft w:val="0"/>
      <w:marRight w:val="0"/>
      <w:marTop w:val="0"/>
      <w:marBottom w:val="0"/>
      <w:divBdr>
        <w:top w:val="none" w:sz="0" w:space="0" w:color="auto"/>
        <w:left w:val="none" w:sz="0" w:space="0" w:color="auto"/>
        <w:bottom w:val="none" w:sz="0" w:space="0" w:color="auto"/>
        <w:right w:val="none" w:sz="0" w:space="0" w:color="auto"/>
      </w:divBdr>
    </w:div>
    <w:div w:id="656032252">
      <w:bodyDiv w:val="1"/>
      <w:marLeft w:val="0"/>
      <w:marRight w:val="0"/>
      <w:marTop w:val="0"/>
      <w:marBottom w:val="0"/>
      <w:divBdr>
        <w:top w:val="none" w:sz="0" w:space="0" w:color="auto"/>
        <w:left w:val="none" w:sz="0" w:space="0" w:color="auto"/>
        <w:bottom w:val="none" w:sz="0" w:space="0" w:color="auto"/>
        <w:right w:val="none" w:sz="0" w:space="0" w:color="auto"/>
      </w:divBdr>
    </w:div>
    <w:div w:id="763113620">
      <w:bodyDiv w:val="1"/>
      <w:marLeft w:val="0"/>
      <w:marRight w:val="0"/>
      <w:marTop w:val="0"/>
      <w:marBottom w:val="0"/>
      <w:divBdr>
        <w:top w:val="none" w:sz="0" w:space="0" w:color="auto"/>
        <w:left w:val="none" w:sz="0" w:space="0" w:color="auto"/>
        <w:bottom w:val="none" w:sz="0" w:space="0" w:color="auto"/>
        <w:right w:val="none" w:sz="0" w:space="0" w:color="auto"/>
      </w:divBdr>
    </w:div>
    <w:div w:id="890503519">
      <w:bodyDiv w:val="1"/>
      <w:marLeft w:val="0"/>
      <w:marRight w:val="0"/>
      <w:marTop w:val="0"/>
      <w:marBottom w:val="0"/>
      <w:divBdr>
        <w:top w:val="none" w:sz="0" w:space="0" w:color="auto"/>
        <w:left w:val="none" w:sz="0" w:space="0" w:color="auto"/>
        <w:bottom w:val="none" w:sz="0" w:space="0" w:color="auto"/>
        <w:right w:val="none" w:sz="0" w:space="0" w:color="auto"/>
      </w:divBdr>
    </w:div>
    <w:div w:id="1050347121">
      <w:bodyDiv w:val="1"/>
      <w:marLeft w:val="0"/>
      <w:marRight w:val="0"/>
      <w:marTop w:val="0"/>
      <w:marBottom w:val="0"/>
      <w:divBdr>
        <w:top w:val="none" w:sz="0" w:space="0" w:color="auto"/>
        <w:left w:val="none" w:sz="0" w:space="0" w:color="auto"/>
        <w:bottom w:val="none" w:sz="0" w:space="0" w:color="auto"/>
        <w:right w:val="none" w:sz="0" w:space="0" w:color="auto"/>
      </w:divBdr>
    </w:div>
    <w:div w:id="1054961283">
      <w:bodyDiv w:val="1"/>
      <w:marLeft w:val="0"/>
      <w:marRight w:val="0"/>
      <w:marTop w:val="0"/>
      <w:marBottom w:val="0"/>
      <w:divBdr>
        <w:top w:val="none" w:sz="0" w:space="0" w:color="auto"/>
        <w:left w:val="none" w:sz="0" w:space="0" w:color="auto"/>
        <w:bottom w:val="none" w:sz="0" w:space="0" w:color="auto"/>
        <w:right w:val="none" w:sz="0" w:space="0" w:color="auto"/>
      </w:divBdr>
    </w:div>
    <w:div w:id="1074278509">
      <w:bodyDiv w:val="1"/>
      <w:marLeft w:val="0"/>
      <w:marRight w:val="0"/>
      <w:marTop w:val="0"/>
      <w:marBottom w:val="0"/>
      <w:divBdr>
        <w:top w:val="none" w:sz="0" w:space="0" w:color="auto"/>
        <w:left w:val="none" w:sz="0" w:space="0" w:color="auto"/>
        <w:bottom w:val="none" w:sz="0" w:space="0" w:color="auto"/>
        <w:right w:val="none" w:sz="0" w:space="0" w:color="auto"/>
      </w:divBdr>
    </w:div>
    <w:div w:id="1146971663">
      <w:bodyDiv w:val="1"/>
      <w:marLeft w:val="0"/>
      <w:marRight w:val="0"/>
      <w:marTop w:val="0"/>
      <w:marBottom w:val="0"/>
      <w:divBdr>
        <w:top w:val="none" w:sz="0" w:space="0" w:color="auto"/>
        <w:left w:val="none" w:sz="0" w:space="0" w:color="auto"/>
        <w:bottom w:val="none" w:sz="0" w:space="0" w:color="auto"/>
        <w:right w:val="none" w:sz="0" w:space="0" w:color="auto"/>
      </w:divBdr>
    </w:div>
    <w:div w:id="1229148921">
      <w:bodyDiv w:val="1"/>
      <w:marLeft w:val="0"/>
      <w:marRight w:val="0"/>
      <w:marTop w:val="0"/>
      <w:marBottom w:val="0"/>
      <w:divBdr>
        <w:top w:val="none" w:sz="0" w:space="0" w:color="auto"/>
        <w:left w:val="none" w:sz="0" w:space="0" w:color="auto"/>
        <w:bottom w:val="none" w:sz="0" w:space="0" w:color="auto"/>
        <w:right w:val="none" w:sz="0" w:space="0" w:color="auto"/>
      </w:divBdr>
    </w:div>
    <w:div w:id="1273778251">
      <w:bodyDiv w:val="1"/>
      <w:marLeft w:val="0"/>
      <w:marRight w:val="0"/>
      <w:marTop w:val="0"/>
      <w:marBottom w:val="0"/>
      <w:divBdr>
        <w:top w:val="none" w:sz="0" w:space="0" w:color="auto"/>
        <w:left w:val="none" w:sz="0" w:space="0" w:color="auto"/>
        <w:bottom w:val="none" w:sz="0" w:space="0" w:color="auto"/>
        <w:right w:val="none" w:sz="0" w:space="0" w:color="auto"/>
      </w:divBdr>
    </w:div>
    <w:div w:id="1349478320">
      <w:bodyDiv w:val="1"/>
      <w:marLeft w:val="0"/>
      <w:marRight w:val="0"/>
      <w:marTop w:val="0"/>
      <w:marBottom w:val="0"/>
      <w:divBdr>
        <w:top w:val="none" w:sz="0" w:space="0" w:color="auto"/>
        <w:left w:val="none" w:sz="0" w:space="0" w:color="auto"/>
        <w:bottom w:val="none" w:sz="0" w:space="0" w:color="auto"/>
        <w:right w:val="none" w:sz="0" w:space="0" w:color="auto"/>
      </w:divBdr>
    </w:div>
    <w:div w:id="1375740710">
      <w:bodyDiv w:val="1"/>
      <w:marLeft w:val="0"/>
      <w:marRight w:val="0"/>
      <w:marTop w:val="0"/>
      <w:marBottom w:val="0"/>
      <w:divBdr>
        <w:top w:val="none" w:sz="0" w:space="0" w:color="auto"/>
        <w:left w:val="none" w:sz="0" w:space="0" w:color="auto"/>
        <w:bottom w:val="none" w:sz="0" w:space="0" w:color="auto"/>
        <w:right w:val="none" w:sz="0" w:space="0" w:color="auto"/>
      </w:divBdr>
    </w:div>
    <w:div w:id="1408920629">
      <w:bodyDiv w:val="1"/>
      <w:marLeft w:val="0"/>
      <w:marRight w:val="0"/>
      <w:marTop w:val="0"/>
      <w:marBottom w:val="0"/>
      <w:divBdr>
        <w:top w:val="none" w:sz="0" w:space="0" w:color="auto"/>
        <w:left w:val="none" w:sz="0" w:space="0" w:color="auto"/>
        <w:bottom w:val="none" w:sz="0" w:space="0" w:color="auto"/>
        <w:right w:val="none" w:sz="0" w:space="0" w:color="auto"/>
      </w:divBdr>
      <w:divsChild>
        <w:div w:id="1261984046">
          <w:marLeft w:val="0"/>
          <w:marRight w:val="0"/>
          <w:marTop w:val="0"/>
          <w:marBottom w:val="0"/>
          <w:divBdr>
            <w:top w:val="none" w:sz="0" w:space="0" w:color="auto"/>
            <w:left w:val="none" w:sz="0" w:space="0" w:color="auto"/>
            <w:bottom w:val="none" w:sz="0" w:space="0" w:color="auto"/>
            <w:right w:val="none" w:sz="0" w:space="0" w:color="auto"/>
          </w:divBdr>
        </w:div>
        <w:div w:id="1319722618">
          <w:marLeft w:val="0"/>
          <w:marRight w:val="0"/>
          <w:marTop w:val="0"/>
          <w:marBottom w:val="0"/>
          <w:divBdr>
            <w:top w:val="none" w:sz="0" w:space="0" w:color="auto"/>
            <w:left w:val="none" w:sz="0" w:space="0" w:color="auto"/>
            <w:bottom w:val="none" w:sz="0" w:space="0" w:color="auto"/>
            <w:right w:val="none" w:sz="0" w:space="0" w:color="auto"/>
          </w:divBdr>
          <w:divsChild>
            <w:div w:id="264729420">
              <w:marLeft w:val="0"/>
              <w:marRight w:val="0"/>
              <w:marTop w:val="0"/>
              <w:marBottom w:val="0"/>
              <w:divBdr>
                <w:top w:val="none" w:sz="0" w:space="0" w:color="auto"/>
                <w:left w:val="none" w:sz="0" w:space="0" w:color="auto"/>
                <w:bottom w:val="none" w:sz="0" w:space="0" w:color="auto"/>
                <w:right w:val="none" w:sz="0" w:space="0" w:color="auto"/>
              </w:divBdr>
              <w:divsChild>
                <w:div w:id="302199645">
                  <w:marLeft w:val="0"/>
                  <w:marRight w:val="0"/>
                  <w:marTop w:val="0"/>
                  <w:marBottom w:val="0"/>
                  <w:divBdr>
                    <w:top w:val="none" w:sz="0" w:space="0" w:color="auto"/>
                    <w:left w:val="none" w:sz="0" w:space="0" w:color="auto"/>
                    <w:bottom w:val="none" w:sz="0" w:space="0" w:color="auto"/>
                    <w:right w:val="none" w:sz="0" w:space="0" w:color="auto"/>
                  </w:divBdr>
                  <w:divsChild>
                    <w:div w:id="1374765318">
                      <w:marLeft w:val="0"/>
                      <w:marRight w:val="0"/>
                      <w:marTop w:val="0"/>
                      <w:marBottom w:val="0"/>
                      <w:divBdr>
                        <w:top w:val="none" w:sz="0" w:space="0" w:color="auto"/>
                        <w:left w:val="none" w:sz="0" w:space="0" w:color="auto"/>
                        <w:bottom w:val="none" w:sz="0" w:space="0" w:color="auto"/>
                        <w:right w:val="none" w:sz="0" w:space="0" w:color="auto"/>
                      </w:divBdr>
                    </w:div>
                    <w:div w:id="377047149">
                      <w:marLeft w:val="0"/>
                      <w:marRight w:val="0"/>
                      <w:marTop w:val="0"/>
                      <w:marBottom w:val="0"/>
                      <w:divBdr>
                        <w:top w:val="none" w:sz="0" w:space="0" w:color="auto"/>
                        <w:left w:val="none" w:sz="0" w:space="0" w:color="auto"/>
                        <w:bottom w:val="none" w:sz="0" w:space="0" w:color="auto"/>
                        <w:right w:val="none" w:sz="0" w:space="0" w:color="auto"/>
                      </w:divBdr>
                    </w:div>
                    <w:div w:id="307903908">
                      <w:marLeft w:val="0"/>
                      <w:marRight w:val="0"/>
                      <w:marTop w:val="0"/>
                      <w:marBottom w:val="0"/>
                      <w:divBdr>
                        <w:top w:val="none" w:sz="0" w:space="0" w:color="auto"/>
                        <w:left w:val="none" w:sz="0" w:space="0" w:color="auto"/>
                        <w:bottom w:val="none" w:sz="0" w:space="0" w:color="auto"/>
                        <w:right w:val="none" w:sz="0" w:space="0" w:color="auto"/>
                      </w:divBdr>
                    </w:div>
                    <w:div w:id="1735465295">
                      <w:marLeft w:val="0"/>
                      <w:marRight w:val="0"/>
                      <w:marTop w:val="0"/>
                      <w:marBottom w:val="0"/>
                      <w:divBdr>
                        <w:top w:val="none" w:sz="0" w:space="0" w:color="auto"/>
                        <w:left w:val="none" w:sz="0" w:space="0" w:color="auto"/>
                        <w:bottom w:val="none" w:sz="0" w:space="0" w:color="auto"/>
                        <w:right w:val="none" w:sz="0" w:space="0" w:color="auto"/>
                      </w:divBdr>
                    </w:div>
                    <w:div w:id="2038576338">
                      <w:marLeft w:val="0"/>
                      <w:marRight w:val="0"/>
                      <w:marTop w:val="0"/>
                      <w:marBottom w:val="0"/>
                      <w:divBdr>
                        <w:top w:val="none" w:sz="0" w:space="0" w:color="auto"/>
                        <w:left w:val="none" w:sz="0" w:space="0" w:color="auto"/>
                        <w:bottom w:val="none" w:sz="0" w:space="0" w:color="auto"/>
                        <w:right w:val="none" w:sz="0" w:space="0" w:color="auto"/>
                      </w:divBdr>
                    </w:div>
                    <w:div w:id="2078045381">
                      <w:marLeft w:val="0"/>
                      <w:marRight w:val="0"/>
                      <w:marTop w:val="0"/>
                      <w:marBottom w:val="0"/>
                      <w:divBdr>
                        <w:top w:val="none" w:sz="0" w:space="0" w:color="auto"/>
                        <w:left w:val="none" w:sz="0" w:space="0" w:color="auto"/>
                        <w:bottom w:val="none" w:sz="0" w:space="0" w:color="auto"/>
                        <w:right w:val="none" w:sz="0" w:space="0" w:color="auto"/>
                      </w:divBdr>
                    </w:div>
                    <w:div w:id="1377000512">
                      <w:marLeft w:val="0"/>
                      <w:marRight w:val="0"/>
                      <w:marTop w:val="0"/>
                      <w:marBottom w:val="0"/>
                      <w:divBdr>
                        <w:top w:val="none" w:sz="0" w:space="0" w:color="auto"/>
                        <w:left w:val="none" w:sz="0" w:space="0" w:color="auto"/>
                        <w:bottom w:val="none" w:sz="0" w:space="0" w:color="auto"/>
                        <w:right w:val="none" w:sz="0" w:space="0" w:color="auto"/>
                      </w:divBdr>
                    </w:div>
                    <w:div w:id="956370206">
                      <w:marLeft w:val="0"/>
                      <w:marRight w:val="0"/>
                      <w:marTop w:val="0"/>
                      <w:marBottom w:val="0"/>
                      <w:divBdr>
                        <w:top w:val="none" w:sz="0" w:space="0" w:color="auto"/>
                        <w:left w:val="none" w:sz="0" w:space="0" w:color="auto"/>
                        <w:bottom w:val="none" w:sz="0" w:space="0" w:color="auto"/>
                        <w:right w:val="none" w:sz="0" w:space="0" w:color="auto"/>
                      </w:divBdr>
                    </w:div>
                    <w:div w:id="94916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941137">
          <w:marLeft w:val="0"/>
          <w:marRight w:val="0"/>
          <w:marTop w:val="0"/>
          <w:marBottom w:val="0"/>
          <w:divBdr>
            <w:top w:val="none" w:sz="0" w:space="0" w:color="auto"/>
            <w:left w:val="none" w:sz="0" w:space="0" w:color="auto"/>
            <w:bottom w:val="none" w:sz="0" w:space="0" w:color="auto"/>
            <w:right w:val="none" w:sz="0" w:space="0" w:color="auto"/>
          </w:divBdr>
        </w:div>
      </w:divsChild>
    </w:div>
    <w:div w:id="1454251159">
      <w:bodyDiv w:val="1"/>
      <w:marLeft w:val="0"/>
      <w:marRight w:val="0"/>
      <w:marTop w:val="0"/>
      <w:marBottom w:val="0"/>
      <w:divBdr>
        <w:top w:val="none" w:sz="0" w:space="0" w:color="auto"/>
        <w:left w:val="none" w:sz="0" w:space="0" w:color="auto"/>
        <w:bottom w:val="none" w:sz="0" w:space="0" w:color="auto"/>
        <w:right w:val="none" w:sz="0" w:space="0" w:color="auto"/>
      </w:divBdr>
      <w:divsChild>
        <w:div w:id="1534269254">
          <w:marLeft w:val="0"/>
          <w:marRight w:val="0"/>
          <w:marTop w:val="0"/>
          <w:marBottom w:val="0"/>
          <w:divBdr>
            <w:top w:val="none" w:sz="0" w:space="0" w:color="auto"/>
            <w:left w:val="none" w:sz="0" w:space="0" w:color="auto"/>
            <w:bottom w:val="none" w:sz="0" w:space="0" w:color="auto"/>
            <w:right w:val="none" w:sz="0" w:space="0" w:color="auto"/>
          </w:divBdr>
        </w:div>
      </w:divsChild>
    </w:div>
    <w:div w:id="1627808221">
      <w:bodyDiv w:val="1"/>
      <w:marLeft w:val="0"/>
      <w:marRight w:val="0"/>
      <w:marTop w:val="0"/>
      <w:marBottom w:val="0"/>
      <w:divBdr>
        <w:top w:val="none" w:sz="0" w:space="0" w:color="auto"/>
        <w:left w:val="none" w:sz="0" w:space="0" w:color="auto"/>
        <w:bottom w:val="none" w:sz="0" w:space="0" w:color="auto"/>
        <w:right w:val="none" w:sz="0" w:space="0" w:color="auto"/>
      </w:divBdr>
    </w:div>
    <w:div w:id="1729183141">
      <w:bodyDiv w:val="1"/>
      <w:marLeft w:val="0"/>
      <w:marRight w:val="0"/>
      <w:marTop w:val="0"/>
      <w:marBottom w:val="0"/>
      <w:divBdr>
        <w:top w:val="none" w:sz="0" w:space="0" w:color="auto"/>
        <w:left w:val="none" w:sz="0" w:space="0" w:color="auto"/>
        <w:bottom w:val="none" w:sz="0" w:space="0" w:color="auto"/>
        <w:right w:val="none" w:sz="0" w:space="0" w:color="auto"/>
      </w:divBdr>
      <w:divsChild>
        <w:div w:id="5059146">
          <w:marLeft w:val="0"/>
          <w:marRight w:val="0"/>
          <w:marTop w:val="0"/>
          <w:marBottom w:val="0"/>
          <w:divBdr>
            <w:top w:val="none" w:sz="0" w:space="0" w:color="auto"/>
            <w:left w:val="none" w:sz="0" w:space="0" w:color="auto"/>
            <w:bottom w:val="none" w:sz="0" w:space="0" w:color="auto"/>
            <w:right w:val="none" w:sz="0" w:space="0" w:color="auto"/>
          </w:divBdr>
        </w:div>
        <w:div w:id="1374885883">
          <w:marLeft w:val="0"/>
          <w:marRight w:val="0"/>
          <w:marTop w:val="0"/>
          <w:marBottom w:val="0"/>
          <w:divBdr>
            <w:top w:val="none" w:sz="0" w:space="0" w:color="auto"/>
            <w:left w:val="none" w:sz="0" w:space="0" w:color="auto"/>
            <w:bottom w:val="none" w:sz="0" w:space="0" w:color="auto"/>
            <w:right w:val="none" w:sz="0" w:space="0" w:color="auto"/>
          </w:divBdr>
        </w:div>
      </w:divsChild>
    </w:div>
    <w:div w:id="1735543287">
      <w:bodyDiv w:val="1"/>
      <w:marLeft w:val="0"/>
      <w:marRight w:val="0"/>
      <w:marTop w:val="0"/>
      <w:marBottom w:val="0"/>
      <w:divBdr>
        <w:top w:val="none" w:sz="0" w:space="0" w:color="auto"/>
        <w:left w:val="none" w:sz="0" w:space="0" w:color="auto"/>
        <w:bottom w:val="none" w:sz="0" w:space="0" w:color="auto"/>
        <w:right w:val="none" w:sz="0" w:space="0" w:color="auto"/>
      </w:divBdr>
    </w:div>
    <w:div w:id="1770737583">
      <w:bodyDiv w:val="1"/>
      <w:marLeft w:val="0"/>
      <w:marRight w:val="0"/>
      <w:marTop w:val="0"/>
      <w:marBottom w:val="0"/>
      <w:divBdr>
        <w:top w:val="none" w:sz="0" w:space="0" w:color="auto"/>
        <w:left w:val="none" w:sz="0" w:space="0" w:color="auto"/>
        <w:bottom w:val="none" w:sz="0" w:space="0" w:color="auto"/>
        <w:right w:val="none" w:sz="0" w:space="0" w:color="auto"/>
      </w:divBdr>
      <w:divsChild>
        <w:div w:id="1042825787">
          <w:marLeft w:val="0"/>
          <w:marRight w:val="0"/>
          <w:marTop w:val="0"/>
          <w:marBottom w:val="0"/>
          <w:divBdr>
            <w:top w:val="none" w:sz="0" w:space="0" w:color="auto"/>
            <w:left w:val="none" w:sz="0" w:space="0" w:color="auto"/>
            <w:bottom w:val="none" w:sz="0" w:space="0" w:color="auto"/>
            <w:right w:val="none" w:sz="0" w:space="0" w:color="auto"/>
          </w:divBdr>
        </w:div>
      </w:divsChild>
    </w:div>
    <w:div w:id="1850019138">
      <w:bodyDiv w:val="1"/>
      <w:marLeft w:val="0"/>
      <w:marRight w:val="0"/>
      <w:marTop w:val="0"/>
      <w:marBottom w:val="0"/>
      <w:divBdr>
        <w:top w:val="none" w:sz="0" w:space="0" w:color="auto"/>
        <w:left w:val="none" w:sz="0" w:space="0" w:color="auto"/>
        <w:bottom w:val="none" w:sz="0" w:space="0" w:color="auto"/>
        <w:right w:val="none" w:sz="0" w:space="0" w:color="auto"/>
      </w:divBdr>
      <w:divsChild>
        <w:div w:id="728304700">
          <w:marLeft w:val="0"/>
          <w:marRight w:val="0"/>
          <w:marTop w:val="0"/>
          <w:marBottom w:val="0"/>
          <w:divBdr>
            <w:top w:val="none" w:sz="0" w:space="0" w:color="auto"/>
            <w:left w:val="none" w:sz="0" w:space="0" w:color="auto"/>
            <w:bottom w:val="none" w:sz="0" w:space="0" w:color="auto"/>
            <w:right w:val="none" w:sz="0" w:space="0" w:color="auto"/>
          </w:divBdr>
        </w:div>
      </w:divsChild>
    </w:div>
    <w:div w:id="1878854158">
      <w:bodyDiv w:val="1"/>
      <w:marLeft w:val="0"/>
      <w:marRight w:val="0"/>
      <w:marTop w:val="0"/>
      <w:marBottom w:val="0"/>
      <w:divBdr>
        <w:top w:val="none" w:sz="0" w:space="0" w:color="auto"/>
        <w:left w:val="none" w:sz="0" w:space="0" w:color="auto"/>
        <w:bottom w:val="none" w:sz="0" w:space="0" w:color="auto"/>
        <w:right w:val="none" w:sz="0" w:space="0" w:color="auto"/>
      </w:divBdr>
    </w:div>
    <w:div w:id="1929463145">
      <w:bodyDiv w:val="1"/>
      <w:marLeft w:val="0"/>
      <w:marRight w:val="0"/>
      <w:marTop w:val="0"/>
      <w:marBottom w:val="0"/>
      <w:divBdr>
        <w:top w:val="none" w:sz="0" w:space="0" w:color="auto"/>
        <w:left w:val="none" w:sz="0" w:space="0" w:color="auto"/>
        <w:bottom w:val="none" w:sz="0" w:space="0" w:color="auto"/>
        <w:right w:val="none" w:sz="0" w:space="0" w:color="auto"/>
      </w:divBdr>
    </w:div>
    <w:div w:id="1995989558">
      <w:bodyDiv w:val="1"/>
      <w:marLeft w:val="0"/>
      <w:marRight w:val="0"/>
      <w:marTop w:val="0"/>
      <w:marBottom w:val="0"/>
      <w:divBdr>
        <w:top w:val="none" w:sz="0" w:space="0" w:color="auto"/>
        <w:left w:val="none" w:sz="0" w:space="0" w:color="auto"/>
        <w:bottom w:val="none" w:sz="0" w:space="0" w:color="auto"/>
        <w:right w:val="none" w:sz="0" w:space="0" w:color="auto"/>
      </w:divBdr>
      <w:divsChild>
        <w:div w:id="398984769">
          <w:marLeft w:val="0"/>
          <w:marRight w:val="0"/>
          <w:marTop w:val="0"/>
          <w:marBottom w:val="0"/>
          <w:divBdr>
            <w:top w:val="none" w:sz="0" w:space="0" w:color="auto"/>
            <w:left w:val="none" w:sz="0" w:space="0" w:color="auto"/>
            <w:bottom w:val="none" w:sz="0" w:space="0" w:color="auto"/>
            <w:right w:val="none" w:sz="0" w:space="0" w:color="auto"/>
          </w:divBdr>
        </w:div>
      </w:divsChild>
    </w:div>
    <w:div w:id="2019110721">
      <w:bodyDiv w:val="1"/>
      <w:marLeft w:val="0"/>
      <w:marRight w:val="0"/>
      <w:marTop w:val="0"/>
      <w:marBottom w:val="0"/>
      <w:divBdr>
        <w:top w:val="none" w:sz="0" w:space="0" w:color="auto"/>
        <w:left w:val="none" w:sz="0" w:space="0" w:color="auto"/>
        <w:bottom w:val="none" w:sz="0" w:space="0" w:color="auto"/>
        <w:right w:val="none" w:sz="0" w:space="0" w:color="auto"/>
      </w:divBdr>
      <w:divsChild>
        <w:div w:id="1377505287">
          <w:marLeft w:val="0"/>
          <w:marRight w:val="0"/>
          <w:marTop w:val="0"/>
          <w:marBottom w:val="0"/>
          <w:divBdr>
            <w:top w:val="none" w:sz="0" w:space="0" w:color="auto"/>
            <w:left w:val="none" w:sz="0" w:space="0" w:color="auto"/>
            <w:bottom w:val="none" w:sz="0" w:space="0" w:color="auto"/>
            <w:right w:val="none" w:sz="0" w:space="0" w:color="auto"/>
          </w:divBdr>
        </w:div>
      </w:divsChild>
    </w:div>
    <w:div w:id="2057001098">
      <w:bodyDiv w:val="1"/>
      <w:marLeft w:val="0"/>
      <w:marRight w:val="0"/>
      <w:marTop w:val="0"/>
      <w:marBottom w:val="0"/>
      <w:divBdr>
        <w:top w:val="none" w:sz="0" w:space="0" w:color="auto"/>
        <w:left w:val="none" w:sz="0" w:space="0" w:color="auto"/>
        <w:bottom w:val="none" w:sz="0" w:space="0" w:color="auto"/>
        <w:right w:val="none" w:sz="0" w:space="0" w:color="auto"/>
      </w:divBdr>
      <w:divsChild>
        <w:div w:id="1040056627">
          <w:marLeft w:val="0"/>
          <w:marRight w:val="0"/>
          <w:marTop w:val="0"/>
          <w:marBottom w:val="0"/>
          <w:divBdr>
            <w:top w:val="none" w:sz="0" w:space="0" w:color="auto"/>
            <w:left w:val="none" w:sz="0" w:space="0" w:color="auto"/>
            <w:bottom w:val="none" w:sz="0" w:space="0" w:color="auto"/>
            <w:right w:val="none" w:sz="0" w:space="0" w:color="auto"/>
          </w:divBdr>
        </w:div>
      </w:divsChild>
    </w:div>
    <w:div w:id="2085376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ECC4F-39E6-475C-99ED-27557D1C6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2517</Words>
  <Characters>128350</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23T11:15:00Z</dcterms:created>
  <dcterms:modified xsi:type="dcterms:W3CDTF">2022-12-23T11:15:00Z</dcterms:modified>
</cp:coreProperties>
</file>